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E96B52" w14:textId="77777777" w:rsidR="0019195D" w:rsidRPr="008E1074" w:rsidRDefault="0019195D" w:rsidP="00092F28">
      <w:pPr>
        <w:spacing w:line="360" w:lineRule="auto"/>
        <w:jc w:val="center"/>
        <w:rPr>
          <w:b/>
          <w:sz w:val="32"/>
          <w:szCs w:val="32"/>
        </w:rPr>
      </w:pPr>
    </w:p>
    <w:p w14:paraId="7E16258A" w14:textId="1220514D" w:rsidR="00A011D4" w:rsidRPr="008E1074" w:rsidRDefault="00F05F7D" w:rsidP="00092F28">
      <w:pPr>
        <w:spacing w:line="360" w:lineRule="auto"/>
        <w:jc w:val="center"/>
        <w:rPr>
          <w:b/>
          <w:sz w:val="32"/>
          <w:szCs w:val="32"/>
        </w:rPr>
      </w:pPr>
      <w:r w:rsidRPr="008E1074">
        <w:rPr>
          <w:b/>
          <w:sz w:val="32"/>
          <w:szCs w:val="32"/>
        </w:rPr>
        <w:t>Environmental f</w:t>
      </w:r>
      <w:r w:rsidR="00A011D4" w:rsidRPr="008E1074">
        <w:rPr>
          <w:b/>
          <w:sz w:val="32"/>
          <w:szCs w:val="32"/>
        </w:rPr>
        <w:t xml:space="preserve">actors </w:t>
      </w:r>
      <w:r w:rsidR="00E0304E">
        <w:rPr>
          <w:b/>
          <w:sz w:val="32"/>
          <w:szCs w:val="32"/>
        </w:rPr>
        <w:t>driving</w:t>
      </w:r>
      <w:r w:rsidR="00E0304E" w:rsidRPr="008E1074">
        <w:rPr>
          <w:b/>
          <w:sz w:val="32"/>
          <w:szCs w:val="32"/>
        </w:rPr>
        <w:t xml:space="preserve"> </w:t>
      </w:r>
      <w:r w:rsidR="00A011D4" w:rsidRPr="008E1074">
        <w:rPr>
          <w:b/>
          <w:sz w:val="32"/>
          <w:szCs w:val="32"/>
        </w:rPr>
        <w:t xml:space="preserve">spatial </w:t>
      </w:r>
      <w:r w:rsidR="009D05A6" w:rsidRPr="008E1074">
        <w:rPr>
          <w:b/>
          <w:sz w:val="32"/>
          <w:szCs w:val="32"/>
        </w:rPr>
        <w:t>heterogeneity</w:t>
      </w:r>
      <w:r w:rsidR="00A011D4" w:rsidRPr="008E1074">
        <w:rPr>
          <w:b/>
          <w:sz w:val="32"/>
          <w:szCs w:val="32"/>
        </w:rPr>
        <w:t xml:space="preserve"> </w:t>
      </w:r>
      <w:r w:rsidR="002817C2" w:rsidRPr="008E1074">
        <w:rPr>
          <w:b/>
          <w:sz w:val="32"/>
          <w:szCs w:val="32"/>
        </w:rPr>
        <w:t>in</w:t>
      </w:r>
      <w:r w:rsidRPr="008E1074">
        <w:rPr>
          <w:b/>
          <w:sz w:val="32"/>
          <w:szCs w:val="32"/>
        </w:rPr>
        <w:t xml:space="preserve"> desert </w:t>
      </w:r>
      <w:r w:rsidR="002114D0" w:rsidRPr="008E1074">
        <w:rPr>
          <w:b/>
          <w:sz w:val="32"/>
          <w:szCs w:val="32"/>
        </w:rPr>
        <w:t>halophile microbial community</w:t>
      </w:r>
      <w:r w:rsidR="009D05A6" w:rsidRPr="008E1074">
        <w:rPr>
          <w:b/>
          <w:sz w:val="32"/>
          <w:szCs w:val="32"/>
        </w:rPr>
        <w:t xml:space="preserve"> </w:t>
      </w:r>
    </w:p>
    <w:p w14:paraId="32AB25B5" w14:textId="77777777" w:rsidR="00A011D4" w:rsidRPr="008E1074" w:rsidRDefault="00A011D4" w:rsidP="00092F28">
      <w:pPr>
        <w:spacing w:line="360" w:lineRule="auto"/>
      </w:pPr>
    </w:p>
    <w:p w14:paraId="4DE9BDF5" w14:textId="77777777" w:rsidR="004A7185" w:rsidRPr="008E1074" w:rsidRDefault="004A7185" w:rsidP="00092F28">
      <w:pPr>
        <w:spacing w:line="360" w:lineRule="auto"/>
        <w:rPr>
          <w:b/>
        </w:rPr>
      </w:pPr>
    </w:p>
    <w:p w14:paraId="4099EF34" w14:textId="5373C704" w:rsidR="004A7185" w:rsidRPr="008E1074" w:rsidRDefault="00C069B1" w:rsidP="00092F28">
      <w:pPr>
        <w:spacing w:line="360" w:lineRule="auto"/>
        <w:rPr>
          <w:b/>
        </w:rPr>
      </w:pPr>
      <w:r w:rsidRPr="008E1074">
        <w:rPr>
          <w:b/>
        </w:rPr>
        <w:t xml:space="preserve">Authors: </w:t>
      </w:r>
    </w:p>
    <w:p w14:paraId="1192CBB3" w14:textId="413FCE4E" w:rsidR="00FD4B39" w:rsidRPr="008E1074" w:rsidRDefault="00E1236E" w:rsidP="00092F28">
      <w:pPr>
        <w:spacing w:line="360" w:lineRule="auto"/>
      </w:pPr>
      <w:r w:rsidRPr="008E1074">
        <w:t xml:space="preserve">Gherman Uritskiy, </w:t>
      </w:r>
      <w:r w:rsidR="00A011D4" w:rsidRPr="008E1074">
        <w:t>Adam Munn</w:t>
      </w:r>
      <w:r w:rsidRPr="008E1074">
        <w:t xml:space="preserve">, </w:t>
      </w:r>
      <w:r w:rsidR="00A011D4" w:rsidRPr="008E1074">
        <w:t>Micah Dai</w:t>
      </w:r>
      <w:r w:rsidRPr="008E1074">
        <w:t>ley</w:t>
      </w:r>
      <w:r w:rsidR="00A011D4" w:rsidRPr="008E1074">
        <w:t>,</w:t>
      </w:r>
      <w:r w:rsidRPr="008E1074">
        <w:t xml:space="preserve"> </w:t>
      </w:r>
      <w:r w:rsidR="00A011D4" w:rsidRPr="008E1074">
        <w:t xml:space="preserve">Diego </w:t>
      </w:r>
      <w:r w:rsidR="00E02F3F">
        <w:t xml:space="preserve">R. </w:t>
      </w:r>
      <w:r w:rsidR="00A011D4" w:rsidRPr="008E1074">
        <w:t xml:space="preserve">Gelsinger, </w:t>
      </w:r>
      <w:r w:rsidRPr="008E1074">
        <w:t>Samantha Getsin,</w:t>
      </w:r>
      <w:r w:rsidR="00A011D4" w:rsidRPr="008E1074">
        <w:t xml:space="preserve"> Alfonso Davila, Peter McCullough, James Taylor, Jocelyne DiRuggiero</w:t>
      </w:r>
    </w:p>
    <w:p w14:paraId="202738D8" w14:textId="77777777" w:rsidR="00FD4B39" w:rsidRPr="008E1074" w:rsidRDefault="00FD4B39" w:rsidP="00092F28">
      <w:pPr>
        <w:spacing w:line="360" w:lineRule="auto"/>
        <w:rPr>
          <w:b/>
        </w:rPr>
      </w:pPr>
    </w:p>
    <w:p w14:paraId="37E471B1" w14:textId="699F60B2" w:rsidR="00E613CC" w:rsidRPr="008E1074" w:rsidRDefault="00E613CC" w:rsidP="00092F28">
      <w:pPr>
        <w:spacing w:line="360" w:lineRule="auto"/>
        <w:rPr>
          <w:b/>
        </w:rPr>
      </w:pPr>
      <w:r w:rsidRPr="008E1074">
        <w:rPr>
          <w:b/>
        </w:rPr>
        <w:t>Acknowledgements:</w:t>
      </w:r>
    </w:p>
    <w:p w14:paraId="2BD41D0A" w14:textId="60543A2F" w:rsidR="00AE664C" w:rsidRPr="008E1074" w:rsidRDefault="00EC3BE4" w:rsidP="00092F28">
      <w:pPr>
        <w:spacing w:line="360" w:lineRule="auto"/>
        <w:rPr>
          <w:i/>
        </w:rPr>
      </w:pPr>
      <w:r w:rsidRPr="008E1074">
        <w:t>Mathias Meier (drone footage)</w:t>
      </w:r>
      <w:r w:rsidR="00B82B5B" w:rsidRPr="008E1074">
        <w:t xml:space="preserve">, </w:t>
      </w:r>
      <w:r w:rsidR="002A46E4" w:rsidRPr="008E1074">
        <w:t xml:space="preserve">Victoria Meslier (sample collection), </w:t>
      </w:r>
      <w:r w:rsidR="00B82B5B" w:rsidRPr="008E1074">
        <w:t>Brian Glass (expedition ops)</w:t>
      </w:r>
      <w:r w:rsidR="0084507A" w:rsidRPr="008E1074">
        <w:rPr>
          <w:i/>
        </w:rPr>
        <w:t>.</w:t>
      </w:r>
      <w:r w:rsidR="00B82B5B" w:rsidRPr="008E1074">
        <w:rPr>
          <w:i/>
        </w:rPr>
        <w:t xml:space="preserve"> </w:t>
      </w:r>
    </w:p>
    <w:p w14:paraId="1F07FC56" w14:textId="77777777" w:rsidR="002E0637" w:rsidRPr="008E1074" w:rsidRDefault="002E0637" w:rsidP="00092F28">
      <w:pPr>
        <w:spacing w:line="360" w:lineRule="auto"/>
      </w:pPr>
    </w:p>
    <w:p w14:paraId="096437DA" w14:textId="77777777" w:rsidR="002E0637" w:rsidRPr="008E1074" w:rsidRDefault="002E0637" w:rsidP="00092F28">
      <w:pPr>
        <w:spacing w:line="360" w:lineRule="auto"/>
        <w:rPr>
          <w:b/>
        </w:rPr>
      </w:pPr>
      <w:r w:rsidRPr="008E1074">
        <w:rPr>
          <w:b/>
        </w:rPr>
        <w:t>Abstract:</w:t>
      </w:r>
    </w:p>
    <w:p w14:paraId="33D38F00" w14:textId="1DDC9BD2" w:rsidR="002E0637" w:rsidRPr="008E1074" w:rsidRDefault="002E0637" w:rsidP="00092F28">
      <w:pPr>
        <w:snapToGrid w:val="0"/>
        <w:spacing w:line="360" w:lineRule="auto"/>
      </w:pPr>
      <w:r w:rsidRPr="008E1074">
        <w:rPr>
          <w:color w:val="000000" w:themeColor="text1"/>
        </w:rPr>
        <w:t xml:space="preserve">Spatial heterogeneity in microbial communities </w:t>
      </w:r>
      <w:r w:rsidR="00C31534" w:rsidRPr="008E1074">
        <w:rPr>
          <w:color w:val="000000" w:themeColor="text1"/>
        </w:rPr>
        <w:t>has</w:t>
      </w:r>
      <w:r w:rsidRPr="008E1074">
        <w:rPr>
          <w:color w:val="000000" w:themeColor="text1"/>
        </w:rPr>
        <w:t xml:space="preserve"> been observed </w:t>
      </w:r>
      <w:r w:rsidR="00081921" w:rsidRPr="008E1074">
        <w:rPr>
          <w:color w:val="000000" w:themeColor="text1"/>
        </w:rPr>
        <w:t>in all natural ecosystems a</w:t>
      </w:r>
      <w:r w:rsidRPr="008E1074">
        <w:rPr>
          <w:color w:val="000000" w:themeColor="text1"/>
        </w:rPr>
        <w:t>nd can stem from both</w:t>
      </w:r>
      <w:r w:rsidR="00DA43E9" w:rsidRPr="008E1074">
        <w:rPr>
          <w:color w:val="000000" w:themeColor="text1"/>
        </w:rPr>
        <w:t xml:space="preserve"> </w:t>
      </w:r>
      <w:r w:rsidR="00E02F3F">
        <w:rPr>
          <w:color w:val="000000" w:themeColor="text1"/>
        </w:rPr>
        <w:t>adaptation</w:t>
      </w:r>
      <w:r w:rsidR="002A1746">
        <w:rPr>
          <w:color w:val="000000" w:themeColor="text1"/>
        </w:rPr>
        <w:t>s</w:t>
      </w:r>
      <w:r w:rsidR="00E02F3F">
        <w:rPr>
          <w:color w:val="000000" w:themeColor="text1"/>
        </w:rPr>
        <w:t xml:space="preserve"> to local</w:t>
      </w:r>
      <w:r w:rsidRPr="008E1074">
        <w:rPr>
          <w:color w:val="000000" w:themeColor="text1"/>
        </w:rPr>
        <w:t xml:space="preserve"> environmental conditions as well as </w:t>
      </w:r>
      <w:r w:rsidR="005F0D68" w:rsidRPr="008E1074">
        <w:rPr>
          <w:color w:val="000000" w:themeColor="text1"/>
        </w:rPr>
        <w:t>stochastic</w:t>
      </w:r>
      <w:r w:rsidR="00DA43E9" w:rsidRPr="008E1074">
        <w:rPr>
          <w:color w:val="000000" w:themeColor="text1"/>
        </w:rPr>
        <w:t xml:space="preserve"> processes</w:t>
      </w:r>
      <w:r w:rsidRPr="008E1074">
        <w:rPr>
          <w:color w:val="000000" w:themeColor="text1"/>
        </w:rPr>
        <w:t xml:space="preserve">. Extremophile </w:t>
      </w:r>
      <w:r w:rsidRPr="008E1074">
        <w:t xml:space="preserve">microbial communities </w:t>
      </w:r>
      <w:r w:rsidR="00E02F3F">
        <w:t>inhabiting</w:t>
      </w:r>
      <w:r w:rsidRPr="008E1074">
        <w:t xml:space="preserve"> evaporitic halite nodule</w:t>
      </w:r>
      <w:r w:rsidR="00015646" w:rsidRPr="008E1074">
        <w:t>s</w:t>
      </w:r>
      <w:r w:rsidRPr="008E1074">
        <w:t xml:space="preserve"> (salt rock</w:t>
      </w:r>
      <w:r w:rsidR="00015646" w:rsidRPr="008E1074">
        <w:t>s</w:t>
      </w:r>
      <w:r w:rsidRPr="008E1074">
        <w:t>) in t</w:t>
      </w:r>
      <w:r w:rsidR="001D0AD8" w:rsidRPr="008E1074">
        <w:t>he Atacama Desert, Chile, are a</w:t>
      </w:r>
      <w:r w:rsidRPr="008E1074">
        <w:t xml:space="preserve"> </w:t>
      </w:r>
      <w:r w:rsidR="004E2322" w:rsidRPr="008E1074">
        <w:t>good</w:t>
      </w:r>
      <w:r w:rsidRPr="008E1074">
        <w:t xml:space="preserve"> model ecosystem for investigating</w:t>
      </w:r>
      <w:r w:rsidR="00015646" w:rsidRPr="008E1074">
        <w:t xml:space="preserve"> </w:t>
      </w:r>
      <w:r w:rsidRPr="008E1074">
        <w:t xml:space="preserve">factors leading to microbiome heterogeneity, </w:t>
      </w:r>
      <w:r w:rsidR="00CD4358" w:rsidRPr="008E1074">
        <w:t>due</w:t>
      </w:r>
      <w:r w:rsidRPr="008E1074">
        <w:t xml:space="preserve"> to their diverse taxonomic composition and </w:t>
      </w:r>
      <w:r w:rsidR="00081921" w:rsidRPr="008E1074">
        <w:t xml:space="preserve">the </w:t>
      </w:r>
      <w:r w:rsidRPr="008E1074">
        <w:t>spatial segregation</w:t>
      </w:r>
      <w:r w:rsidR="00081921" w:rsidRPr="008E1074">
        <w:t xml:space="preserve"> of individual nodules</w:t>
      </w:r>
      <w:r w:rsidRPr="008E1074">
        <w:t xml:space="preserve">. </w:t>
      </w:r>
      <w:r w:rsidR="00081921" w:rsidRPr="008E1074">
        <w:t xml:space="preserve">In a </w:t>
      </w:r>
      <w:r w:rsidR="005B6DBE" w:rsidRPr="008E1074">
        <w:t xml:space="preserve">salar-wide </w:t>
      </w:r>
      <w:r w:rsidRPr="008E1074">
        <w:t xml:space="preserve">sampling effort, we investigated the </w:t>
      </w:r>
      <w:r w:rsidR="00015646" w:rsidRPr="008E1074">
        <w:t>environmental</w:t>
      </w:r>
      <w:r w:rsidRPr="008E1074">
        <w:t xml:space="preserve"> factors governing halite microbiome composition across different </w:t>
      </w:r>
      <w:r w:rsidR="007A5D9E">
        <w:t xml:space="preserve">spatial </w:t>
      </w:r>
      <w:r w:rsidRPr="008E1074">
        <w:t xml:space="preserve">scales of diversity. Our sampling scheme allowed for the identification of factors that govern halite colonization at </w:t>
      </w:r>
      <w:r w:rsidR="00E2561A" w:rsidRPr="008E1074">
        <w:t xml:space="preserve">regional </w:t>
      </w:r>
      <w:r w:rsidRPr="008E1074">
        <w:t>desert-wide scales</w:t>
      </w:r>
      <w:r w:rsidR="00E02F3F">
        <w:t xml:space="preserve"> and </w:t>
      </w:r>
      <w:r w:rsidR="00D6685C" w:rsidRPr="008E1074">
        <w:t xml:space="preserve">local </w:t>
      </w:r>
      <w:r w:rsidRPr="008E1074">
        <w:t>micro-niche scales</w:t>
      </w:r>
      <w:r w:rsidR="00CD4358" w:rsidRPr="008E1074">
        <w:t xml:space="preserve"> within individual rocks</w:t>
      </w:r>
      <w:r w:rsidRPr="008E1074">
        <w:t xml:space="preserve">. We found that while water availability and </w:t>
      </w:r>
      <w:r w:rsidR="00015646" w:rsidRPr="008E1074">
        <w:t>community drift</w:t>
      </w:r>
      <w:r w:rsidRPr="008E1074">
        <w:t xml:space="preserve"> both govern microbiome assembly at the larger scales, </w:t>
      </w:r>
      <w:r w:rsidR="00015646" w:rsidRPr="008E1074">
        <w:t xml:space="preserve">an internal light availability gradient is most </w:t>
      </w:r>
      <w:r w:rsidRPr="008E1074">
        <w:t xml:space="preserve">important at </w:t>
      </w:r>
      <w:r w:rsidR="00D6685C" w:rsidRPr="008E1074">
        <w:t xml:space="preserve">local </w:t>
      </w:r>
      <w:r w:rsidRPr="008E1074">
        <w:t xml:space="preserve">intra-nodule scales, where cell dispersion is not as limited. We also report </w:t>
      </w:r>
      <w:r w:rsidR="00015646" w:rsidRPr="008E1074">
        <w:t xml:space="preserve">that the biomass distribution within the nodules </w:t>
      </w:r>
      <w:r w:rsidR="00E02F3F">
        <w:t>was</w:t>
      </w:r>
      <w:r w:rsidR="00E02F3F" w:rsidRPr="008E1074">
        <w:t xml:space="preserve"> </w:t>
      </w:r>
      <w:r w:rsidR="00E02F3F">
        <w:t>highly variable</w:t>
      </w:r>
      <w:r w:rsidR="00015646" w:rsidRPr="008E1074">
        <w:t xml:space="preserve">, </w:t>
      </w:r>
      <w:r w:rsidRPr="008E1074">
        <w:t xml:space="preserve">despite </w:t>
      </w:r>
      <w:r w:rsidR="00015646" w:rsidRPr="008E1074">
        <w:t xml:space="preserve">a consistent </w:t>
      </w:r>
      <w:r w:rsidRPr="008E1074">
        <w:t>relative abundance composition</w:t>
      </w:r>
      <w:r w:rsidR="00015646" w:rsidRPr="008E1074">
        <w:t xml:space="preserve">. </w:t>
      </w:r>
    </w:p>
    <w:p w14:paraId="494C4EA2" w14:textId="64BF54A6" w:rsidR="008353AA" w:rsidRPr="008E1074" w:rsidRDefault="008353AA" w:rsidP="00092F28">
      <w:pPr>
        <w:spacing w:line="360" w:lineRule="auto"/>
      </w:pPr>
      <w:r w:rsidRPr="008E1074">
        <w:br w:type="page"/>
      </w:r>
    </w:p>
    <w:p w14:paraId="17FB6A09" w14:textId="3C88669D" w:rsidR="0023416A" w:rsidRPr="008E1074" w:rsidRDefault="00092F28" w:rsidP="00092F28">
      <w:pPr>
        <w:spacing w:line="360" w:lineRule="auto"/>
        <w:rPr>
          <w:b/>
        </w:rPr>
      </w:pPr>
      <w:r>
        <w:rPr>
          <w:b/>
        </w:rPr>
        <w:lastRenderedPageBreak/>
        <w:t xml:space="preserve">1. </w:t>
      </w:r>
      <w:r w:rsidR="009D2AFB" w:rsidRPr="008E1074">
        <w:rPr>
          <w:b/>
        </w:rPr>
        <w:t>INTRODUCTION</w:t>
      </w:r>
    </w:p>
    <w:p w14:paraId="6B500C53" w14:textId="76F63224" w:rsidR="0029474C" w:rsidRDefault="00A82B12" w:rsidP="00092F28">
      <w:pPr>
        <w:spacing w:line="360" w:lineRule="auto"/>
        <w:ind w:firstLine="720"/>
        <w:rPr>
          <w:rFonts w:eastAsia="Times New Roman"/>
          <w:color w:val="282625"/>
          <w:shd w:val="clear" w:color="auto" w:fill="FFFFFF"/>
        </w:rPr>
      </w:pPr>
      <w:r w:rsidRPr="00155996">
        <w:rPr>
          <w:rFonts w:eastAsia="Times New Roman"/>
          <w:color w:val="282625"/>
          <w:shd w:val="clear" w:color="auto" w:fill="FFFFFF"/>
        </w:rPr>
        <w:t>Understanding the relationship between microbial community composition and environment</w:t>
      </w:r>
      <w:r w:rsidR="004C7A39">
        <w:rPr>
          <w:rFonts w:eastAsia="Times New Roman"/>
          <w:color w:val="282625"/>
          <w:shd w:val="clear" w:color="auto" w:fill="FFFFFF"/>
        </w:rPr>
        <w:t>al</w:t>
      </w:r>
      <w:r w:rsidRPr="00155996">
        <w:rPr>
          <w:rFonts w:eastAsia="Times New Roman"/>
          <w:color w:val="282625"/>
          <w:shd w:val="clear" w:color="auto" w:fill="FFFFFF"/>
        </w:rPr>
        <w:t xml:space="preserve"> factors is key to making robust predictions of microbiome dynamic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Factors that limit growth or survival in a given environment will have the largest impact on community assembly </w:t>
      </w:r>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 3]</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Many microbial communities are metabolite-limited, meaning the ability to utilize the available carbon sources is the strongest force of microbial selection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Mello&lt;/Author&gt;&lt;Year&gt;2016&lt;/Year&gt;&lt;RecNum&gt;9143&lt;/RecNum&gt;&lt;DisplayText&gt;[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4]</w:t>
      </w:r>
      <w:r w:rsidR="00F44210">
        <w:rPr>
          <w:rFonts w:eastAsia="Times New Roman"/>
          <w:color w:val="282625"/>
          <w:shd w:val="clear" w:color="auto" w:fill="FFFFFF"/>
        </w:rPr>
        <w:fldChar w:fldCharType="end"/>
      </w:r>
      <w:r w:rsidRPr="00155996">
        <w:rPr>
          <w:rFonts w:eastAsia="Times New Roman"/>
          <w:color w:val="282625"/>
          <w:shd w:val="clear" w:color="auto" w:fill="FFFFFF"/>
        </w:rPr>
        <w:t>. In more extreme environments, however, other factors such as water availability, temperature, pH</w:t>
      </w:r>
      <w:r w:rsidR="004C7A39">
        <w:rPr>
          <w:rFonts w:eastAsia="Times New Roman"/>
          <w:color w:val="282625"/>
          <w:shd w:val="clear" w:color="auto" w:fill="FFFFFF"/>
        </w:rPr>
        <w:t>,</w:t>
      </w:r>
      <w:r w:rsidRPr="00155996">
        <w:rPr>
          <w:rFonts w:eastAsia="Times New Roman"/>
          <w:color w:val="282625"/>
          <w:shd w:val="clear" w:color="auto" w:fill="FFFFFF"/>
        </w:rPr>
        <w:t xml:space="preserve"> or salinity can become more important </w:t>
      </w:r>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5-7]</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making such systems good models for investigating processes influencing microbial community assembly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Schmid&lt;/Author&gt;&lt;Year&gt;2020&lt;/Year&gt;&lt;RecNum&gt;9520&lt;/RecNum&gt;&lt;DisplayText&gt;[8]&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8]</w:t>
      </w:r>
      <w:r w:rsidR="00F44210">
        <w:rPr>
          <w:rFonts w:eastAsia="Times New Roman"/>
          <w:color w:val="282625"/>
          <w:shd w:val="clear" w:color="auto" w:fill="FFFFFF"/>
        </w:rPr>
        <w:fldChar w:fldCharType="end"/>
      </w:r>
      <w:r w:rsidRPr="00155996">
        <w:rPr>
          <w:rFonts w:eastAsia="Times New Roman"/>
          <w:color w:val="282625"/>
          <w:shd w:val="clear" w:color="auto" w:fill="FFFFFF"/>
        </w:rPr>
        <w:t>. In desert ecosystems, in particular, water has been identified as the core deterministic driving factor for microbial community assembly</w:t>
      </w:r>
      <w:r w:rsidR="0029474C">
        <w:rPr>
          <w:rFonts w:eastAsia="Times New Roman"/>
          <w:color w:val="282625"/>
          <w:shd w:val="clear" w:color="auto" w:fill="FFFFFF"/>
        </w:rPr>
        <w:t xml:space="preserve"> </w:t>
      </w:r>
      <w:r>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7, 9, 10]</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However, few studies compared the relative contributions of deterministic and stochastic factors to community assembly at smaller spatial scales </w:t>
      </w:r>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1, 12]</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w:t>
      </w:r>
    </w:p>
    <w:p w14:paraId="3DE47491" w14:textId="77777777" w:rsidR="00EA33AA" w:rsidRDefault="00EA33AA" w:rsidP="00092F28">
      <w:pPr>
        <w:spacing w:line="360" w:lineRule="auto"/>
        <w:ind w:firstLine="720"/>
        <w:rPr>
          <w:rFonts w:eastAsia="Times New Roman"/>
          <w:color w:val="282625"/>
          <w:shd w:val="clear" w:color="auto" w:fill="FFFFFF"/>
        </w:rPr>
      </w:pPr>
    </w:p>
    <w:p w14:paraId="5FB50164" w14:textId="00E04610" w:rsidR="0029474C" w:rsidRDefault="00B25ABF" w:rsidP="00092F28">
      <w:pPr>
        <w:spacing w:line="360" w:lineRule="auto"/>
        <w:ind w:firstLine="720"/>
      </w:pPr>
      <w:r w:rsidRPr="008E1074">
        <w:rPr>
          <w:rFonts w:eastAsia="Times New Roman"/>
          <w:color w:val="282625"/>
          <w:shd w:val="clear" w:color="auto" w:fill="FFFFFF"/>
        </w:rPr>
        <w:t>Comparative microbiome studies in the A</w:t>
      </w:r>
      <w:r w:rsidR="00EF2CB2" w:rsidRPr="008E1074">
        <w:rPr>
          <w:rFonts w:eastAsia="Times New Roman"/>
          <w:color w:val="282625"/>
          <w:shd w:val="clear" w:color="auto" w:fill="FFFFFF"/>
        </w:rPr>
        <w:t xml:space="preserve">tacama Desert, Chile, provide </w:t>
      </w:r>
      <w:r w:rsidRPr="008E1074">
        <w:rPr>
          <w:rFonts w:eastAsia="Times New Roman"/>
          <w:color w:val="282625"/>
          <w:shd w:val="clear" w:color="auto" w:fill="FFFFFF"/>
        </w:rPr>
        <w:t xml:space="preserve">valuable insight into this relationship thanks to extreme humidity swings during the diel cycles, and a prominent humidity gradient along the </w:t>
      </w:r>
      <w:r w:rsidR="00705320" w:rsidRPr="008E1074">
        <w:rPr>
          <w:rFonts w:eastAsia="Times New Roman"/>
          <w:color w:val="282625"/>
          <w:shd w:val="clear" w:color="auto" w:fill="FFFFFF"/>
        </w:rPr>
        <w:t xml:space="preserve">length of the </w:t>
      </w:r>
      <w:r w:rsidRPr="008E1074">
        <w:rPr>
          <w:rFonts w:eastAsia="Times New Roman"/>
          <w:color w:val="282625"/>
          <w:shd w:val="clear" w:color="auto" w:fill="FFFFFF"/>
        </w:rPr>
        <w:t xml:space="preserve">desert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Cáceres&lt;/Author&gt;&lt;Year&gt;2007&lt;/Year&gt;&lt;RecNum&gt;9151&lt;/RecNum&gt;&lt;DisplayText&gt;[13]&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3]</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In particular, </w:t>
      </w:r>
      <w:r w:rsidRPr="008E1074">
        <w:t>m</w:t>
      </w:r>
      <w:r w:rsidR="00912EB9" w:rsidRPr="008E1074">
        <w:t xml:space="preserve">icrobial communities living inside halite </w:t>
      </w:r>
      <w:r w:rsidRPr="008E1074">
        <w:t xml:space="preserve">formations (salt rocks) </w:t>
      </w:r>
      <w:r w:rsidR="00912EB9" w:rsidRPr="008E1074">
        <w:t xml:space="preserve">make for </w:t>
      </w:r>
      <w:r w:rsidR="00421A90" w:rsidRPr="008E1074">
        <w:t>a</w:t>
      </w:r>
      <w:r w:rsidR="00241E77" w:rsidRPr="008E1074">
        <w:t xml:space="preserve"> </w:t>
      </w:r>
      <w:r w:rsidR="004E2322" w:rsidRPr="008E1074">
        <w:t>good</w:t>
      </w:r>
      <w:r w:rsidR="00241E77" w:rsidRPr="008E1074">
        <w:t xml:space="preserve"> </w:t>
      </w:r>
      <w:r w:rsidR="00A16042" w:rsidRPr="008E1074">
        <w:t>model for studying microbial community assembly principles</w:t>
      </w:r>
      <w:r w:rsidRPr="008E1074">
        <w:t xml:space="preserve"> due to their </w:t>
      </w:r>
      <w:r w:rsidR="00087955" w:rsidRPr="008E1074">
        <w:t xml:space="preserve">diverse taxonomic composition and spatial segregation </w:t>
      </w:r>
      <w:r w:rsidR="00F44210">
        <w:fldChar w:fldCharType="begin"/>
      </w:r>
      <w:r w:rsidR="00F44210">
        <w:instrText xml:space="preserve"> ADDIN EN.CITE &lt;EndNote&gt;&lt;Cite&gt;&lt;Author&gt;Wierzchos&lt;/Author&gt;&lt;Year&gt;2006&lt;/Year&gt;&lt;RecNum&gt;4073&lt;/RecNum&gt;&lt;DisplayText&gt;[14, 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44210">
        <w:fldChar w:fldCharType="separate"/>
      </w:r>
      <w:r w:rsidR="00F44210">
        <w:rPr>
          <w:noProof/>
        </w:rPr>
        <w:t>[14, 15]</w:t>
      </w:r>
      <w:r w:rsidR="00F44210">
        <w:fldChar w:fldCharType="end"/>
      </w:r>
      <w:r w:rsidR="00912EB9" w:rsidRPr="008E1074">
        <w:t xml:space="preserve">. </w:t>
      </w:r>
      <w:r w:rsidR="00241E77" w:rsidRPr="008E1074">
        <w:t xml:space="preserve">Isolated under the surface of individual </w:t>
      </w:r>
      <w:r w:rsidR="00796B2C" w:rsidRPr="008E1074">
        <w:t>halite nodules</w:t>
      </w:r>
      <w:r w:rsidR="00241E77" w:rsidRPr="008E1074">
        <w:t xml:space="preserve">, these </w:t>
      </w:r>
      <w:r w:rsidR="00087955" w:rsidRPr="008E1074">
        <w:t xml:space="preserve">diverse </w:t>
      </w:r>
      <w:r w:rsidR="00241E77" w:rsidRPr="008E1074">
        <w:t xml:space="preserve">communities </w:t>
      </w:r>
      <w:r w:rsidR="00AE5C2F" w:rsidRPr="008E1074">
        <w:t xml:space="preserve">develop largely independently from one another due to </w:t>
      </w:r>
      <w:r w:rsidR="00241E77" w:rsidRPr="008E1074">
        <w:t xml:space="preserve">minimal exchange of biomass and nutrients, allowing us to glean insight into </w:t>
      </w:r>
      <w:r w:rsidR="00122E4A" w:rsidRPr="008E1074">
        <w:t xml:space="preserve">both </w:t>
      </w:r>
      <w:r w:rsidR="00241E77" w:rsidRPr="008E1074">
        <w:t>stochastic and deterministic elements of microbial community structure</w:t>
      </w:r>
      <w:r w:rsidR="00087955" w:rsidRPr="008E1074">
        <w:t xml:space="preserve"> </w: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instrText xml:space="preserve"> ADDIN EN.CITE </w:instrTex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9, 16]</w:t>
      </w:r>
      <w:r w:rsidR="00F44210">
        <w:fldChar w:fldCharType="end"/>
      </w:r>
      <w:r w:rsidR="00241E77" w:rsidRPr="008E1074">
        <w:t xml:space="preserve">. </w:t>
      </w:r>
      <w:r w:rsidR="0029474C" w:rsidRPr="00FB0505">
        <w:t xml:space="preserve">Despite an average annual precipitation of less than 1 mm, microbial life in these microbiomes have evolved to rely on changes in air humidity </w:t>
      </w:r>
      <w:r w:rsidR="00F44210">
        <w:fldChar w:fldCharType="begin"/>
      </w:r>
      <w:r w:rsidR="00F44210">
        <w:instrText xml:space="preserve"> ADDIN EN.CITE &lt;EndNote&gt;&lt;Cite&gt;&lt;Author&gt;Davila&lt;/Author&gt;&lt;Year&gt;2008&lt;/Year&gt;&lt;RecNum&gt;4528&lt;/RecNum&gt;&lt;DisplayText&gt;[15, 17]&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44210">
        <w:fldChar w:fldCharType="separate"/>
      </w:r>
      <w:r w:rsidR="00F44210">
        <w:rPr>
          <w:noProof/>
        </w:rPr>
        <w:t>[15, 17]</w:t>
      </w:r>
      <w:r w:rsidR="00F44210">
        <w:fldChar w:fldCharType="end"/>
      </w:r>
      <w:r w:rsidR="0029474C" w:rsidRPr="00FB0505">
        <w:t xml:space="preserve">. Facing extremely dry conditions causes their composition to be particularly sensitive to changes in the environment, making them a compelling model to investigate the early effects of climate change on microbiome composition and function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29474C" w:rsidRPr="00FB0505">
        <w:t xml:space="preserve">. </w:t>
      </w:r>
    </w:p>
    <w:p w14:paraId="0058A497" w14:textId="77777777" w:rsidR="00EA33AA" w:rsidRDefault="00EA33AA" w:rsidP="00092F28">
      <w:pPr>
        <w:spacing w:line="360" w:lineRule="auto"/>
        <w:ind w:firstLine="720"/>
        <w:rPr>
          <w:rFonts w:eastAsia="Times New Roman"/>
          <w:color w:val="282625"/>
          <w:shd w:val="clear" w:color="auto" w:fill="FFFFFF"/>
        </w:rPr>
      </w:pPr>
    </w:p>
    <w:p w14:paraId="39AD6559" w14:textId="3F647E06" w:rsidR="00EE0A3B" w:rsidRDefault="005F35DE"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w:t>
      </w:r>
      <w:r w:rsidR="00796B2C" w:rsidRPr="008E1074">
        <w:rPr>
          <w:rFonts w:eastAsia="Times New Roman"/>
          <w:color w:val="282625"/>
          <w:shd w:val="clear" w:color="auto" w:fill="FFFFFF"/>
        </w:rPr>
        <w:t>halite nodules</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Wierzchos&lt;/Author&gt;&lt;Year&gt;2012&lt;/Year&gt;&lt;RecNum&gt;6696&lt;/RecNum&gt;&lt;DisplayText&gt;[18]&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8]</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w:t>
      </w:r>
      <w:r w:rsidR="003F59D9" w:rsidRPr="008E1074">
        <w:rPr>
          <w:rFonts w:eastAsia="Times New Roman"/>
          <w:color w:val="282625"/>
          <w:shd w:val="clear" w:color="auto" w:fill="FFFFFF"/>
        </w:rPr>
        <w:t xml:space="preserve">The proximity of the ocean and the presence of unique wind patterns result in extreme relative </w:t>
      </w:r>
      <w:r w:rsidR="00D1002C" w:rsidRPr="008E1074">
        <w:rPr>
          <w:rFonts w:eastAsia="Times New Roman"/>
          <w:color w:val="282625"/>
          <w:shd w:val="clear" w:color="auto" w:fill="FFFFFF"/>
        </w:rPr>
        <w:t xml:space="preserve">humidity </w:t>
      </w:r>
      <w:r w:rsidR="001C1A8E">
        <w:rPr>
          <w:rFonts w:eastAsia="Times New Roman"/>
          <w:color w:val="282625"/>
          <w:shd w:val="clear" w:color="auto" w:fill="FFFFFF"/>
        </w:rPr>
        <w:t xml:space="preserve">(RH) </w:t>
      </w:r>
      <w:r w:rsidR="00D1002C" w:rsidRPr="008E1074">
        <w:rPr>
          <w:rFonts w:eastAsia="Times New Roman"/>
          <w:color w:val="282625"/>
          <w:shd w:val="clear" w:color="auto" w:fill="FFFFFF"/>
        </w:rPr>
        <w:t xml:space="preserve">swings during the </w:t>
      </w:r>
      <w:r w:rsidR="00591669" w:rsidRPr="008E1074">
        <w:rPr>
          <w:rFonts w:eastAsia="Times New Roman"/>
          <w:color w:val="282625"/>
          <w:shd w:val="clear" w:color="auto" w:fill="FFFFFF"/>
        </w:rPr>
        <w:t>diel</w:t>
      </w:r>
      <w:r w:rsidR="00D1002C" w:rsidRPr="008E1074">
        <w:rPr>
          <w:rFonts w:eastAsia="Times New Roman"/>
          <w:color w:val="282625"/>
          <w:shd w:val="clear" w:color="auto" w:fill="FFFFFF"/>
        </w:rPr>
        <w:t xml:space="preserve"> cycle</w:t>
      </w:r>
      <w:r w:rsidR="003F59D9" w:rsidRPr="008E1074">
        <w:rPr>
          <w:rFonts w:eastAsia="Times New Roman"/>
          <w:color w:val="282625"/>
          <w:shd w:val="clear" w:color="auto" w:fill="FFFFFF"/>
        </w:rPr>
        <w:t xml:space="preserve"> – from 30% during the day </w:t>
      </w:r>
      <w:r w:rsidR="003F59D9" w:rsidRPr="008E1074">
        <w:rPr>
          <w:rFonts w:eastAsia="Times New Roman"/>
          <w:color w:val="282625"/>
          <w:shd w:val="clear" w:color="auto" w:fill="FFFFFF"/>
        </w:rPr>
        <w:lastRenderedPageBreak/>
        <w:t>to 90% during the night</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9, 20]</w:t>
      </w:r>
      <w:r w:rsidR="00F44210">
        <w:rPr>
          <w:rFonts w:eastAsia="Times New Roman"/>
          <w:color w:val="282625"/>
          <w:shd w:val="clear" w:color="auto" w:fill="FFFFFF"/>
        </w:rPr>
        <w:fldChar w:fldCharType="end"/>
      </w:r>
      <w:r w:rsidR="003F59D9" w:rsidRPr="008E1074">
        <w:rPr>
          <w:rFonts w:eastAsia="Times New Roman"/>
          <w:color w:val="282625"/>
          <w:shd w:val="clear" w:color="auto" w:fill="FFFFFF"/>
        </w:rPr>
        <w:t xml:space="preserve">. </w:t>
      </w:r>
      <w:r w:rsidRPr="008E1074">
        <w:rPr>
          <w:rFonts w:eastAsia="Times New Roman"/>
          <w:color w:val="282625"/>
          <w:shd w:val="clear" w:color="auto" w:fill="FFFFFF"/>
        </w:rPr>
        <w:t xml:space="preserve">As the </w:t>
      </w:r>
      <w:r w:rsidR="00796B2C" w:rsidRPr="008E1074">
        <w:rPr>
          <w:rFonts w:eastAsia="Times New Roman"/>
          <w:color w:val="282625"/>
          <w:shd w:val="clear" w:color="auto" w:fill="FFFFFF"/>
        </w:rPr>
        <w:t>halite nodules</w:t>
      </w:r>
      <w:r w:rsidRPr="008E1074">
        <w:rPr>
          <w:rFonts w:eastAsia="Times New Roman"/>
          <w:color w:val="282625"/>
          <w:shd w:val="clear" w:color="auto" w:fill="FFFFFF"/>
        </w:rPr>
        <w:t xml:space="preserve"> dehydrate </w:t>
      </w:r>
      <w:r w:rsidR="003F59D9" w:rsidRPr="008E1074">
        <w:rPr>
          <w:rFonts w:eastAsia="Times New Roman"/>
          <w:color w:val="282625"/>
          <w:shd w:val="clear" w:color="auto" w:fill="FFFFFF"/>
        </w:rPr>
        <w:t>during the day, capillary action moves more brine</w:t>
      </w:r>
      <w:r w:rsidR="00D1002C" w:rsidRPr="008E1074">
        <w:rPr>
          <w:rFonts w:eastAsia="Times New Roman"/>
          <w:color w:val="282625"/>
          <w:shd w:val="clear" w:color="auto" w:fill="FFFFFF"/>
        </w:rPr>
        <w:t xml:space="preserve"> </w:t>
      </w:r>
      <w:r w:rsidR="003F59D9" w:rsidRPr="008E1074">
        <w:rPr>
          <w:rFonts w:eastAsia="Times New Roman"/>
          <w:color w:val="282625"/>
          <w:shd w:val="clear" w:color="auto" w:fill="FFFFFF"/>
        </w:rPr>
        <w:t>toward the surface, resulting in an overall displacement of the salt</w:t>
      </w:r>
      <w:r w:rsidRPr="008E1074">
        <w:rPr>
          <w:rFonts w:eastAsia="Times New Roman"/>
          <w:color w:val="282625"/>
          <w:shd w:val="clear" w:color="auto" w:fill="FFFFFF"/>
        </w:rPr>
        <w:t>, as well as</w:t>
      </w:r>
      <w:r w:rsidR="00912EB9" w:rsidRPr="008E1074">
        <w:rPr>
          <w:rFonts w:eastAsia="Times New Roman"/>
          <w:color w:val="282625"/>
          <w:shd w:val="clear" w:color="auto" w:fill="FFFFFF"/>
        </w:rPr>
        <w:t xml:space="preserve"> moving organic molecules and </w:t>
      </w:r>
      <w:r w:rsidR="00F37D74" w:rsidRPr="008E1074">
        <w:rPr>
          <w:rFonts w:eastAsia="Times New Roman"/>
          <w:color w:val="282625"/>
          <w:shd w:val="clear" w:color="auto" w:fill="FFFFFF"/>
        </w:rPr>
        <w:t xml:space="preserve">possibly </w:t>
      </w:r>
      <w:r w:rsidR="00912EB9" w:rsidRPr="008E1074">
        <w:rPr>
          <w:rFonts w:eastAsia="Times New Roman"/>
          <w:color w:val="282625"/>
          <w:shd w:val="clear" w:color="auto" w:fill="FFFFFF"/>
        </w:rPr>
        <w:t>even live cells</w:t>
      </w:r>
      <w:r w:rsidR="003B40C9"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00912EB9" w:rsidRPr="008E1074">
        <w:rPr>
          <w:rFonts w:eastAsia="Times New Roman"/>
          <w:color w:val="282625"/>
          <w:shd w:val="clear" w:color="auto" w:fill="FFFFFF"/>
        </w:rPr>
        <w:t xml:space="preserve">. </w:t>
      </w:r>
    </w:p>
    <w:p w14:paraId="63AED406" w14:textId="77777777" w:rsidR="00EA33AA" w:rsidRPr="008E1074" w:rsidRDefault="00EA33AA" w:rsidP="00092F28">
      <w:pPr>
        <w:spacing w:line="360" w:lineRule="auto"/>
        <w:ind w:firstLine="720"/>
        <w:rPr>
          <w:rFonts w:eastAsia="Times New Roman"/>
          <w:color w:val="282625"/>
          <w:shd w:val="clear" w:color="auto" w:fill="FFFFFF"/>
        </w:rPr>
      </w:pPr>
    </w:p>
    <w:p w14:paraId="376DE178" w14:textId="6DD6EE83" w:rsidR="00884CDE" w:rsidRDefault="0015674E"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Because of the saturated salt conditions, t</w:t>
      </w:r>
      <w:r w:rsidR="00BE50B3" w:rsidRPr="008E1074">
        <w:rPr>
          <w:rFonts w:eastAsia="Times New Roman"/>
          <w:color w:val="282625"/>
          <w:shd w:val="clear" w:color="auto" w:fill="FFFFFF"/>
        </w:rPr>
        <w:t xml:space="preserve">he </w:t>
      </w:r>
      <w:r w:rsidRPr="008E1074">
        <w:rPr>
          <w:rFonts w:eastAsia="Times New Roman"/>
          <w:color w:val="282625"/>
          <w:shd w:val="clear" w:color="auto" w:fill="FFFFFF"/>
        </w:rPr>
        <w:t xml:space="preserve">halite </w:t>
      </w:r>
      <w:r w:rsidR="00BE50B3" w:rsidRPr="008E1074">
        <w:rPr>
          <w:rFonts w:eastAsia="Times New Roman"/>
          <w:color w:val="282625"/>
          <w:shd w:val="clear" w:color="auto" w:fill="FFFFFF"/>
        </w:rPr>
        <w:t>microbial communities are comprised entirely of h</w:t>
      </w:r>
      <w:r w:rsidR="00081DBD" w:rsidRPr="008E1074">
        <w:rPr>
          <w:rFonts w:eastAsia="Times New Roman"/>
          <w:color w:val="282625"/>
          <w:shd w:val="clear" w:color="auto" w:fill="FFFFFF"/>
        </w:rPr>
        <w:t xml:space="preserve">ighly </w:t>
      </w:r>
      <w:r w:rsidRPr="008E1074">
        <w:rPr>
          <w:rFonts w:eastAsia="Times New Roman"/>
          <w:color w:val="282625"/>
          <w:shd w:val="clear" w:color="auto" w:fill="FFFFFF"/>
        </w:rPr>
        <w:t xml:space="preserve">adapted halophiles </w: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6, 22, 23]</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The two dominant heterotrophic tax</w:t>
      </w:r>
      <w:r w:rsidR="00F37D74" w:rsidRPr="008E1074">
        <w:rPr>
          <w:rFonts w:eastAsia="Times New Roman"/>
          <w:color w:val="282625"/>
          <w:shd w:val="clear" w:color="auto" w:fill="FFFFFF"/>
        </w:rPr>
        <w:t>a found in this community are halophilic</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Halobacteria</w:t>
      </w:r>
      <w:r w:rsidR="00BE50B3" w:rsidRPr="008E1074">
        <w:rPr>
          <w:rFonts w:eastAsia="Times New Roman"/>
          <w:color w:val="282625"/>
          <w:shd w:val="clear" w:color="auto" w:fill="FFFFFF"/>
        </w:rPr>
        <w:t xml:space="preserve"> (a </w:t>
      </w:r>
      <w:r w:rsidR="00BE50B3" w:rsidRPr="008E1074">
        <w:rPr>
          <w:rFonts w:eastAsia="Times New Roman"/>
          <w:i/>
          <w:color w:val="282625"/>
          <w:shd w:val="clear" w:color="auto" w:fill="FFFFFF"/>
        </w:rPr>
        <w:t>Euryarcaheota</w:t>
      </w:r>
      <w:r w:rsidR="00BE50B3" w:rsidRPr="008E1074">
        <w:rPr>
          <w:rFonts w:eastAsia="Times New Roman"/>
          <w:color w:val="282625"/>
          <w:shd w:val="clear" w:color="auto" w:fill="FFFFFF"/>
        </w:rPr>
        <w:t xml:space="preserve">) and a </w:t>
      </w:r>
      <w:r w:rsidR="00BE50B3" w:rsidRPr="008E1074">
        <w:rPr>
          <w:rFonts w:eastAsia="Times New Roman"/>
          <w:i/>
          <w:color w:val="282625"/>
          <w:shd w:val="clear" w:color="auto" w:fill="FFFFFF"/>
        </w:rPr>
        <w:t>Salinibacter</w:t>
      </w:r>
      <w:r w:rsidR="00BE50B3" w:rsidRPr="008E1074">
        <w:rPr>
          <w:rFonts w:eastAsia="Times New Roman"/>
          <w:color w:val="282625"/>
          <w:shd w:val="clear" w:color="auto" w:fill="FFFFFF"/>
        </w:rPr>
        <w:t xml:space="preserve"> (a </w:t>
      </w:r>
      <w:r w:rsidR="00BE50B3" w:rsidRPr="008E1074">
        <w:rPr>
          <w:rFonts w:eastAsia="Times New Roman"/>
          <w:i/>
          <w:color w:val="282625"/>
          <w:shd w:val="clear" w:color="auto" w:fill="FFFFFF"/>
        </w:rPr>
        <w:t>Bacteroidetes</w:t>
      </w:r>
      <w:r w:rsidR="00BE50B3" w:rsidRPr="008E1074">
        <w:rPr>
          <w:rFonts w:eastAsia="Times New Roman"/>
          <w:color w:val="282625"/>
          <w:shd w:val="clear" w:color="auto" w:fill="FFFFFF"/>
        </w:rPr>
        <w:t>).</w:t>
      </w:r>
      <w:r w:rsidR="00AC047D" w:rsidRPr="008E1074">
        <w:rPr>
          <w:rFonts w:eastAsia="Times New Roman"/>
          <w:color w:val="282625"/>
          <w:shd w:val="clear" w:color="auto" w:fill="FFFFFF"/>
        </w:rPr>
        <w:t xml:space="preserve"> These halophiles are salt-in strategists</w:t>
      </w:r>
      <w:r w:rsidR="00BE50B3" w:rsidRPr="008E1074">
        <w:rPr>
          <w:rFonts w:eastAsia="Times New Roman"/>
          <w:color w:val="282625"/>
          <w:shd w:val="clear" w:color="auto" w:fill="FFFFFF"/>
        </w:rPr>
        <w:t xml:space="preserve">, </w:t>
      </w:r>
      <w:r w:rsidR="00AC047D" w:rsidRPr="008E1074">
        <w:rPr>
          <w:rFonts w:eastAsia="Times New Roman"/>
          <w:color w:val="282625"/>
          <w:shd w:val="clear" w:color="auto" w:fill="FFFFFF"/>
        </w:rPr>
        <w:t>meaning</w:t>
      </w:r>
      <w:r w:rsidR="00BE50B3" w:rsidRPr="008E1074">
        <w:rPr>
          <w:rFonts w:eastAsia="Times New Roman"/>
          <w:color w:val="282625"/>
          <w:shd w:val="clear" w:color="auto" w:fill="FFFFFF"/>
        </w:rPr>
        <w:t xml:space="preserve"> they </w:t>
      </w:r>
      <w:r w:rsidR="00081DBD" w:rsidRPr="008E1074">
        <w:rPr>
          <w:rFonts w:eastAsia="Times New Roman"/>
          <w:color w:val="282625"/>
          <w:shd w:val="clear" w:color="auto" w:fill="FFFFFF"/>
        </w:rPr>
        <w:t xml:space="preserve">selectively import potassium </w:t>
      </w:r>
      <w:r w:rsidR="00AC047D" w:rsidRPr="008E1074">
        <w:rPr>
          <w:rFonts w:eastAsia="Times New Roman"/>
          <w:color w:val="282625"/>
          <w:shd w:val="clear" w:color="auto" w:fill="FFFFFF"/>
        </w:rPr>
        <w:t xml:space="preserve">ions </w:t>
      </w:r>
      <w:r w:rsidR="00BE50B3" w:rsidRPr="008E1074">
        <w:rPr>
          <w:rFonts w:eastAsia="Times New Roman"/>
          <w:color w:val="282625"/>
          <w:shd w:val="clear" w:color="auto" w:fill="FFFFFF"/>
        </w:rPr>
        <w:t xml:space="preserve">to </w:t>
      </w:r>
      <w:r w:rsidR="00081DBD" w:rsidRPr="008E1074">
        <w:rPr>
          <w:rFonts w:eastAsia="Times New Roman"/>
          <w:color w:val="282625"/>
          <w:shd w:val="clear" w:color="auto" w:fill="FFFFFF"/>
        </w:rPr>
        <w:t xml:space="preserve">counteract </w:t>
      </w:r>
      <w:r w:rsidR="00BE50B3" w:rsidRPr="008E1074">
        <w:rPr>
          <w:rFonts w:eastAsia="Times New Roman"/>
          <w:color w:val="282625"/>
          <w:shd w:val="clear" w:color="auto" w:fill="FFFFFF"/>
        </w:rPr>
        <w:t xml:space="preserve">the external </w:t>
      </w:r>
      <w:r w:rsidR="00081DBD" w:rsidRPr="008E1074">
        <w:rPr>
          <w:rFonts w:eastAsia="Times New Roman"/>
          <w:color w:val="282625"/>
          <w:shd w:val="clear" w:color="auto" w:fill="FFFFFF"/>
        </w:rPr>
        <w:t xml:space="preserve">osmotic pressure </w:t>
      </w:r>
      <w:r w:rsidR="00BE50B3" w:rsidRPr="008E1074">
        <w:rPr>
          <w:rFonts w:eastAsia="Times New Roman"/>
          <w:color w:val="282625"/>
          <w:shd w:val="clear" w:color="auto" w:fill="FFFFFF"/>
        </w:rPr>
        <w:t xml:space="preserve">from </w:t>
      </w:r>
      <w:r w:rsidR="00081DBD" w:rsidRPr="008E1074">
        <w:rPr>
          <w:rFonts w:eastAsia="Times New Roman"/>
          <w:color w:val="282625"/>
          <w:shd w:val="clear" w:color="auto" w:fill="FFFFFF"/>
        </w:rPr>
        <w:t xml:space="preserve">sodium </w:t>
      </w:r>
      <w:r w:rsidR="00BE50B3" w:rsidRPr="008E1074">
        <w:rPr>
          <w:rFonts w:eastAsia="Times New Roman"/>
          <w:color w:val="282625"/>
          <w:shd w:val="clear" w:color="auto" w:fill="FFFFFF"/>
        </w:rPr>
        <w:t>ions</w:t>
      </w:r>
      <w:r w:rsidR="00AC047D"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4, 25]</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O</w:t>
      </w:r>
      <w:r w:rsidR="00081DBD" w:rsidRPr="008E1074">
        <w:rPr>
          <w:rFonts w:eastAsia="Times New Roman"/>
          <w:color w:val="282625"/>
          <w:shd w:val="clear" w:color="auto" w:fill="FFFFFF"/>
        </w:rPr>
        <w:t xml:space="preserve">ther heterotrophs in the community </w:t>
      </w:r>
      <w:r w:rsidR="00BE50B3" w:rsidRPr="008E1074">
        <w:rPr>
          <w:rFonts w:eastAsia="Times New Roman"/>
          <w:color w:val="282625"/>
          <w:shd w:val="clear" w:color="auto" w:fill="FFFFFF"/>
        </w:rPr>
        <w:t xml:space="preserve">include halophilic </w:t>
      </w:r>
      <w:r w:rsidR="00BE50B3" w:rsidRPr="008E1074">
        <w:rPr>
          <w:rFonts w:eastAsia="Times New Roman"/>
          <w:i/>
          <w:color w:val="282625"/>
          <w:shd w:val="clear" w:color="auto" w:fill="FFFFFF"/>
        </w:rPr>
        <w:t>Proteobacteria</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Actino</w:t>
      </w:r>
      <w:r w:rsidR="00081DBD" w:rsidRPr="008E1074">
        <w:rPr>
          <w:rFonts w:eastAsia="Times New Roman"/>
          <w:i/>
          <w:color w:val="282625"/>
          <w:shd w:val="clear" w:color="auto" w:fill="FFFFFF"/>
        </w:rPr>
        <w:t>bacteria</w:t>
      </w:r>
      <w:r w:rsidR="00705320" w:rsidRPr="008E1074">
        <w:rPr>
          <w:rFonts w:eastAsia="Times New Roman"/>
          <w:color w:val="282625"/>
          <w:shd w:val="clear" w:color="auto" w:fill="FFFFFF"/>
        </w:rPr>
        <w:t>, and</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Nanohaloarchaea</w:t>
      </w:r>
      <w:r w:rsidR="00F37D74" w:rsidRPr="008E1074">
        <w:rPr>
          <w:rFonts w:eastAsia="Times New Roman"/>
          <w:color w:val="282625"/>
          <w:shd w:val="clear" w:color="auto" w:fill="FFFFFF"/>
        </w:rPr>
        <w:t xml:space="preserve"> – an ectoparasite of </w:t>
      </w:r>
      <w:r w:rsidR="00F37D74" w:rsidRPr="008E1074">
        <w:rPr>
          <w:rFonts w:eastAsia="Times New Roman"/>
          <w:i/>
          <w:color w:val="282625"/>
          <w:shd w:val="clear" w:color="auto" w:fill="FFFFFF"/>
        </w:rPr>
        <w:t>Halobacteria</w:t>
      </w:r>
      <w:r w:rsidR="007B1472"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6, 26]</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xml:space="preserve">. The biologically available </w:t>
      </w:r>
      <w:r w:rsidR="00081DBD" w:rsidRPr="008E1074">
        <w:rPr>
          <w:rFonts w:eastAsia="Times New Roman"/>
          <w:color w:val="282625"/>
          <w:shd w:val="clear" w:color="auto" w:fill="FFFFFF"/>
        </w:rPr>
        <w:t xml:space="preserve">carbon in the community </w:t>
      </w:r>
      <w:r w:rsidR="00BE50B3" w:rsidRPr="008E1074">
        <w:rPr>
          <w:rFonts w:eastAsia="Times New Roman"/>
          <w:color w:val="282625"/>
          <w:shd w:val="clear" w:color="auto" w:fill="FFFFFF"/>
        </w:rPr>
        <w:t xml:space="preserve">is fixed by several species of </w:t>
      </w:r>
      <w:r w:rsidR="00BE50B3" w:rsidRPr="008E1074">
        <w:rPr>
          <w:rFonts w:eastAsia="Times New Roman"/>
          <w:i/>
          <w:color w:val="282625"/>
          <w:shd w:val="clear" w:color="auto" w:fill="FFFFFF"/>
        </w:rPr>
        <w:t>C</w:t>
      </w:r>
      <w:r w:rsidR="00081DBD" w:rsidRPr="008E1074">
        <w:rPr>
          <w:rFonts w:eastAsia="Times New Roman"/>
          <w:i/>
          <w:color w:val="282625"/>
          <w:shd w:val="clear" w:color="auto" w:fill="FFFFFF"/>
        </w:rPr>
        <w:t>yanobacteria</w:t>
      </w:r>
      <w:r w:rsidR="00081DBD" w:rsidRPr="008E1074">
        <w:rPr>
          <w:rFonts w:eastAsia="Times New Roman"/>
          <w:color w:val="282625"/>
          <w:shd w:val="clear" w:color="auto" w:fill="FFFFFF"/>
        </w:rPr>
        <w:t xml:space="preserve"> and </w:t>
      </w:r>
      <w:r w:rsidR="00F37D74" w:rsidRPr="008E1074">
        <w:rPr>
          <w:rFonts w:eastAsia="Times New Roman"/>
          <w:color w:val="282625"/>
          <w:shd w:val="clear" w:color="auto" w:fill="FFFFFF"/>
        </w:rPr>
        <w:t>a single green alga</w:t>
      </w:r>
      <w:r w:rsidR="007B1472"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 27]</w:t>
      </w:r>
      <w:r w:rsidR="00F44210">
        <w:rPr>
          <w:rFonts w:eastAsia="Times New Roman"/>
          <w:color w:val="282625"/>
          <w:shd w:val="clear" w:color="auto" w:fill="FFFFFF"/>
        </w:rPr>
        <w:fldChar w:fldCharType="end"/>
      </w:r>
      <w:r w:rsidR="00081DBD" w:rsidRPr="008E1074">
        <w:rPr>
          <w:rFonts w:eastAsia="Times New Roman"/>
          <w:color w:val="282625"/>
          <w:shd w:val="clear" w:color="auto" w:fill="FFFFFF"/>
        </w:rPr>
        <w:t xml:space="preserve">. </w:t>
      </w:r>
      <w:r w:rsidR="00BE50B3" w:rsidRPr="008E1074">
        <w:rPr>
          <w:rFonts w:eastAsia="Times New Roman"/>
          <w:color w:val="282625"/>
          <w:shd w:val="clear" w:color="auto" w:fill="FFFFFF"/>
        </w:rPr>
        <w:t>P</w:t>
      </w:r>
      <w:r w:rsidR="00081DBD" w:rsidRPr="008E1074">
        <w:rPr>
          <w:rFonts w:eastAsia="Times New Roman"/>
          <w:color w:val="282625"/>
          <w:shd w:val="clear" w:color="auto" w:fill="FFFFFF"/>
        </w:rPr>
        <w:t xml:space="preserve">revious </w:t>
      </w:r>
      <w:r w:rsidR="00BE50B3" w:rsidRPr="008E1074">
        <w:rPr>
          <w:rFonts w:eastAsia="Times New Roman"/>
          <w:color w:val="282625"/>
          <w:shd w:val="clear" w:color="auto" w:fill="FFFFFF"/>
        </w:rPr>
        <w:t xml:space="preserve">characterization of the community metatranscriptome </w:t>
      </w:r>
      <w:r w:rsidR="00081DBD" w:rsidRPr="008E1074">
        <w:rPr>
          <w:rFonts w:eastAsia="Times New Roman"/>
          <w:color w:val="282625"/>
          <w:shd w:val="clear" w:color="auto" w:fill="FFFFFF"/>
        </w:rPr>
        <w:t xml:space="preserve">revealed that all of </w:t>
      </w:r>
      <w:r w:rsidR="00BE50B3" w:rsidRPr="008E1074">
        <w:rPr>
          <w:rFonts w:eastAsia="Times New Roman"/>
          <w:color w:val="282625"/>
          <w:shd w:val="clear" w:color="auto" w:fill="FFFFFF"/>
        </w:rPr>
        <w:t xml:space="preserve">these </w:t>
      </w:r>
      <w:r w:rsidR="00B35E49" w:rsidRPr="008E1074">
        <w:rPr>
          <w:rFonts w:eastAsia="Times New Roman"/>
          <w:color w:val="282625"/>
          <w:shd w:val="clear" w:color="auto" w:fill="FFFFFF"/>
        </w:rPr>
        <w:t xml:space="preserve">major </w:t>
      </w:r>
      <w:r w:rsidR="00BE50B3" w:rsidRPr="008E1074">
        <w:rPr>
          <w:rFonts w:eastAsia="Times New Roman"/>
          <w:color w:val="282625"/>
          <w:shd w:val="clear" w:color="auto" w:fill="FFFFFF"/>
        </w:rPr>
        <w:t>community members are transcriptionally active</w:t>
      </w:r>
      <w:r w:rsidR="00B35E49"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7, 28]</w:t>
      </w:r>
      <w:r w:rsidR="00F44210">
        <w:rPr>
          <w:rFonts w:eastAsia="Times New Roman"/>
          <w:color w:val="282625"/>
          <w:shd w:val="clear" w:color="auto" w:fill="FFFFFF"/>
        </w:rPr>
        <w:fldChar w:fldCharType="end"/>
      </w:r>
      <w:r w:rsidR="00B35E49" w:rsidRPr="008E1074">
        <w:rPr>
          <w:rFonts w:eastAsia="Times New Roman"/>
          <w:color w:val="282625"/>
          <w:shd w:val="clear" w:color="auto" w:fill="FFFFFF"/>
        </w:rPr>
        <w:t>, with</w:t>
      </w:r>
      <w:r w:rsidR="00BE50B3" w:rsidRPr="008E1074">
        <w:rPr>
          <w:rFonts w:eastAsia="Times New Roman"/>
          <w:color w:val="282625"/>
          <w:shd w:val="clear" w:color="auto" w:fill="FFFFFF"/>
        </w:rPr>
        <w:t xml:space="preserve"> </w:t>
      </w:r>
      <w:r w:rsidR="00B35E49" w:rsidRPr="008E1074">
        <w:rPr>
          <w:rFonts w:eastAsia="Times New Roman"/>
          <w:color w:val="282625"/>
          <w:shd w:val="clear" w:color="auto" w:fill="FFFFFF"/>
        </w:rPr>
        <w:t xml:space="preserve">photosynthesis </w:t>
      </w:r>
      <w:r w:rsidR="00BE50B3" w:rsidRPr="008E1074">
        <w:rPr>
          <w:rFonts w:eastAsia="Times New Roman"/>
          <w:color w:val="282625"/>
          <w:shd w:val="clear" w:color="auto" w:fill="FFFFFF"/>
        </w:rPr>
        <w:t xml:space="preserve">and carbon fixation </w:t>
      </w:r>
      <w:r w:rsidR="00B35E49" w:rsidRPr="008E1074">
        <w:rPr>
          <w:rFonts w:eastAsia="Times New Roman"/>
          <w:color w:val="282625"/>
          <w:shd w:val="clear" w:color="auto" w:fill="FFFFFF"/>
        </w:rPr>
        <w:t xml:space="preserve">being highly prioritized in the </w:t>
      </w:r>
      <w:r w:rsidR="00BE50B3" w:rsidRPr="008E1074">
        <w:rPr>
          <w:rFonts w:eastAsia="Times New Roman"/>
          <w:color w:val="282625"/>
          <w:shd w:val="clear" w:color="auto" w:fill="FFFFFF"/>
        </w:rPr>
        <w:t>transcriptomes</w:t>
      </w:r>
      <w:r w:rsidR="00B35E49" w:rsidRPr="008E1074">
        <w:rPr>
          <w:rFonts w:eastAsia="Times New Roman"/>
          <w:color w:val="282625"/>
          <w:shd w:val="clear" w:color="auto" w:fill="FFFFFF"/>
        </w:rPr>
        <w:t xml:space="preserve"> of the phototrophs. Additionally, </w:t>
      </w:r>
      <w:r w:rsidR="00BE50B3" w:rsidRPr="008E1074">
        <w:rPr>
          <w:rFonts w:eastAsia="Times New Roman"/>
          <w:i/>
          <w:color w:val="282625"/>
          <w:shd w:val="clear" w:color="auto" w:fill="FFFFFF"/>
        </w:rPr>
        <w:t>Halo</w:t>
      </w:r>
      <w:r w:rsidR="00081DBD" w:rsidRPr="008E1074">
        <w:rPr>
          <w:rFonts w:eastAsia="Times New Roman"/>
          <w:i/>
          <w:color w:val="282625"/>
          <w:shd w:val="clear" w:color="auto" w:fill="FFFFFF"/>
        </w:rPr>
        <w:t>bacteria</w:t>
      </w:r>
      <w:r w:rsidR="00081DBD" w:rsidRPr="008E1074">
        <w:rPr>
          <w:rFonts w:eastAsia="Times New Roman"/>
          <w:color w:val="282625"/>
          <w:shd w:val="clear" w:color="auto" w:fill="FFFFFF"/>
        </w:rPr>
        <w:t xml:space="preserve"> </w:t>
      </w:r>
      <w:r w:rsidR="00B35E49" w:rsidRPr="008E1074">
        <w:rPr>
          <w:rFonts w:eastAsia="Times New Roman"/>
          <w:color w:val="282625"/>
          <w:shd w:val="clear" w:color="auto" w:fill="FFFFFF"/>
        </w:rPr>
        <w:t xml:space="preserve">prioritized the </w:t>
      </w:r>
      <w:r w:rsidR="00657900" w:rsidRPr="008E1074">
        <w:rPr>
          <w:rFonts w:eastAsia="Times New Roman"/>
          <w:color w:val="282625"/>
          <w:shd w:val="clear" w:color="auto" w:fill="FFFFFF"/>
        </w:rPr>
        <w:t>t</w:t>
      </w:r>
      <w:r w:rsidR="00B35E49" w:rsidRPr="008E1074">
        <w:rPr>
          <w:rFonts w:eastAsia="Times New Roman"/>
          <w:color w:val="282625"/>
          <w:shd w:val="clear" w:color="auto" w:fill="FFFFFF"/>
        </w:rPr>
        <w:t xml:space="preserve">ranscription of </w:t>
      </w:r>
      <w:r w:rsidR="00BE50B3" w:rsidRPr="008E1074">
        <w:rPr>
          <w:rFonts w:eastAsia="Times New Roman"/>
          <w:color w:val="282625"/>
          <w:shd w:val="clear" w:color="auto" w:fill="FFFFFF"/>
        </w:rPr>
        <w:t xml:space="preserve">bactereorhodopsins </w:t>
      </w:r>
      <w:r w:rsidR="00657900" w:rsidRPr="008E1074">
        <w:rPr>
          <w:rFonts w:eastAsia="Times New Roman"/>
          <w:color w:val="282625"/>
          <w:shd w:val="clear" w:color="auto" w:fill="FFFFFF"/>
        </w:rPr>
        <w:t xml:space="preserve">– modified rhodopsins that in the </w:t>
      </w:r>
      <w:r w:rsidR="00294F5C" w:rsidRPr="008E1074">
        <w:rPr>
          <w:rFonts w:eastAsia="Times New Roman"/>
          <w:color w:val="282625"/>
          <w:shd w:val="clear" w:color="auto" w:fill="FFFFFF"/>
        </w:rPr>
        <w:t>presence</w:t>
      </w:r>
      <w:r w:rsidR="00657900" w:rsidRPr="008E1074">
        <w:rPr>
          <w:rFonts w:eastAsia="Times New Roman"/>
          <w:color w:val="282625"/>
          <w:shd w:val="clear" w:color="auto" w:fill="FFFFFF"/>
        </w:rPr>
        <w:t xml:space="preserve"> of light can be used by this taxon to create a proton gradient and thus generate supplementary ATP</w:t>
      </w:r>
      <w:r w:rsidR="00B35E49"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9, 30]</w:t>
      </w:r>
      <w:r w:rsidR="00F44210">
        <w:rPr>
          <w:rFonts w:eastAsia="Times New Roman"/>
          <w:color w:val="282625"/>
          <w:shd w:val="clear" w:color="auto" w:fill="FFFFFF"/>
        </w:rPr>
        <w:fldChar w:fldCharType="end"/>
      </w:r>
      <w:r w:rsidR="00081DBD" w:rsidRPr="008E1074">
        <w:rPr>
          <w:rFonts w:eastAsia="Times New Roman"/>
          <w:color w:val="282625"/>
          <w:shd w:val="clear" w:color="auto" w:fill="FFFFFF"/>
        </w:rPr>
        <w:t>.</w:t>
      </w:r>
    </w:p>
    <w:p w14:paraId="4508D999" w14:textId="77777777" w:rsidR="00EA33AA" w:rsidRPr="008E1074" w:rsidRDefault="00EA33AA" w:rsidP="00092F28">
      <w:pPr>
        <w:spacing w:line="360" w:lineRule="auto"/>
        <w:ind w:firstLine="720"/>
        <w:rPr>
          <w:rFonts w:eastAsia="Times New Roman"/>
          <w:color w:val="282625"/>
          <w:shd w:val="clear" w:color="auto" w:fill="FFFFFF"/>
        </w:rPr>
      </w:pPr>
    </w:p>
    <w:p w14:paraId="2D495BE2" w14:textId="60210F85" w:rsidR="005E445D" w:rsidRPr="008E1074" w:rsidRDefault="00812187"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Previous research</w:t>
      </w:r>
      <w:r w:rsidR="005E445D" w:rsidRPr="008E1074">
        <w:rPr>
          <w:rFonts w:eastAsia="Times New Roman"/>
          <w:color w:val="282625"/>
          <w:shd w:val="clear" w:color="auto" w:fill="FFFFFF"/>
        </w:rPr>
        <w:t xml:space="preserve"> into halite microbial community heterogeneity</w:t>
      </w:r>
      <w:r w:rsidRPr="008E1074">
        <w:rPr>
          <w:rFonts w:eastAsia="Times New Roman"/>
          <w:color w:val="282625"/>
          <w:shd w:val="clear" w:color="auto" w:fill="FFFFFF"/>
        </w:rPr>
        <w:t xml:space="preserve"> found that changes in </w:t>
      </w:r>
      <w:r w:rsidR="00705320" w:rsidRPr="008E1074">
        <w:rPr>
          <w:rFonts w:eastAsia="Times New Roman"/>
          <w:color w:val="282625"/>
          <w:shd w:val="clear" w:color="auto" w:fill="FFFFFF"/>
        </w:rPr>
        <w:t xml:space="preserve">the </w:t>
      </w:r>
      <w:r w:rsidRPr="008E1074">
        <w:rPr>
          <w:rFonts w:eastAsia="Times New Roman"/>
          <w:color w:val="282625"/>
          <w:shd w:val="clear" w:color="auto" w:fill="FFFFFF"/>
        </w:rPr>
        <w:t xml:space="preserve">composition of the halite microbiomes over </w:t>
      </w:r>
      <w:r w:rsidR="00E2561A" w:rsidRPr="008E1074">
        <w:t>regional</w:t>
      </w:r>
      <w:r w:rsidR="00E2561A" w:rsidRPr="008E1074">
        <w:rPr>
          <w:rFonts w:eastAsia="Times New Roman"/>
          <w:color w:val="282625"/>
          <w:shd w:val="clear" w:color="auto" w:fill="FFFFFF"/>
        </w:rPr>
        <w:t xml:space="preserve"> </w:t>
      </w:r>
      <w:r w:rsidRPr="008E1074">
        <w:rPr>
          <w:rFonts w:eastAsia="Times New Roman"/>
          <w:color w:val="282625"/>
          <w:shd w:val="clear" w:color="auto" w:fill="FFFFFF"/>
        </w:rPr>
        <w:t xml:space="preserve">distance scales (tens of kilometers) </w:t>
      </w:r>
      <w:r w:rsidR="00705320" w:rsidRPr="008E1074">
        <w:rPr>
          <w:rFonts w:eastAsia="Times New Roman"/>
          <w:color w:val="282625"/>
          <w:shd w:val="clear" w:color="auto" w:fill="FFFFFF"/>
        </w:rPr>
        <w:t>were</w:t>
      </w:r>
      <w:r w:rsidRPr="008E1074">
        <w:rPr>
          <w:rFonts w:eastAsia="Times New Roman"/>
          <w:color w:val="282625"/>
          <w:shd w:val="clear" w:color="auto" w:fill="FFFFFF"/>
        </w:rPr>
        <w:t xml:space="preserve"> linked </w:t>
      </w:r>
      <w:r w:rsidR="00705320" w:rsidRPr="008E1074">
        <w:rPr>
          <w:rFonts w:eastAsia="Times New Roman"/>
          <w:color w:val="282625"/>
          <w:shd w:val="clear" w:color="auto" w:fill="FFFFFF"/>
        </w:rPr>
        <w:t xml:space="preserve">to </w:t>
      </w:r>
      <w:r w:rsidRPr="008E1074">
        <w:rPr>
          <w:rFonts w:eastAsia="Times New Roman"/>
          <w:color w:val="282625"/>
          <w:shd w:val="clear" w:color="auto" w:fill="FFFFFF"/>
        </w:rPr>
        <w:t xml:space="preserve">atmospheric </w:t>
      </w:r>
      <w:r w:rsidR="001C1A8E">
        <w:rPr>
          <w:rFonts w:eastAsia="Times New Roman"/>
          <w:color w:val="282625"/>
          <w:shd w:val="clear" w:color="auto" w:fill="FFFFFF"/>
        </w:rPr>
        <w:t>RH</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 23]</w:t>
      </w:r>
      <w:r w:rsidR="00F44210">
        <w:rPr>
          <w:rFonts w:eastAsia="Times New Roman"/>
          <w:color w:val="282625"/>
          <w:shd w:val="clear" w:color="auto" w:fill="FFFFFF"/>
        </w:rPr>
        <w:fldChar w:fldCharType="end"/>
      </w:r>
      <w:r w:rsidRPr="008E1074">
        <w:rPr>
          <w:rFonts w:eastAsia="Times New Roman"/>
          <w:color w:val="282625"/>
          <w:shd w:val="clear" w:color="auto" w:fill="FFFFFF"/>
        </w:rPr>
        <w:t>.</w:t>
      </w:r>
      <w:r w:rsidR="005E445D" w:rsidRPr="008E1074">
        <w:rPr>
          <w:rFonts w:eastAsia="Times New Roman"/>
          <w:color w:val="282625"/>
          <w:shd w:val="clear" w:color="auto" w:fill="FFFFFF"/>
        </w:rPr>
        <w:t xml:space="preserve"> Additionally,</w:t>
      </w:r>
      <w:r w:rsidRPr="008E1074">
        <w:rPr>
          <w:rFonts w:eastAsia="Times New Roman"/>
          <w:color w:val="282625"/>
          <w:shd w:val="clear" w:color="auto" w:fill="FFFFFF"/>
        </w:rPr>
        <w:t xml:space="preserve"> </w:t>
      </w:r>
      <w:r w:rsidR="005E445D" w:rsidRPr="008E1074">
        <w:rPr>
          <w:rFonts w:eastAsia="Times New Roman"/>
          <w:color w:val="282625"/>
          <w:shd w:val="clear" w:color="auto" w:fill="FFFFFF"/>
        </w:rPr>
        <w:t xml:space="preserve">the </w:t>
      </w:r>
      <w:r w:rsidRPr="008E1074">
        <w:rPr>
          <w:rFonts w:eastAsia="Times New Roman"/>
          <w:color w:val="282625"/>
          <w:shd w:val="clear" w:color="auto" w:fill="FFFFFF"/>
        </w:rPr>
        <w:t xml:space="preserve">fine-scale </w:t>
      </w:r>
      <w:r w:rsidR="00F37D74" w:rsidRPr="008E1074">
        <w:rPr>
          <w:rFonts w:eastAsia="Times New Roman"/>
          <w:color w:val="282625"/>
          <w:shd w:val="clear" w:color="auto" w:fill="FFFFFF"/>
        </w:rPr>
        <w:t xml:space="preserve">(strain-level) </w:t>
      </w:r>
      <w:r w:rsidRPr="008E1074">
        <w:rPr>
          <w:rFonts w:eastAsia="Times New Roman"/>
          <w:color w:val="282625"/>
          <w:shd w:val="clear" w:color="auto" w:fill="FFFFFF"/>
        </w:rPr>
        <w:t>composition of microbial communities was more similar in halite</w:t>
      </w:r>
      <w:r w:rsidR="00047D38" w:rsidRPr="008E1074">
        <w:rPr>
          <w:rFonts w:eastAsia="Times New Roman"/>
          <w:color w:val="282625"/>
          <w:shd w:val="clear" w:color="auto" w:fill="FFFFFF"/>
        </w:rPr>
        <w:t xml:space="preserve"> nodules</w:t>
      </w:r>
      <w:r w:rsidRPr="008E1074">
        <w:rPr>
          <w:rFonts w:eastAsia="Times New Roman"/>
          <w:color w:val="282625"/>
          <w:shd w:val="clear" w:color="auto" w:fill="FFFFFF"/>
        </w:rPr>
        <w:t xml:space="preserve"> next to each other than between different sites, suggesting that strain dispersal rates also shape the community composition in this environment</w:t>
      </w:r>
      <w:r w:rsidR="005E445D"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w:t>
      </w:r>
      <w:r w:rsidR="00122E4A" w:rsidRPr="008E1074">
        <w:rPr>
          <w:rFonts w:eastAsia="Times New Roman"/>
          <w:color w:val="282625"/>
          <w:shd w:val="clear" w:color="auto" w:fill="FFFFFF"/>
        </w:rPr>
        <w:t>Our</w:t>
      </w:r>
      <w:r w:rsidR="005E445D" w:rsidRPr="008E1074">
        <w:rPr>
          <w:rFonts w:eastAsia="Times New Roman"/>
          <w:color w:val="282625"/>
          <w:shd w:val="clear" w:color="auto" w:fill="FFFFFF"/>
        </w:rPr>
        <w:t xml:space="preserve"> study builds on these findings by</w:t>
      </w:r>
      <w:r w:rsidR="00AC427D">
        <w:rPr>
          <w:rFonts w:eastAsia="Times New Roman"/>
          <w:color w:val="282625"/>
          <w:shd w:val="clear" w:color="auto" w:fill="FFFFFF"/>
        </w:rPr>
        <w:t>,</w:t>
      </w:r>
      <w:r w:rsidR="005E445D" w:rsidRPr="008E1074">
        <w:rPr>
          <w:rFonts w:eastAsia="Times New Roman"/>
          <w:color w:val="282625"/>
          <w:shd w:val="clear" w:color="auto" w:fill="FFFFFF"/>
        </w:rPr>
        <w:t xml:space="preserve"> </w:t>
      </w:r>
      <w:r w:rsidR="00F2417B" w:rsidRPr="008E1074">
        <w:rPr>
          <w:rFonts w:eastAsia="Times New Roman"/>
          <w:color w:val="282625"/>
          <w:shd w:val="clear" w:color="auto" w:fill="FFFFFF"/>
        </w:rPr>
        <w:t>focusing</w:t>
      </w:r>
      <w:r w:rsidR="005E445D" w:rsidRPr="008E1074">
        <w:rPr>
          <w:rFonts w:eastAsia="Times New Roman"/>
          <w:color w:val="282625"/>
          <w:shd w:val="clear" w:color="auto" w:fill="FFFFFF"/>
        </w:rPr>
        <w:t xml:space="preserve"> o</w:t>
      </w:r>
      <w:r w:rsidR="00F2417B" w:rsidRPr="008E1074">
        <w:rPr>
          <w:rFonts w:eastAsia="Times New Roman"/>
          <w:color w:val="282625"/>
          <w:shd w:val="clear" w:color="auto" w:fill="FFFFFF"/>
        </w:rPr>
        <w:t>n</w:t>
      </w:r>
      <w:r w:rsidR="00F20030" w:rsidRPr="008E1074">
        <w:rPr>
          <w:rFonts w:eastAsia="Times New Roman"/>
          <w:color w:val="282625"/>
          <w:shd w:val="clear" w:color="auto" w:fill="FFFFFF"/>
        </w:rPr>
        <w:t xml:space="preserve"> smaller </w:t>
      </w:r>
      <w:r w:rsidR="00D6685C" w:rsidRPr="008E1074">
        <w:t>local</w:t>
      </w:r>
      <w:r w:rsidR="00D6685C" w:rsidRPr="008E1074">
        <w:rPr>
          <w:rFonts w:eastAsia="Times New Roman"/>
          <w:color w:val="282625"/>
          <w:shd w:val="clear" w:color="auto" w:fill="FFFFFF"/>
        </w:rPr>
        <w:t xml:space="preserve"> </w:t>
      </w:r>
      <w:r w:rsidR="00F20030" w:rsidRPr="008E1074">
        <w:rPr>
          <w:rFonts w:eastAsia="Times New Roman"/>
          <w:color w:val="282625"/>
          <w:shd w:val="clear" w:color="auto" w:fill="FFFFFF"/>
        </w:rPr>
        <w:t>distance scales</w:t>
      </w:r>
      <w:r w:rsidR="005B48C9">
        <w:rPr>
          <w:rFonts w:eastAsia="Times New Roman"/>
          <w:color w:val="282625"/>
          <w:shd w:val="clear" w:color="auto" w:fill="FFFFFF"/>
        </w:rPr>
        <w:t>,</w:t>
      </w:r>
      <w:r w:rsidR="005E445D" w:rsidRPr="008E1074">
        <w:rPr>
          <w:rFonts w:eastAsia="Times New Roman"/>
          <w:color w:val="282625"/>
          <w:shd w:val="clear" w:color="auto" w:fill="FFFFFF"/>
        </w:rPr>
        <w:t xml:space="preserve"> by investigating the deterministic and stochastic forces influencing halite microbial community at the meter and even centimeter </w:t>
      </w:r>
      <w:r w:rsidR="00122E4A" w:rsidRPr="008E1074">
        <w:rPr>
          <w:rFonts w:eastAsia="Times New Roman"/>
          <w:color w:val="282625"/>
          <w:shd w:val="clear" w:color="auto" w:fill="FFFFFF"/>
        </w:rPr>
        <w:t xml:space="preserve">distance </w:t>
      </w:r>
      <w:r w:rsidR="005E445D" w:rsidRPr="008E1074">
        <w:rPr>
          <w:rFonts w:eastAsia="Times New Roman"/>
          <w:color w:val="282625"/>
          <w:shd w:val="clear" w:color="auto" w:fill="FFFFFF"/>
        </w:rPr>
        <w:t>scales</w:t>
      </w:r>
      <w:r w:rsidR="00F20030" w:rsidRPr="008E1074">
        <w:rPr>
          <w:rFonts w:eastAsia="Times New Roman"/>
          <w:color w:val="282625"/>
          <w:shd w:val="clear" w:color="auto" w:fill="FFFFFF"/>
        </w:rPr>
        <w:t xml:space="preserve">. </w:t>
      </w:r>
      <w:r w:rsidR="005E445D" w:rsidRPr="008E1074">
        <w:rPr>
          <w:rFonts w:eastAsia="Times New Roman"/>
          <w:color w:val="282625"/>
          <w:shd w:val="clear" w:color="auto" w:fill="FFFFFF"/>
        </w:rPr>
        <w:t xml:space="preserve">Our observations of metadata and community structure across </w:t>
      </w:r>
      <w:r w:rsidR="00E2561A" w:rsidRPr="008E1074">
        <w:t>regional</w:t>
      </w:r>
      <w:r w:rsidR="00E2561A" w:rsidRPr="008E1074">
        <w:rPr>
          <w:rFonts w:eastAsia="Times New Roman"/>
          <w:color w:val="282625"/>
          <w:shd w:val="clear" w:color="auto" w:fill="FFFFFF"/>
        </w:rPr>
        <w:t xml:space="preserve"> </w:t>
      </w:r>
      <w:r w:rsidR="005E445D" w:rsidRPr="008E1074">
        <w:rPr>
          <w:rFonts w:eastAsia="Times New Roman"/>
          <w:color w:val="282625"/>
          <w:shd w:val="clear" w:color="auto" w:fill="FFFFFF"/>
        </w:rPr>
        <w:t xml:space="preserve">and </w:t>
      </w:r>
      <w:r w:rsidR="00D6685C" w:rsidRPr="008E1074">
        <w:t>local</w:t>
      </w:r>
      <w:r w:rsidR="00D6685C" w:rsidRPr="008E1074">
        <w:rPr>
          <w:rFonts w:eastAsia="Times New Roman"/>
          <w:color w:val="282625"/>
          <w:shd w:val="clear" w:color="auto" w:fill="FFFFFF"/>
        </w:rPr>
        <w:t xml:space="preserve"> </w:t>
      </w:r>
      <w:r w:rsidR="005E445D" w:rsidRPr="008E1074">
        <w:rPr>
          <w:rFonts w:eastAsia="Times New Roman"/>
          <w:color w:val="282625"/>
          <w:shd w:val="clear" w:color="auto" w:fill="FFFFFF"/>
        </w:rPr>
        <w:t>scales of diversity allowed us to characterize the</w:t>
      </w:r>
      <w:r w:rsidR="00200788" w:rsidRPr="008E1074">
        <w:rPr>
          <w:rFonts w:eastAsia="Times New Roman"/>
          <w:color w:val="282625"/>
          <w:shd w:val="clear" w:color="auto" w:fill="FFFFFF"/>
        </w:rPr>
        <w:t xml:space="preserve"> impact of water availability on microbial community composition and diversity at larger scales, and light availability on the phototroph populations at intra-nodule sales.</w:t>
      </w:r>
    </w:p>
    <w:p w14:paraId="591150A9" w14:textId="0EAE9CDE" w:rsidR="009D2AFB" w:rsidRPr="008E1074" w:rsidRDefault="00E26405" w:rsidP="00092F28">
      <w:pPr>
        <w:spacing w:line="360" w:lineRule="auto"/>
        <w:rPr>
          <w:b/>
        </w:rPr>
      </w:pPr>
      <w:r w:rsidRPr="008E1074">
        <w:rPr>
          <w:b/>
        </w:rPr>
        <w:t xml:space="preserve"> </w:t>
      </w:r>
      <w:r w:rsidR="0023416A" w:rsidRPr="008E1074">
        <w:rPr>
          <w:b/>
        </w:rPr>
        <w:br w:type="page"/>
      </w:r>
    </w:p>
    <w:p w14:paraId="637207D6" w14:textId="0D7C856B" w:rsidR="009D2AFB" w:rsidRPr="008E1074" w:rsidRDefault="00092F28" w:rsidP="00092F28">
      <w:pPr>
        <w:spacing w:line="360" w:lineRule="auto"/>
        <w:rPr>
          <w:b/>
        </w:rPr>
      </w:pPr>
      <w:r>
        <w:rPr>
          <w:b/>
        </w:rPr>
        <w:lastRenderedPageBreak/>
        <w:t xml:space="preserve">2. </w:t>
      </w:r>
      <w:r w:rsidR="009D2AFB" w:rsidRPr="008E1074">
        <w:rPr>
          <w:b/>
        </w:rPr>
        <w:t>METHODS</w:t>
      </w:r>
    </w:p>
    <w:p w14:paraId="05EDF77E" w14:textId="77777777" w:rsidR="00AA7473" w:rsidRPr="008E1074" w:rsidRDefault="00AA7473" w:rsidP="00092F28">
      <w:pPr>
        <w:spacing w:line="360" w:lineRule="auto"/>
      </w:pPr>
    </w:p>
    <w:p w14:paraId="1832C74D" w14:textId="7D170F71" w:rsidR="001D0AD8" w:rsidRPr="008E1074" w:rsidRDefault="00092F28" w:rsidP="00092F28">
      <w:pPr>
        <w:spacing w:line="360" w:lineRule="auto"/>
        <w:rPr>
          <w:b/>
        </w:rPr>
      </w:pPr>
      <w:r>
        <w:rPr>
          <w:b/>
        </w:rPr>
        <w:t xml:space="preserve">2.1 </w:t>
      </w:r>
      <w:r w:rsidR="001D0AD8" w:rsidRPr="008E1074">
        <w:rPr>
          <w:b/>
        </w:rPr>
        <w:t>Sampling scheme and scales of diversity</w:t>
      </w:r>
    </w:p>
    <w:p w14:paraId="05BA27CD" w14:textId="21D68788" w:rsidR="001D0AD8" w:rsidRPr="008E1074" w:rsidRDefault="001D0AD8" w:rsidP="00092F28">
      <w:pPr>
        <w:spacing w:line="360" w:lineRule="auto"/>
      </w:pPr>
      <w:r w:rsidRPr="008E1074">
        <w:t>Regional distance scales were investigated by sampling the North and the South ends of Salar Grande (</w:t>
      </w:r>
      <w:r w:rsidR="00C959B7" w:rsidRPr="008E1074">
        <w:t>Supp. Data 1</w:t>
      </w:r>
      <w:r w:rsidRPr="008E1074">
        <w:t>). Samples were taken from 500m</w:t>
      </w:r>
      <w:r w:rsidRPr="008E1074">
        <w:rPr>
          <w:vertAlign w:val="superscript"/>
        </w:rPr>
        <w:t>2</w:t>
      </w:r>
      <w:r w:rsidRPr="008E1074">
        <w:t xml:space="preserve"> areas at each end of the salar (Supp. Data 1), with 39 samples from the North site and 46 samples from the South site. The North and South regions were 19km apart and were at a similar distance to the Pacific Ocean (11.6km for the North site and 9.9km for South site). However, the height of the </w:t>
      </w:r>
      <w:r w:rsidRPr="008E1074">
        <w:rPr>
          <w:color w:val="000000" w:themeColor="text1"/>
        </w:rPr>
        <w:t>Co</w:t>
      </w:r>
      <w:r w:rsidR="004C7A39">
        <w:rPr>
          <w:color w:val="000000" w:themeColor="text1"/>
        </w:rPr>
        <w:t>a</w:t>
      </w:r>
      <w:r w:rsidRPr="008E1074">
        <w:rPr>
          <w:color w:val="000000" w:themeColor="text1"/>
        </w:rPr>
        <w:t xml:space="preserve">stal </w:t>
      </w:r>
      <w:r w:rsidR="00D01051" w:rsidRPr="008E1074">
        <w:rPr>
          <w:color w:val="000000" w:themeColor="text1"/>
        </w:rPr>
        <w:t xml:space="preserve">Mountain </w:t>
      </w:r>
      <w:r w:rsidRPr="008E1074">
        <w:rPr>
          <w:color w:val="000000" w:themeColor="text1"/>
        </w:rPr>
        <w:t>Range</w:t>
      </w:r>
      <w:r w:rsidRPr="008E1074">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20m</w:t>
      </w:r>
      <w:r w:rsidRPr="008E1074">
        <w:rPr>
          <w:vertAlign w:val="superscript"/>
        </w:rPr>
        <w:t>2</w:t>
      </w:r>
      <w:r w:rsidRPr="008E1074">
        <w:t xml:space="preserve"> regions. For the local </w:t>
      </w:r>
      <w:r w:rsidR="00C959B7" w:rsidRPr="008E1074">
        <w:t xml:space="preserve">distance </w:t>
      </w:r>
      <w:r w:rsidRPr="008E1074">
        <w:t xml:space="preserve">scale, </w:t>
      </w:r>
      <w:r w:rsidR="00C959B7" w:rsidRPr="008E1074">
        <w:rPr>
          <w:color w:val="000000" w:themeColor="text1"/>
        </w:rPr>
        <w:t>we</w:t>
      </w:r>
      <w:r w:rsidRPr="008E1074">
        <w:t xml:space="preserve"> performed a more detailed sampling of 6 halite nodules in a 10m</w:t>
      </w:r>
      <w:r w:rsidRPr="008E1074">
        <w:rPr>
          <w:vertAlign w:val="superscript"/>
        </w:rPr>
        <w:t>2</w:t>
      </w:r>
      <w:r w:rsidRPr="008E1074">
        <w:t xml:space="preserve"> area at the top of the North hill on Feb 20, 2018</w:t>
      </w:r>
      <w:r w:rsidR="00C959B7" w:rsidRPr="008E1074">
        <w:t xml:space="preserve">. </w:t>
      </w:r>
      <w:r w:rsidRPr="008E1074">
        <w:t xml:space="preserve">Nodules were vertically sliced </w:t>
      </w:r>
      <w:r w:rsidR="00C959B7" w:rsidRPr="008E1074">
        <w:t>three times roughly separating them into three pieces. In each slice, the top, middle, and bottom sampling location</w:t>
      </w:r>
      <w:r w:rsidR="004C7A39">
        <w:t>s</w:t>
      </w:r>
      <w:r w:rsidR="00C959B7" w:rsidRPr="008E1074">
        <w:t xml:space="preserve"> were determined by selecting three equidistant positions along the vertical axis. </w:t>
      </w:r>
    </w:p>
    <w:p w14:paraId="4B64B28D" w14:textId="7D1CB7E0" w:rsidR="00134DD1" w:rsidRPr="008E1074" w:rsidRDefault="00134DD1" w:rsidP="00092F28">
      <w:pPr>
        <w:spacing w:line="360" w:lineRule="auto"/>
      </w:pPr>
      <w:r w:rsidRPr="008E1074">
        <w:t xml:space="preserve">Due to the high number of samples, we harvested nodules for the different spatial scales </w:t>
      </w:r>
      <w:r w:rsidR="000B15AD" w:rsidRPr="008E1074">
        <w:t>on</w:t>
      </w:r>
      <w:r w:rsidRPr="008E1074">
        <w:t xml:space="preserve"> different dates (Supp. Data 1), however, all direct comparisons were performed between samples collected at the same scale and on the same date.</w:t>
      </w:r>
    </w:p>
    <w:p w14:paraId="2DD2A3FD" w14:textId="77777777" w:rsidR="001D0AD8" w:rsidRPr="008E1074" w:rsidRDefault="001D0AD8" w:rsidP="00092F28">
      <w:pPr>
        <w:spacing w:line="360" w:lineRule="auto"/>
      </w:pPr>
    </w:p>
    <w:p w14:paraId="472A5729" w14:textId="78B85D61" w:rsidR="004C0BA8" w:rsidRPr="008E1074" w:rsidRDefault="00092F28" w:rsidP="00092F28">
      <w:pPr>
        <w:spacing w:line="360" w:lineRule="auto"/>
        <w:outlineLvl w:val="0"/>
        <w:rPr>
          <w:b/>
        </w:rPr>
      </w:pPr>
      <w:r>
        <w:rPr>
          <w:b/>
        </w:rPr>
        <w:t xml:space="preserve">2.2 </w:t>
      </w:r>
      <w:r w:rsidR="004C0BA8" w:rsidRPr="008E1074">
        <w:rPr>
          <w:b/>
        </w:rPr>
        <w:t>Sample collection and DNA extraction</w:t>
      </w:r>
    </w:p>
    <w:p w14:paraId="4D5C5D0E" w14:textId="1C3A2150" w:rsidR="004C0BA8" w:rsidRPr="008E1074" w:rsidRDefault="004C0BA8" w:rsidP="00092F28">
      <w:pPr>
        <w:spacing w:line="360" w:lineRule="auto"/>
      </w:pPr>
      <w:r w:rsidRPr="008E1074">
        <w:t>Halite</w:t>
      </w:r>
      <w:r w:rsidR="0014342C" w:rsidRPr="008E1074">
        <w:t xml:space="preserve"> nodules (salt rocks 20-30 cm in size) </w:t>
      </w:r>
      <w:r w:rsidRPr="008E1074">
        <w:t xml:space="preserve">were harvested </w:t>
      </w:r>
      <w:r w:rsidR="0014342C" w:rsidRPr="008E1074">
        <w:t xml:space="preserve">in </w:t>
      </w:r>
      <w:r w:rsidR="00DA7E8E" w:rsidRPr="008E1074">
        <w:t xml:space="preserve">Salar Grande, a </w:t>
      </w:r>
      <w:r w:rsidR="0014342C" w:rsidRPr="008E1074">
        <w:t xml:space="preserve">salar located </w:t>
      </w:r>
      <w:r w:rsidRPr="008E1074">
        <w:t>in the Northern part of the Atacama Desert</w:t>
      </w:r>
      <w:r w:rsidR="00DA7E8E" w:rsidRPr="008E1074">
        <w:t>, Chile (</w:t>
      </w:r>
      <w:r w:rsidR="008F7E07" w:rsidRPr="008E1074">
        <w:t>Supp. Data 1</w:t>
      </w:r>
      <w:r w:rsidR="00DA7E8E" w:rsidRPr="008E1074">
        <w:t>)</w:t>
      </w:r>
      <w:r w:rsidRPr="008E1074">
        <w:t xml:space="preserve">. </w:t>
      </w:r>
      <w:r w:rsidR="00DA7E8E" w:rsidRPr="008E1074">
        <w:t xml:space="preserve">For the </w:t>
      </w:r>
      <w:r w:rsidR="00E2561A" w:rsidRPr="008E1074">
        <w:t xml:space="preserve">regional </w:t>
      </w:r>
      <w:r w:rsidR="00DA7E8E" w:rsidRPr="008E1074">
        <w:t>distance scales, broad regions (~500m</w:t>
      </w:r>
      <w:r w:rsidR="00DA7E8E" w:rsidRPr="008E1074">
        <w:rPr>
          <w:vertAlign w:val="superscript"/>
        </w:rPr>
        <w:t>2</w:t>
      </w:r>
      <w:r w:rsidR="00DA7E8E" w:rsidRPr="008E1074">
        <w:t>) were sampled along transects in the</w:t>
      </w:r>
      <w:r w:rsidR="00AD549E" w:rsidRPr="008E1074">
        <w:t xml:space="preserve"> North </w:t>
      </w:r>
      <w:r w:rsidR="00A66352" w:rsidRPr="008E1074">
        <w:t>and South</w:t>
      </w:r>
      <w:r w:rsidR="00DA7E8E" w:rsidRPr="008E1074">
        <w:t xml:space="preserve"> ends of the salar. For </w:t>
      </w:r>
      <w:r w:rsidR="00811021" w:rsidRPr="008E1074">
        <w:t xml:space="preserve">landscape </w:t>
      </w:r>
      <w:r w:rsidR="00DA7E8E" w:rsidRPr="008E1074">
        <w:t xml:space="preserve">scales, </w:t>
      </w:r>
      <w:r w:rsidRPr="008E1074">
        <w:t>halite</w:t>
      </w:r>
      <w:r w:rsidR="00DA7E8E" w:rsidRPr="008E1074">
        <w:t xml:space="preserve"> nodules were harvested within</w:t>
      </w:r>
      <w:r w:rsidRPr="008E1074">
        <w:t xml:space="preserve"> 50m</w:t>
      </w:r>
      <w:r w:rsidRPr="008E1074">
        <w:rPr>
          <w:vertAlign w:val="superscript"/>
        </w:rPr>
        <w:t>3</w:t>
      </w:r>
      <w:r w:rsidRPr="008E1074">
        <w:t xml:space="preserve"> area</w:t>
      </w:r>
      <w:r w:rsidR="00DA7E8E" w:rsidRPr="008E1074">
        <w:t xml:space="preserve">s at the top and bottom of a hill in the </w:t>
      </w:r>
      <w:r w:rsidR="00AD549E" w:rsidRPr="008E1074">
        <w:t xml:space="preserve">North </w:t>
      </w:r>
      <w:r w:rsidR="00DA7E8E" w:rsidRPr="008E1074">
        <w:t>locale</w:t>
      </w:r>
      <w:r w:rsidRPr="008E1074">
        <w:t xml:space="preserve">. </w:t>
      </w:r>
      <w:r w:rsidR="00DA7E8E" w:rsidRPr="008E1074">
        <w:t xml:space="preserve">For inter-nodule and intra-nodule comparisons in the </w:t>
      </w:r>
      <w:r w:rsidR="00D6685C" w:rsidRPr="008E1074">
        <w:t xml:space="preserve">local </w:t>
      </w:r>
      <w:r w:rsidR="00DA7E8E" w:rsidRPr="008E1074">
        <w:t>distance scales, halite</w:t>
      </w:r>
      <w:r w:rsidR="0014342C" w:rsidRPr="008E1074">
        <w:t xml:space="preserve"> nodule</w:t>
      </w:r>
      <w:r w:rsidR="00105CF6" w:rsidRPr="008E1074">
        <w:t>s</w:t>
      </w:r>
      <w:r w:rsidR="00DA7E8E" w:rsidRPr="008E1074">
        <w:t xml:space="preserve"> were harvested in a 50m</w:t>
      </w:r>
      <w:r w:rsidR="00DA7E8E" w:rsidRPr="008E1074">
        <w:rPr>
          <w:vertAlign w:val="superscript"/>
        </w:rPr>
        <w:t>2</w:t>
      </w:r>
      <w:r w:rsidR="00DA7E8E" w:rsidRPr="008E1074">
        <w:t xml:space="preserve"> are at the top of the </w:t>
      </w:r>
      <w:r w:rsidR="00AD549E" w:rsidRPr="008E1074">
        <w:t xml:space="preserve">North </w:t>
      </w:r>
      <w:r w:rsidR="00DA7E8E" w:rsidRPr="008E1074">
        <w:t>hill</w:t>
      </w:r>
      <w:r w:rsidR="0014342C" w:rsidRPr="008E1074">
        <w:t xml:space="preserve"> (Fig. 1)</w:t>
      </w:r>
      <w:r w:rsidR="00DA7E8E" w:rsidRPr="008E1074">
        <w:t>.</w:t>
      </w:r>
      <w:r w:rsidRPr="008E1074">
        <w:t xml:space="preserve"> </w:t>
      </w:r>
      <w:r w:rsidR="00DA7E8E" w:rsidRPr="008E1074">
        <w:t xml:space="preserve">Halite nodules were </w:t>
      </w:r>
      <w:r w:rsidR="00EF516C" w:rsidRPr="008E1074">
        <w:t xml:space="preserve">harvested </w:t>
      </w:r>
      <w:r w:rsidR="00DA7E8E" w:rsidRPr="008E1074">
        <w:t>by breaking them open with a sterilized hammer, and collecting colonized pieces (1-10cm across) from the center of the nodules</w:t>
      </w:r>
      <w:r w:rsidR="00EF516C" w:rsidRPr="008E1074">
        <w:t xml:space="preserve"> in sterile </w:t>
      </w:r>
      <w:r w:rsidR="00301C08" w:rsidRPr="008E1074">
        <w:t>whirl packs</w:t>
      </w:r>
      <w:r w:rsidR="00DA7E8E" w:rsidRPr="008E1074">
        <w:t xml:space="preserve">. These pieces were </w:t>
      </w:r>
      <w:r w:rsidRPr="008E1074">
        <w:t xml:space="preserve">stored in dark in dry conditions until </w:t>
      </w:r>
      <w:r w:rsidR="00EF516C" w:rsidRPr="008E1074">
        <w:t xml:space="preserve">for up to </w:t>
      </w:r>
      <w:r w:rsidR="00F2417B" w:rsidRPr="008E1074">
        <w:t xml:space="preserve">8 </w:t>
      </w:r>
      <w:r w:rsidR="00EF516C" w:rsidRPr="008E1074">
        <w:t>weeks, until further processing</w:t>
      </w:r>
      <w:r w:rsidRPr="008E1074">
        <w:t>.</w:t>
      </w:r>
      <w:r w:rsidR="00DA7E8E" w:rsidRPr="008E1074">
        <w:t xml:space="preserve"> </w:t>
      </w:r>
      <w:r w:rsidR="00EF516C" w:rsidRPr="008E1074">
        <w:lastRenderedPageBreak/>
        <w:t>E</w:t>
      </w:r>
      <w:r w:rsidR="00DA7E8E" w:rsidRPr="008E1074">
        <w:t xml:space="preserve">ntire nodules were </w:t>
      </w:r>
      <w:r w:rsidR="00EF516C" w:rsidRPr="008E1074">
        <w:t xml:space="preserve">also </w:t>
      </w:r>
      <w:r w:rsidR="00DA7E8E" w:rsidRPr="008E1074">
        <w:t>wrapped in plastic</w:t>
      </w:r>
      <w:r w:rsidR="00EF516C" w:rsidRPr="008E1074">
        <w:t>,</w:t>
      </w:r>
      <w:r w:rsidR="00DA7E8E" w:rsidRPr="008E1074">
        <w:t xml:space="preserve"> transported </w:t>
      </w:r>
      <w:r w:rsidR="00EF516C" w:rsidRPr="008E1074">
        <w:t xml:space="preserve">to </w:t>
      </w:r>
      <w:r w:rsidR="00DA7E8E" w:rsidRPr="008E1074">
        <w:t>the lab</w:t>
      </w:r>
      <w:r w:rsidR="00EF516C" w:rsidRPr="008E1074">
        <w:t>, and stored in similar conditions</w:t>
      </w:r>
      <w:r w:rsidR="00DA7E8E" w:rsidRPr="008E1074">
        <w:t xml:space="preserve">. </w:t>
      </w:r>
    </w:p>
    <w:p w14:paraId="2A8EE66B" w14:textId="419BD05E" w:rsidR="004C0BA8" w:rsidRPr="008E1074" w:rsidRDefault="004C0BA8" w:rsidP="00092F28">
      <w:pPr>
        <w:spacing w:line="360" w:lineRule="auto"/>
      </w:pPr>
    </w:p>
    <w:p w14:paraId="650FD245" w14:textId="53E351D7" w:rsidR="00D064E6" w:rsidRPr="008E1074" w:rsidRDefault="00092F28" w:rsidP="00092F28">
      <w:pPr>
        <w:spacing w:line="360" w:lineRule="auto"/>
        <w:rPr>
          <w:b/>
        </w:rPr>
      </w:pPr>
      <w:r>
        <w:rPr>
          <w:b/>
        </w:rPr>
        <w:t xml:space="preserve">2.3 </w:t>
      </w:r>
      <w:r w:rsidR="00B0666A" w:rsidRPr="008E1074">
        <w:rPr>
          <w:b/>
        </w:rPr>
        <w:t>Environmental conditions</w:t>
      </w:r>
    </w:p>
    <w:p w14:paraId="1C5EA94B" w14:textId="24B02D52" w:rsidR="00852BF6" w:rsidRPr="00535431" w:rsidRDefault="00535431" w:rsidP="00535431">
      <w:pPr>
        <w:spacing w:line="360" w:lineRule="auto"/>
        <w:jc w:val="both"/>
      </w:pPr>
      <w:r>
        <w:t>Landscape- and regional-scale</w:t>
      </w:r>
      <w:r w:rsidRPr="00155996">
        <w:t xml:space="preserve"> </w:t>
      </w:r>
      <w:r>
        <w:t xml:space="preserve">relative humidity (RH) and temperature conditions were recorded for one year with </w:t>
      </w:r>
      <w:r w:rsidRPr="008924E9">
        <w:t xml:space="preserve">HOBO Pro v2 External </w:t>
      </w:r>
      <w:r>
        <w:t>T</w:t>
      </w:r>
      <w:r w:rsidRPr="008924E9">
        <w:t>/</w:t>
      </w:r>
      <w:r>
        <w:t>RH</w:t>
      </w:r>
      <w:r w:rsidRPr="008924E9">
        <w:t xml:space="preserve"> Data Logger</w:t>
      </w:r>
      <w:r>
        <w:t>s</w:t>
      </w:r>
      <w:r w:rsidRPr="008924E9">
        <w:t xml:space="preserve"> </w:t>
      </w:r>
      <w:r w:rsidRPr="00155996">
        <w:t>installed 1 meter above the ground</w:t>
      </w:r>
      <w:r>
        <w:t xml:space="preserve"> at each of the sampling locations. RH and temperature data were used to estimate the occurrence </w:t>
      </w:r>
      <w:r w:rsidR="004C7A39">
        <w:t xml:space="preserve">frequency and average </w:t>
      </w:r>
      <w:r>
        <w:t xml:space="preserve">duration of dew (when RH&gt;95%) and fog (when RH&gt;99%) </w:t>
      </w:r>
      <w:r w:rsidR="00CE64B6">
        <w:t xml:space="preserve">formation </w:t>
      </w:r>
      <w:r w:rsidR="004C7A39">
        <w:t xml:space="preserve">instances </w:t>
      </w:r>
      <w:r>
        <w:t xml:space="preserve">at each site. Intra-nodule RH and temperature conditions were recorded for one year with the same sensors, installed </w:t>
      </w:r>
      <w:r w:rsidRPr="00155996">
        <w:t>inside three representative halite nodules</w:t>
      </w:r>
      <w:r>
        <w:t xml:space="preserve"> that were subsequently placed within a 10 m</w:t>
      </w:r>
      <w:r w:rsidRPr="002F4836">
        <w:rPr>
          <w:vertAlign w:val="superscript"/>
        </w:rPr>
        <w:t>2</w:t>
      </w:r>
      <w:r>
        <w:t xml:space="preserve"> area at the North-Top location</w:t>
      </w:r>
      <w:r w:rsidRPr="00155996">
        <w:t xml:space="preserve">. </w:t>
      </w:r>
      <w:r>
        <w:t>P</w:t>
      </w:r>
      <w:r w:rsidRPr="00155996">
        <w:t xml:space="preserve">robes were installed in the top, center, and bottom of the halite by drilling holes in close proximity to the desired position, inserting the probe, and sealing the hole back with a commercial resin. </w:t>
      </w:r>
      <w:r>
        <w:t>In all cases, t</w:t>
      </w:r>
      <w:r w:rsidRPr="00155996">
        <w:t>he data loggers were set to record measurements every 30 minutes.</w:t>
      </w:r>
    </w:p>
    <w:p w14:paraId="2E4D162E" w14:textId="77777777" w:rsidR="00EF516C" w:rsidRPr="008E1074" w:rsidRDefault="00EF516C" w:rsidP="00092F28">
      <w:pPr>
        <w:pStyle w:val="NoSpacing"/>
        <w:spacing w:line="360" w:lineRule="auto"/>
        <w:jc w:val="both"/>
        <w:outlineLvl w:val="0"/>
        <w:rPr>
          <w:rFonts w:ascii="Times New Roman" w:hAnsi="Times New Roman" w:cs="Times New Roman"/>
          <w:b/>
          <w:iCs/>
        </w:rPr>
      </w:pPr>
    </w:p>
    <w:p w14:paraId="64897B47" w14:textId="52C78BD5" w:rsidR="00EF516C" w:rsidRPr="008E1074" w:rsidRDefault="00092F28" w:rsidP="00092F28">
      <w:pPr>
        <w:spacing w:line="360" w:lineRule="auto"/>
        <w:rPr>
          <w:b/>
          <w:bCs/>
        </w:rPr>
      </w:pPr>
      <w:r>
        <w:rPr>
          <w:b/>
          <w:bCs/>
        </w:rPr>
        <w:t xml:space="preserve">2.4 </w:t>
      </w:r>
      <w:r w:rsidR="00EF516C" w:rsidRPr="008E1074">
        <w:rPr>
          <w:b/>
          <w:bCs/>
        </w:rPr>
        <w:t>Light transmission measurements</w:t>
      </w:r>
      <w:r w:rsidR="00120B0F">
        <w:rPr>
          <w:b/>
          <w:bCs/>
        </w:rPr>
        <w:t xml:space="preserve"> inside halite nodules</w:t>
      </w:r>
    </w:p>
    <w:p w14:paraId="406272DB" w14:textId="448FFC83" w:rsidR="00C55254" w:rsidRPr="008E1074" w:rsidRDefault="00B50525" w:rsidP="00092F28">
      <w:pPr>
        <w:spacing w:line="360" w:lineRule="auto"/>
      </w:pPr>
      <w:r w:rsidRPr="008E1074">
        <w:t>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w:t>
      </w:r>
      <w:r w:rsidR="00B0666A" w:rsidRPr="008E1074">
        <w:t>alite</w:t>
      </w:r>
      <w:r w:rsidRPr="008E1074">
        <w:t xml:space="preserve"> nodules</w:t>
      </w:r>
      <w:r w:rsidR="00B0666A" w:rsidRPr="008E1074">
        <w:t xml:space="preserve"> were placed under controlled lighting conditions with a</w:t>
      </w:r>
      <w:r w:rsidRPr="008E1074">
        <w:t xml:space="preserve"> broad-spectrum</w:t>
      </w:r>
      <w:r w:rsidR="00B0666A" w:rsidRPr="008E1074">
        <w:t xml:space="preserve"> 500 W halogen lamp 44 cm above the nodule as the only source of </w:t>
      </w:r>
      <w:r w:rsidR="00EF516C" w:rsidRPr="008E1074">
        <w:t>illumination</w:t>
      </w:r>
      <w:r w:rsidR="00B0666A" w:rsidRPr="008E1074">
        <w:t xml:space="preserve">. </w:t>
      </w:r>
      <w:r w:rsidRPr="008E1074">
        <w:t>The</w:t>
      </w:r>
      <w:r w:rsidR="00B0666A" w:rsidRPr="008E1074">
        <w:t xml:space="preserve"> optic</w:t>
      </w:r>
      <w:r w:rsidRPr="008E1074">
        <w:t xml:space="preserve">al fiber probe, equipped with a cosine corrector to homogenize the fiber optic cable’s angular response, </w:t>
      </w:r>
      <w:r w:rsidR="00B0666A" w:rsidRPr="008E1074">
        <w:t>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w:t>
      </w:r>
      <w:r w:rsidRPr="008E1074">
        <w:t>-</w:t>
      </w:r>
      <w:r w:rsidR="00B0666A" w:rsidRPr="008E1074">
        <w:t xml:space="preserve">spectrum lamp). </w:t>
      </w:r>
      <w:r w:rsidR="00C55254" w:rsidRPr="008E1074">
        <w:t xml:space="preserve">The lamp’s spectrum was measured and used for normalization of the data to obtain the effective transmission inside the halite, thus nullifying any major differences between the spectra from the lamp and the sun. </w:t>
      </w:r>
      <w:r w:rsidR="00B0666A" w:rsidRPr="008E1074">
        <w:t xml:space="preserve">Only 500nm – 900nm wavelengths were considered. To account for inter-halite </w:t>
      </w:r>
      <w:r w:rsidR="00C3301B" w:rsidRPr="008E1074">
        <w:t xml:space="preserve">variability </w:t>
      </w:r>
      <w:r w:rsidR="00B0666A" w:rsidRPr="008E1074">
        <w:t>in the comparison of light transmittance to the top and middle positions of the halite</w:t>
      </w:r>
      <w:r w:rsidRPr="008E1074">
        <w:t xml:space="preserve"> nodules</w:t>
      </w:r>
      <w:r w:rsidR="00B0666A" w:rsidRPr="008E1074">
        <w:t xml:space="preserve">, the light transmittance measurements were standardized to the mean of the “top” measurements made in all three </w:t>
      </w:r>
      <w:r w:rsidR="00B0666A" w:rsidRPr="008E1074">
        <w:lastRenderedPageBreak/>
        <w:t>nodules.</w:t>
      </w:r>
      <w:r w:rsidR="00C55254" w:rsidRPr="008E1074">
        <w:t xml:space="preserve"> For the bottom positions within the </w:t>
      </w:r>
      <w:r w:rsidRPr="008E1074">
        <w:t>nodules</w:t>
      </w:r>
      <w:r w:rsidR="00C55254" w:rsidRPr="008E1074">
        <w:t>, we found that our direct transmission measurements in the lab could not reproduce realistic conditions from the desert, as light in the field scattered around and even underneath the halite nodules.</w:t>
      </w:r>
      <w:r w:rsidR="002E2B00">
        <w:t xml:space="preserve"> The transmission measurements made at the top and middle positions inside the halite nodule</w:t>
      </w:r>
      <w:r w:rsidR="00F54A18">
        <w:t>s</w:t>
      </w:r>
      <w:r w:rsidR="002E2B00">
        <w:t xml:space="preserve"> were compared to that of the unobstructed solar light to estimate the photosynthetically active radiation (PAR) available inside the nodules. </w:t>
      </w:r>
      <w:r w:rsidR="00BB2005">
        <w:t>For each intra-nodule measurement, t</w:t>
      </w:r>
      <w:r w:rsidR="002E2B00">
        <w:t xml:space="preserve">he area under the transmission curve was calculated in 400 </w:t>
      </w:r>
      <w:r w:rsidR="002E2B00" w:rsidRPr="008E1074">
        <w:t>µm</w:t>
      </w:r>
      <w:r w:rsidR="002E2B00">
        <w:t xml:space="preserve"> - 7</w:t>
      </w:r>
      <w:r w:rsidR="002E2B00" w:rsidRPr="008E1074">
        <w:t>00 µm</w:t>
      </w:r>
      <w:r w:rsidR="002E2B00">
        <w:t xml:space="preserve"> range</w:t>
      </w:r>
      <w:r w:rsidR="00BB2005">
        <w:t>, and this value was divided by that of the solar transmission spectrum to get the effective PAR reduction ratio. This ratio was then multiplied by the maximum observed solar PAR during the midday at the sampling location</w:t>
      </w:r>
      <w:r w:rsidR="000B7C37">
        <w:t xml:space="preserve"> (21</w:t>
      </w:r>
      <w:r w:rsidR="000B7C37" w:rsidRPr="00F76D25">
        <w:t xml:space="preserve">00 </w:t>
      </w:r>
      <w:r w:rsidR="000B7C37">
        <w:rPr>
          <w:rFonts w:eastAsia="Times New Roman"/>
        </w:rPr>
        <w:t>umol/m</w:t>
      </w:r>
      <w:r w:rsidR="000B7C37">
        <w:rPr>
          <w:rFonts w:eastAsia="Times New Roman"/>
          <w:vertAlign w:val="superscript"/>
        </w:rPr>
        <w:t>2</w:t>
      </w:r>
      <w:r w:rsidR="000B7C37" w:rsidRPr="00F76D25">
        <w:rPr>
          <w:rFonts w:eastAsia="Times New Roman"/>
        </w:rPr>
        <w:t>/sec</w:t>
      </w:r>
      <w:r w:rsidR="000B7C37">
        <w:rPr>
          <w:rFonts w:eastAsia="Times New Roman"/>
        </w:rPr>
        <w:t>)</w:t>
      </w:r>
      <w:r w:rsidR="00F54A18">
        <w:t xml:space="preserve"> to obtain the approximate PAR inside the nodules</w:t>
      </w:r>
      <w:r w:rsidR="00BB2005">
        <w:t xml:space="preserve">. </w:t>
      </w:r>
    </w:p>
    <w:p w14:paraId="11958B28" w14:textId="77777777" w:rsidR="00B0666A" w:rsidRPr="008E1074" w:rsidRDefault="00B0666A" w:rsidP="00092F28">
      <w:pPr>
        <w:spacing w:line="360" w:lineRule="auto"/>
      </w:pPr>
    </w:p>
    <w:p w14:paraId="5A524B35" w14:textId="4C4C4557" w:rsidR="009D2AFB" w:rsidRPr="008E1074" w:rsidRDefault="00092F28" w:rsidP="00092F28">
      <w:pPr>
        <w:spacing w:line="360" w:lineRule="auto"/>
        <w:rPr>
          <w:b/>
        </w:rPr>
      </w:pPr>
      <w:r>
        <w:rPr>
          <w:b/>
        </w:rPr>
        <w:t xml:space="preserve">2.5 </w:t>
      </w:r>
      <w:r w:rsidR="009D2AFB" w:rsidRPr="008E1074">
        <w:rPr>
          <w:b/>
        </w:rPr>
        <w:t>DNA extraction</w:t>
      </w:r>
    </w:p>
    <w:p w14:paraId="6BA23A76" w14:textId="661656B1" w:rsidR="004C0BA8" w:rsidRPr="008E1074" w:rsidRDefault="00B50525" w:rsidP="00092F28">
      <w:pPr>
        <w:spacing w:line="360" w:lineRule="auto"/>
      </w:pPr>
      <w:r w:rsidRPr="008E1074">
        <w:t>C</w:t>
      </w:r>
      <w:r w:rsidR="00DA7E8E" w:rsidRPr="008E1074">
        <w:t xml:space="preserve">olonized halite pieces were ground into fine powder </w:t>
      </w:r>
      <w:r w:rsidR="00794D0C" w:rsidRPr="008E1074">
        <w:t xml:space="preserve">as previously described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8F4CDA" w:rsidRPr="008E1074">
        <w:t xml:space="preserve">. </w:t>
      </w:r>
      <w:r w:rsidR="00DA7E8E" w:rsidRPr="008E1074">
        <w:t xml:space="preserve">For intra-halite sampling, </w:t>
      </w:r>
      <w:r w:rsidR="007B35D8" w:rsidRPr="008E1074">
        <w:t xml:space="preserve">six </w:t>
      </w:r>
      <w:r w:rsidR="00DA7E8E" w:rsidRPr="008E1074">
        <w:t xml:space="preserve">intact nodules were </w:t>
      </w:r>
      <w:r w:rsidR="008F4CDA" w:rsidRPr="008E1074">
        <w:t xml:space="preserve">vertically </w:t>
      </w:r>
      <w:r w:rsidR="00DA7E8E" w:rsidRPr="008E1074">
        <w:t xml:space="preserve">sliced with a </w:t>
      </w:r>
      <w:r w:rsidR="00794D0C" w:rsidRPr="008E1074">
        <w:t>mechanical saw, expos</w:t>
      </w:r>
      <w:r w:rsidR="008F4CDA" w:rsidRPr="008E1074">
        <w:t xml:space="preserve">ing the colonization areas within. </w:t>
      </w:r>
      <w:r w:rsidR="00C959B7" w:rsidRPr="008E1074">
        <w:t>The interiors of the nodules were</w:t>
      </w:r>
      <w:r w:rsidR="007B35D8" w:rsidRPr="008E1074">
        <w:t xml:space="preserve"> </w:t>
      </w:r>
      <w:r w:rsidR="008F4CDA" w:rsidRPr="008E1074">
        <w:t xml:space="preserve">scraped with a </w:t>
      </w:r>
      <w:r w:rsidRPr="008E1074">
        <w:t xml:space="preserve">sterile </w:t>
      </w:r>
      <w:r w:rsidR="008F4CDA" w:rsidRPr="008E1074">
        <w:t xml:space="preserve">knife </w:t>
      </w:r>
      <w:r w:rsidR="00705320" w:rsidRPr="008E1074">
        <w:t>to</w:t>
      </w:r>
      <w:r w:rsidR="008F4CDA" w:rsidRPr="008E1074">
        <w:t xml:space="preserve"> obtain sufficient material</w:t>
      </w:r>
      <w:r w:rsidR="00794D0C" w:rsidRPr="008E1074">
        <w:t xml:space="preserve"> (</w:t>
      </w:r>
      <w:r w:rsidR="007B35D8" w:rsidRPr="008E1074">
        <w:t>2 g), and the distance to the nodule’s surface was recorded (</w:t>
      </w:r>
      <w:r w:rsidR="00794D0C" w:rsidRPr="008E1074">
        <w:t>Fig. 1D)</w:t>
      </w:r>
      <w:r w:rsidR="008F4CDA" w:rsidRPr="008E1074">
        <w:t xml:space="preserve">. Cells were extracted from the ground halite powder as previously described </w:t>
      </w:r>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instrText xml:space="preserve"> ADDIN EN.CITE </w:instrText>
      </w:r>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instrText xml:space="preserve"> ADDIN EN.CITE.DATA </w:instrText>
      </w:r>
      <w:r w:rsidR="00F44210">
        <w:fldChar w:fldCharType="end"/>
      </w:r>
      <w:r w:rsidR="00F44210">
        <w:fldChar w:fldCharType="separate"/>
      </w:r>
      <w:r w:rsidR="00F44210">
        <w:rPr>
          <w:noProof/>
        </w:rPr>
        <w:t>[9, 23]</w:t>
      </w:r>
      <w:r w:rsidR="00F44210">
        <w:fldChar w:fldCharType="end"/>
      </w:r>
      <w:r w:rsidR="00794D0C" w:rsidRPr="008E1074">
        <w:t xml:space="preserve"> </w:t>
      </w:r>
      <w:r w:rsidR="008F4CDA" w:rsidRPr="008E1074">
        <w:t>and the DNAeasy Powersoil DNA extraction kit (QIAGEN) was used to extract gDNA from the resulting cell pellet.</w:t>
      </w:r>
    </w:p>
    <w:p w14:paraId="63BDC062" w14:textId="77777777" w:rsidR="00DA7E8E" w:rsidRPr="008E1074" w:rsidRDefault="00DA7E8E" w:rsidP="00092F28">
      <w:pPr>
        <w:spacing w:line="360" w:lineRule="auto"/>
      </w:pPr>
    </w:p>
    <w:p w14:paraId="0BD299B3" w14:textId="250D0814" w:rsidR="00EA33AA" w:rsidRPr="00EA33AA" w:rsidRDefault="00092F28" w:rsidP="00092F28">
      <w:pPr>
        <w:spacing w:line="360" w:lineRule="auto"/>
        <w:rPr>
          <w:b/>
        </w:rPr>
      </w:pPr>
      <w:r>
        <w:rPr>
          <w:b/>
        </w:rPr>
        <w:t xml:space="preserve">2.6 </w:t>
      </w:r>
      <w:r w:rsidR="003A0089" w:rsidRPr="008E1074">
        <w:rPr>
          <w:b/>
        </w:rPr>
        <w:t>DAPI c</w:t>
      </w:r>
      <w:r w:rsidR="008F4CDA" w:rsidRPr="008E1074">
        <w:rPr>
          <w:b/>
        </w:rPr>
        <w:t xml:space="preserve">ell count </w:t>
      </w:r>
    </w:p>
    <w:p w14:paraId="38C5C9C3" w14:textId="4578254E" w:rsidR="00EA33AA" w:rsidRPr="00155996" w:rsidRDefault="00EA33AA" w:rsidP="00092F28">
      <w:pPr>
        <w:spacing w:line="360" w:lineRule="auto"/>
        <w:rPr>
          <w:rFonts w:eastAsia="Times New Roman"/>
        </w:rPr>
      </w:pPr>
      <w:r w:rsidRPr="00155996">
        <w:t xml:space="preserve">Total biomass in halite samples was estimated by fluorescence microscopy cell counting </w:t>
      </w:r>
      <w:r w:rsidR="00F44210">
        <w:fldChar w:fldCharType="begin"/>
      </w:r>
      <w:r w:rsidR="00F44210">
        <w:instrText xml:space="preserve"> ADDIN EN.CITE &lt;EndNote&gt;&lt;Cite&gt;&lt;Author&gt;Kepner&lt;/Author&gt;&lt;Year&gt;1994&lt;/Year&gt;&lt;RecNum&gt;802&lt;/RecNum&gt;&lt;DisplayText&gt;[31]&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F44210">
        <w:fldChar w:fldCharType="separate"/>
      </w:r>
      <w:r w:rsidR="00F44210">
        <w:rPr>
          <w:noProof/>
        </w:rPr>
        <w:t>[31]</w:t>
      </w:r>
      <w:r w:rsidR="00F44210">
        <w:fldChar w:fldCharType="end"/>
      </w:r>
      <w:r w:rsidRPr="00155996">
        <w:t xml:space="preserve"> using 0.5 g of ground halite. The halite powder was gradually dissolved in a solution of 20% NaCl, 1% TWEEN. The solution was gently shaken for 30 minutes to break cell clumps and </w:t>
      </w:r>
      <w:r w:rsidRPr="00155996">
        <w:rPr>
          <w:rFonts w:eastAsia="Times New Roman"/>
        </w:rPr>
        <w:t xml:space="preserve">DAPI was </w:t>
      </w:r>
      <w:r w:rsidRPr="00155996">
        <w:t>added to a total concentration of 0</w:t>
      </w:r>
      <w:r w:rsidRPr="00155996">
        <w:rPr>
          <w:rFonts w:eastAsia="Times New Roman"/>
        </w:rPr>
        <w:t xml:space="preserve">.5 </w:t>
      </w:r>
      <w:r w:rsidRPr="00155996">
        <w:rPr>
          <w:rFonts w:eastAsia="Times New Roman"/>
        </w:rPr>
        <w:sym w:font="Symbol" w:char="F06D"/>
      </w:r>
      <w:r w:rsidRPr="00155996">
        <w:rPr>
          <w:rFonts w:eastAsia="Times New Roman"/>
        </w:rPr>
        <w:t xml:space="preserve">g/ml. After a 10-min incubation, 2 ml of the solution were filtered on a 25 mm wide black polycarbonate filter (3 filter replicates in total). Filters were imaged using a DAPI (blue) fluorescent light filter at 400x magnification on a </w:t>
      </w:r>
      <w:r w:rsidRPr="00FB0505">
        <w:rPr>
          <w:rFonts w:eastAsia="Times New Roman"/>
          <w:i/>
        </w:rPr>
        <w:t>Zeiss Imager.A1</w:t>
      </w:r>
      <w:r w:rsidRPr="00155996">
        <w:rPr>
          <w:rFonts w:eastAsia="Times New Roman"/>
          <w:iCs/>
        </w:rPr>
        <w:t xml:space="preserve"> microscope with a </w:t>
      </w:r>
      <w:r w:rsidRPr="00FB0505">
        <w:rPr>
          <w:rFonts w:eastAsia="Times New Roman"/>
          <w:i/>
        </w:rPr>
        <w:t>X-Site series 120</w:t>
      </w:r>
      <w:r w:rsidRPr="00155996">
        <w:rPr>
          <w:rFonts w:eastAsia="Times New Roman"/>
          <w:iCs/>
        </w:rPr>
        <w:t xml:space="preserve"> fluorescence</w:t>
      </w:r>
      <w:r w:rsidRPr="00155996">
        <w:rPr>
          <w:rFonts w:eastAsia="Times New Roman"/>
        </w:rPr>
        <w:t xml:space="preserve"> lamp illuminator. For each filter, 5 images were taken with a </w:t>
      </w:r>
      <w:r w:rsidRPr="00FB0505">
        <w:rPr>
          <w:rFonts w:eastAsia="Times New Roman"/>
          <w:i/>
        </w:rPr>
        <w:t>Zeiss AxioCam MRm</w:t>
      </w:r>
      <w:r w:rsidRPr="00155996">
        <w:rPr>
          <w:rFonts w:eastAsia="Times New Roman"/>
        </w:rPr>
        <w:t xml:space="preserve"> black-and-white camera (15 images total for each halite sample; minimum field-of-view cell count was 35</w:t>
      </w:r>
      <w:r>
        <w:rPr>
          <w:rFonts w:eastAsia="Times New Roman"/>
        </w:rPr>
        <w:t xml:space="preserve"> cells</w:t>
      </w:r>
      <w:r w:rsidRPr="00155996">
        <w:rPr>
          <w:rFonts w:eastAsia="Times New Roman"/>
        </w:rPr>
        <w:t xml:space="preserve"> and the mean was 364</w:t>
      </w:r>
      <w:r>
        <w:rPr>
          <w:rFonts w:eastAsia="Times New Roman"/>
        </w:rPr>
        <w:t xml:space="preserve"> cells</w:t>
      </w:r>
      <w:r w:rsidRPr="00155996">
        <w:rPr>
          <w:rFonts w:eastAsia="Times New Roman"/>
        </w:rPr>
        <w:t xml:space="preserve">). The total number of visible cells was counted in each image using an automate </w:t>
      </w:r>
      <w:r w:rsidRPr="00155996">
        <w:rPr>
          <w:rFonts w:eastAsia="Times New Roman"/>
          <w:i/>
        </w:rPr>
        <w:t>CellProfiler</w:t>
      </w:r>
      <w:r w:rsidRPr="00155996">
        <w:rPr>
          <w:rFonts w:eastAsia="Times New Roman"/>
        </w:rPr>
        <w:t xml:space="preserve"> v2.1 </w:t>
      </w:r>
      <w:r w:rsidRPr="00155996">
        <w:rPr>
          <w:rFonts w:eastAsia="Times New Roman"/>
        </w:rPr>
        <w:lastRenderedPageBreak/>
        <w:t xml:space="preserve">pipeline, in which the </w:t>
      </w:r>
      <w:r w:rsidRPr="00155996">
        <w:rPr>
          <w:rFonts w:eastAsia="Times New Roman"/>
          <w:i/>
        </w:rPr>
        <w:t>CorrectIlluminationCalculate</w:t>
      </w:r>
      <w:r w:rsidRPr="00155996">
        <w:rPr>
          <w:rFonts w:eastAsia="Times New Roman"/>
        </w:rPr>
        <w:t xml:space="preserve"> function was used to normalize the background light levels, and </w:t>
      </w:r>
      <w:r w:rsidRPr="00155996">
        <w:rPr>
          <w:rFonts w:eastAsia="Times New Roman"/>
          <w:i/>
        </w:rPr>
        <w:t>IdentifyPrimaryObjects</w:t>
      </w:r>
      <w:r w:rsidRPr="00155996">
        <w:rPr>
          <w:rFonts w:eastAsia="Times New Roman"/>
        </w:rPr>
        <w:t xml:space="preserve"> function was used to find and count unique nuclei (see Supp. Data 2 for parameters). The number of cells per gram of halite was calculated from the number of cells in each image and taking into account the </w:t>
      </w:r>
      <w:r w:rsidRPr="00155996">
        <w:rPr>
          <w:rFonts w:eastAsia="Times New Roman"/>
          <w:i/>
        </w:rPr>
        <w:t>eFOV</w:t>
      </w:r>
      <w:r w:rsidRPr="00155996">
        <w:rPr>
          <w:rFonts w:eastAsia="Times New Roman"/>
        </w:rPr>
        <w:t xml:space="preserve"> of the camera at that magnification (0.203 mm</w:t>
      </w:r>
      <w:r w:rsidRPr="00155996">
        <w:rPr>
          <w:rFonts w:eastAsia="Times New Roman"/>
          <w:vertAlign w:val="superscript"/>
        </w:rPr>
        <w:t>2</w:t>
      </w:r>
      <w:r w:rsidRPr="00155996">
        <w:rPr>
          <w:rFonts w:eastAsia="Times New Roman"/>
        </w:rPr>
        <w:t>), the total area of the filter (226.98 mm</w:t>
      </w:r>
      <w:r w:rsidRPr="00155996">
        <w:rPr>
          <w:rFonts w:eastAsia="Times New Roman"/>
          <w:vertAlign w:val="superscript"/>
        </w:rPr>
        <w:t>2</w:t>
      </w:r>
      <w:r w:rsidRPr="00155996">
        <w:rPr>
          <w:rFonts w:eastAsia="Times New Roman"/>
        </w:rPr>
        <w:t xml:space="preserve">), and the amount of halite powder. </w:t>
      </w:r>
      <w:r w:rsidRPr="00155996">
        <w:t xml:space="preserve">To get a more robust cell count estimate in each biological replicate, 3 technical replicates were performed for each sample, and 5 fields of view were counted per technical replicate. </w:t>
      </w:r>
      <w:r w:rsidRPr="00155996">
        <w:rPr>
          <w:rFonts w:eastAsia="Times New Roman"/>
        </w:rPr>
        <w:t xml:space="preserve">Among the 15 cell count replicates for each biological replicate, replicates with estimates outside of 2 standard deviations of the mean were discarded. </w:t>
      </w:r>
    </w:p>
    <w:p w14:paraId="09CE6AF1" w14:textId="77777777" w:rsidR="008F4CDA" w:rsidRPr="008E1074" w:rsidRDefault="008F4CDA" w:rsidP="00092F28">
      <w:pPr>
        <w:spacing w:line="360" w:lineRule="auto"/>
      </w:pPr>
    </w:p>
    <w:p w14:paraId="0A8A9878" w14:textId="7FFBA933" w:rsidR="004C0BA8" w:rsidRPr="008E1074" w:rsidRDefault="00092F28" w:rsidP="00092F28">
      <w:pPr>
        <w:spacing w:line="360" w:lineRule="auto"/>
        <w:outlineLvl w:val="0"/>
        <w:rPr>
          <w:b/>
        </w:rPr>
      </w:pPr>
      <w:r>
        <w:rPr>
          <w:b/>
        </w:rPr>
        <w:t xml:space="preserve">2.7 </w:t>
      </w:r>
      <w:r w:rsidR="00F7781E" w:rsidRPr="008E1074">
        <w:rPr>
          <w:b/>
        </w:rPr>
        <w:t>16S rRNA</w:t>
      </w:r>
      <w:r w:rsidR="004C0BA8" w:rsidRPr="008E1074">
        <w:rPr>
          <w:b/>
        </w:rPr>
        <w:t xml:space="preserve"> amplicon library preparation and sequencing</w:t>
      </w:r>
    </w:p>
    <w:p w14:paraId="7BB93739" w14:textId="08FB146B" w:rsidR="004C0BA8" w:rsidRPr="008E1074" w:rsidRDefault="004C0BA8" w:rsidP="00092F28">
      <w:pPr>
        <w:spacing w:line="360" w:lineRule="auto"/>
      </w:pPr>
      <w:r w:rsidRPr="008E1074">
        <w:t>The</w:t>
      </w:r>
      <w:r w:rsidR="0020206E" w:rsidRPr="008E1074">
        <w:t xml:space="preserve"> </w:t>
      </w:r>
      <w:r w:rsidRPr="008E1074">
        <w:t xml:space="preserve">16S </w:t>
      </w:r>
      <w:r w:rsidR="0020206E" w:rsidRPr="008E1074">
        <w:t xml:space="preserve">rRNA gene </w:t>
      </w:r>
      <w:r w:rsidRPr="008E1074">
        <w:t xml:space="preserve">was amplified </w:t>
      </w:r>
      <w:r w:rsidR="0020206E" w:rsidRPr="008E1074">
        <w:t xml:space="preserve">from gDNA using </w:t>
      </w:r>
      <w:r w:rsidRPr="008E1074">
        <w:t>a 2-step amplification and barcoding PCR strategy</w:t>
      </w:r>
      <w:r w:rsidR="0020206E" w:rsidRPr="008E1074">
        <w:t>,</w:t>
      </w:r>
      <w:r w:rsidRPr="008E1074">
        <w:t xml:space="preserve"> </w:t>
      </w:r>
      <w:r w:rsidR="0020206E" w:rsidRPr="008E1074">
        <w:t>and primer</w:t>
      </w:r>
      <w:r w:rsidR="00EA33AA">
        <w:t>s 515F and 926R primers for the</w:t>
      </w:r>
      <w:r w:rsidRPr="008E1074">
        <w:t xml:space="preserve"> hypervariable V3-V4 region</w:t>
      </w:r>
      <w:r w:rsidR="0020206E" w:rsidRPr="008E1074">
        <w:t>,</w:t>
      </w:r>
      <w:r w:rsidRPr="008E1074">
        <w:t xml:space="preserve"> </w:t>
      </w:r>
      <w:r w:rsidR="0020206E" w:rsidRPr="008E1074">
        <w:t xml:space="preserve">as previously described </w:t>
      </w:r>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instrText xml:space="preserve"> ADDIN EN.CITE </w:instrText>
      </w:r>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instrText xml:space="preserve"> ADDIN EN.CITE.DATA </w:instrText>
      </w:r>
      <w:r w:rsidR="00F44210">
        <w:fldChar w:fldCharType="end"/>
      </w:r>
      <w:r w:rsidR="00F44210">
        <w:fldChar w:fldCharType="separate"/>
      </w:r>
      <w:r w:rsidR="00F44210">
        <w:rPr>
          <w:noProof/>
        </w:rPr>
        <w:t>[9, 32]</w:t>
      </w:r>
      <w:r w:rsidR="00F44210">
        <w:fldChar w:fldCharType="end"/>
      </w:r>
      <w:r w:rsidRPr="008E1074">
        <w:t>. PCR was done with the Phusion High-Fidelity PCR kit (New England BioLabs)</w:t>
      </w:r>
      <w:r w:rsidR="0020206E" w:rsidRPr="008E1074">
        <w:t>, the b</w:t>
      </w:r>
      <w:r w:rsidRPr="008E1074">
        <w:t xml:space="preserve">arcoded </w:t>
      </w:r>
      <w:r w:rsidR="0020206E" w:rsidRPr="008E1074">
        <w:t xml:space="preserve">amplicons </w:t>
      </w:r>
      <w:r w:rsidRPr="008E1074">
        <w:t>were quantified with the Qubit dsDNA HS Assay Kit (Invitrogen), pooled</w:t>
      </w:r>
      <w:r w:rsidR="0020206E" w:rsidRPr="008E1074">
        <w:t>,</w:t>
      </w:r>
      <w:r w:rsidRPr="008E1074">
        <w:t xml:space="preserve"> and sequenced on the Illumina MiSeq platform with 250 bp paired-end reads at the Johns Hopkins Genetic Resources Core Facility (GRCF).</w:t>
      </w:r>
    </w:p>
    <w:p w14:paraId="7B1848D8" w14:textId="77777777" w:rsidR="004C0BA8" w:rsidRPr="008E1074" w:rsidRDefault="004C0BA8" w:rsidP="00092F28">
      <w:pPr>
        <w:spacing w:line="360" w:lineRule="auto"/>
      </w:pPr>
    </w:p>
    <w:p w14:paraId="6DAB390B" w14:textId="749703BC" w:rsidR="009A66EE" w:rsidRPr="008E1074" w:rsidRDefault="00092F28" w:rsidP="00092F28">
      <w:pPr>
        <w:spacing w:line="360" w:lineRule="auto"/>
        <w:outlineLvl w:val="0"/>
      </w:pPr>
      <w:r>
        <w:rPr>
          <w:b/>
        </w:rPr>
        <w:t xml:space="preserve">2.8 </w:t>
      </w:r>
      <w:r w:rsidR="004C0BA8" w:rsidRPr="008E1074">
        <w:rPr>
          <w:b/>
        </w:rPr>
        <w:t>16S r</w:t>
      </w:r>
      <w:r w:rsidR="0020206E" w:rsidRPr="008E1074">
        <w:rPr>
          <w:b/>
        </w:rPr>
        <w:t>R</w:t>
      </w:r>
      <w:r w:rsidR="004C0BA8" w:rsidRPr="008E1074">
        <w:rPr>
          <w:b/>
        </w:rPr>
        <w:t xml:space="preserve">NA </w:t>
      </w:r>
      <w:r w:rsidR="00934A4B" w:rsidRPr="008E1074">
        <w:rPr>
          <w:b/>
        </w:rPr>
        <w:t xml:space="preserve">gene </w:t>
      </w:r>
      <w:r w:rsidR="004C0BA8" w:rsidRPr="008E1074">
        <w:rPr>
          <w:b/>
        </w:rPr>
        <w:t xml:space="preserve">amplicon </w:t>
      </w:r>
      <w:r w:rsidR="003F0479" w:rsidRPr="008E1074">
        <w:rPr>
          <w:b/>
        </w:rPr>
        <w:t xml:space="preserve">sequence variant </w:t>
      </w:r>
      <w:r w:rsidR="000853E6" w:rsidRPr="008E1074">
        <w:rPr>
          <w:b/>
        </w:rPr>
        <w:t>pre-processing</w:t>
      </w:r>
    </w:p>
    <w:p w14:paraId="0E9A7680" w14:textId="2DEFFDAF" w:rsidR="009A66EE" w:rsidRPr="008E1074" w:rsidRDefault="004C0BA8" w:rsidP="00092F28">
      <w:pPr>
        <w:spacing w:line="360" w:lineRule="auto"/>
      </w:pPr>
      <w:r w:rsidRPr="008E1074">
        <w:t xml:space="preserve">The de-multiplexed and quality trimmed 16S </w:t>
      </w:r>
      <w:r w:rsidR="0020206E" w:rsidRPr="008E1074">
        <w:t xml:space="preserve">rRNA gene </w:t>
      </w:r>
      <w:r w:rsidRPr="008E1074">
        <w:t xml:space="preserve">amplicon reads from the sequencer were processed with </w:t>
      </w:r>
      <w:r w:rsidR="009A66EE" w:rsidRPr="008E1074">
        <w:t>Qiime2 2018.8.0</w:t>
      </w:r>
      <w:r w:rsidR="00903BC7" w:rsidRPr="008E1074">
        <w:t xml:space="preserve"> </w:t>
      </w:r>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instrText xml:space="preserve"> ADDIN EN.CITE </w:instrText>
      </w:r>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instrText xml:space="preserve"> ADDIN EN.CITE.DATA </w:instrText>
      </w:r>
      <w:r w:rsidR="00F44210">
        <w:fldChar w:fldCharType="end"/>
      </w:r>
      <w:r w:rsidR="00F44210">
        <w:fldChar w:fldCharType="separate"/>
      </w:r>
      <w:r w:rsidR="00F44210">
        <w:rPr>
          <w:noProof/>
        </w:rPr>
        <w:t>[33]</w:t>
      </w:r>
      <w:r w:rsidR="00F44210">
        <w:fldChar w:fldCharType="end"/>
      </w:r>
      <w:r w:rsidRPr="008E1074">
        <w:t>.</w:t>
      </w:r>
      <w:r w:rsidR="009A66EE" w:rsidRPr="008E1074">
        <w:t xml:space="preserve"> </w:t>
      </w:r>
      <w:r w:rsidR="003F0479" w:rsidRPr="008E1074">
        <w:t>The three major comparison experiments (</w:t>
      </w:r>
      <w:r w:rsidR="00E2561A" w:rsidRPr="008E1074">
        <w:t>regional</w:t>
      </w:r>
      <w:r w:rsidR="003F0479" w:rsidRPr="008E1074">
        <w:t xml:space="preserve">, </w:t>
      </w:r>
      <w:r w:rsidR="00811021" w:rsidRPr="008E1074">
        <w:t>landscape</w:t>
      </w:r>
      <w:r w:rsidR="003F0479" w:rsidRPr="008E1074">
        <w:t xml:space="preserve">, and </w:t>
      </w:r>
      <w:r w:rsidR="00D6685C" w:rsidRPr="008E1074">
        <w:t xml:space="preserve">local </w:t>
      </w:r>
      <w:r w:rsidR="003F0479" w:rsidRPr="008E1074">
        <w:t xml:space="preserve">distance scales) were processed independently. </w:t>
      </w:r>
      <w:r w:rsidR="009A66EE" w:rsidRPr="008E1074">
        <w:t xml:space="preserve">Dada2 </w: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instrText xml:space="preserve"> ADDIN EN.CITE </w:instrTex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instrText xml:space="preserve"> ADDIN EN.CITE.DATA </w:instrText>
      </w:r>
      <w:r w:rsidR="00F44210">
        <w:fldChar w:fldCharType="end"/>
      </w:r>
      <w:r w:rsidR="00F44210">
        <w:fldChar w:fldCharType="separate"/>
      </w:r>
      <w:r w:rsidR="00F44210">
        <w:rPr>
          <w:noProof/>
        </w:rPr>
        <w:t>[34]</w:t>
      </w:r>
      <w:r w:rsidR="00F44210">
        <w:fldChar w:fldCharType="end"/>
      </w:r>
      <w:r w:rsidR="00903BC7" w:rsidRPr="008E1074">
        <w:t xml:space="preserve"> </w:t>
      </w:r>
      <w:r w:rsidR="009A66EE" w:rsidRPr="008E1074">
        <w:t xml:space="preserve">was used to call </w:t>
      </w:r>
      <w:r w:rsidR="004F56DB" w:rsidRPr="008E1074">
        <w:t>amplicon sequence variants (</w:t>
      </w:r>
      <w:r w:rsidR="009A66EE" w:rsidRPr="008E1074">
        <w:t>ASV</w:t>
      </w:r>
      <w:r w:rsidR="004F56DB" w:rsidRPr="008E1074">
        <w:t>s)</w:t>
      </w:r>
      <w:r w:rsidR="009A66EE" w:rsidRPr="008E1074">
        <w:t xml:space="preserve">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w:t>
      </w:r>
      <w:r w:rsidR="00705320" w:rsidRPr="008E1074">
        <w:t>ature-classifier was first built</w:t>
      </w:r>
      <w:r w:rsidR="009A66EE" w:rsidRPr="008E1074">
        <w:t xml:space="preserve"> using the SILVA 16S rRNA gene v128 database </w:t>
      </w:r>
      <w:r w:rsidR="00F44210">
        <w:fldChar w:fldCharType="begin"/>
      </w:r>
      <w:r w:rsidR="00F44210">
        <w:instrText xml:space="preserve"> ADDIN EN.CITE &lt;EndNote&gt;&lt;Cite&gt;&lt;Author&gt;Quast&lt;/Author&gt;&lt;Year&gt;2013&lt;/Year&gt;&lt;RecNum&gt;8819&lt;/RecNum&gt;&lt;DisplayText&gt;[3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F44210">
        <w:fldChar w:fldCharType="separate"/>
      </w:r>
      <w:r w:rsidR="00F44210">
        <w:rPr>
          <w:noProof/>
        </w:rPr>
        <w:t>[35]</w:t>
      </w:r>
      <w:r w:rsidR="00F44210">
        <w:fldChar w:fldCharType="end"/>
      </w:r>
      <w:r w:rsidR="00903BC7" w:rsidRPr="008E1074">
        <w:t xml:space="preserve"> </w:t>
      </w:r>
      <w:r w:rsidR="009A66EE" w:rsidRPr="008E1074">
        <w:t xml:space="preserve">and the sequence of the 515F universal primer. </w:t>
      </w:r>
    </w:p>
    <w:p w14:paraId="01796933" w14:textId="77777777" w:rsidR="000F416B" w:rsidRPr="008E1074" w:rsidRDefault="000F416B" w:rsidP="00092F28">
      <w:pPr>
        <w:spacing w:line="360" w:lineRule="auto"/>
      </w:pPr>
    </w:p>
    <w:p w14:paraId="4075DD9B" w14:textId="60772706" w:rsidR="000F416B" w:rsidRPr="008E1074" w:rsidRDefault="00092F28" w:rsidP="00092F28">
      <w:pPr>
        <w:spacing w:line="360" w:lineRule="auto"/>
        <w:rPr>
          <w:b/>
        </w:rPr>
      </w:pPr>
      <w:r>
        <w:rPr>
          <w:b/>
        </w:rPr>
        <w:t xml:space="preserve">2.9 </w:t>
      </w:r>
      <w:r w:rsidR="000F416B" w:rsidRPr="008E1074">
        <w:rPr>
          <w:b/>
        </w:rPr>
        <w:t>Controls and replication</w:t>
      </w:r>
    </w:p>
    <w:p w14:paraId="29C5858C" w14:textId="30C2FEB9" w:rsidR="000F416B" w:rsidRPr="008E1074" w:rsidRDefault="008768EF" w:rsidP="00092F28">
      <w:pPr>
        <w:spacing w:line="360" w:lineRule="auto"/>
      </w:pPr>
      <w:r w:rsidRPr="008E1074">
        <w:lastRenderedPageBreak/>
        <w:t xml:space="preserve">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w:t>
      </w:r>
      <w:r w:rsidR="002B1EC9" w:rsidRPr="008E1074">
        <w:t>study but</w:t>
      </w:r>
      <w:r w:rsidRPr="008E1074">
        <w:t xml:space="preserve"> sequenced on a separate run. Qiime2 beta-diversity estimation was used to estimate the average Weighted Unifrac dissimilarity between </w:t>
      </w:r>
      <w:r w:rsidR="00F020D1" w:rsidRPr="008E1074">
        <w:t xml:space="preserve">biological replicates: </w:t>
      </w:r>
      <w:r w:rsidRPr="008E1074">
        <w:t>0.105 +/- 0.015.</w:t>
      </w:r>
    </w:p>
    <w:p w14:paraId="178CC627" w14:textId="77777777" w:rsidR="009A66EE" w:rsidRPr="008E1074" w:rsidRDefault="009A66EE" w:rsidP="00092F28">
      <w:pPr>
        <w:spacing w:line="360" w:lineRule="auto"/>
      </w:pPr>
    </w:p>
    <w:p w14:paraId="16F08542" w14:textId="56210864" w:rsidR="004F2D4F" w:rsidRPr="008E1074" w:rsidRDefault="00092F28" w:rsidP="00092F28">
      <w:pPr>
        <w:spacing w:line="360" w:lineRule="auto"/>
        <w:rPr>
          <w:b/>
        </w:rPr>
      </w:pPr>
      <w:r>
        <w:rPr>
          <w:b/>
        </w:rPr>
        <w:t xml:space="preserve">2.10 </w:t>
      </w:r>
      <w:r w:rsidR="00F55198" w:rsidRPr="008E1074">
        <w:rPr>
          <w:b/>
        </w:rPr>
        <w:t>S</w:t>
      </w:r>
      <w:r w:rsidR="00AA7473" w:rsidRPr="008E1074">
        <w:rPr>
          <w:b/>
        </w:rPr>
        <w:t>tatistical comparison</w:t>
      </w:r>
      <w:r w:rsidR="00F55198" w:rsidRPr="008E1074">
        <w:rPr>
          <w:b/>
        </w:rPr>
        <w:t xml:space="preserve">s of </w:t>
      </w:r>
      <w:r w:rsidR="003C7C1E" w:rsidRPr="008E1074">
        <w:rPr>
          <w:b/>
        </w:rPr>
        <w:t>community compositions at different sites</w:t>
      </w:r>
    </w:p>
    <w:p w14:paraId="739DA08B" w14:textId="746995D0" w:rsidR="00AA7473" w:rsidRPr="008E1074" w:rsidRDefault="00AA7473" w:rsidP="00092F28">
      <w:pPr>
        <w:spacing w:line="360" w:lineRule="auto"/>
        <w:rPr>
          <w:b/>
        </w:rPr>
      </w:pPr>
      <w:r w:rsidRPr="008E1074">
        <w:t>All comparisons between sites were made with built-in statistical packages within Qiime2 2018.8.0</w:t>
      </w:r>
      <w:r w:rsidR="00903BC7" w:rsidRPr="008E1074">
        <w:t xml:space="preserve"> </w:t>
      </w:r>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instrText xml:space="preserve"> ADDIN EN.CITE </w:instrText>
      </w:r>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36]</w:t>
      </w:r>
      <w:r w:rsidR="00F44210">
        <w:fldChar w:fldCharType="end"/>
      </w:r>
      <w:r w:rsidRPr="008E1074">
        <w:t xml:space="preserve">. Alpha and beta-diversity metrics were calculated for each distance scale experiment by using the core-metrics-phylogenetic command. Alpha diversity between different sample groups was compared with the alpha-group-significance with both the _PD and Evenness diversity metrics, and </w:t>
      </w:r>
      <w:r w:rsidR="00705320" w:rsidRPr="008E1074">
        <w:t xml:space="preserve">the </w:t>
      </w:r>
      <w:r w:rsidRPr="008E1074">
        <w:t>significance between beta diversity between sites was computed with the beta-group-significance command using the Weighted Unifrac dissimilarity matrices</w:t>
      </w:r>
      <w:r w:rsidR="00903BC7" w:rsidRPr="008E1074">
        <w:t xml:space="preserve"> </w:t>
      </w:r>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instrText xml:space="preserve"> ADDIN EN.CITE </w:instrText>
      </w:r>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instrText xml:space="preserve"> ADDIN EN.CITE.DATA </w:instrText>
      </w:r>
      <w:r w:rsidR="00F44210">
        <w:fldChar w:fldCharType="end"/>
      </w:r>
      <w:r w:rsidR="00F44210">
        <w:fldChar w:fldCharType="separate"/>
      </w:r>
      <w:r w:rsidR="00F44210">
        <w:rPr>
          <w:noProof/>
        </w:rPr>
        <w:t>[37]</w:t>
      </w:r>
      <w:r w:rsidR="00F44210">
        <w:fldChar w:fldCharType="end"/>
      </w:r>
      <w:r w:rsidRPr="008E1074">
        <w:t xml:space="preserve">. The PCoA projection of the Weighted Unifrac dissimilarity matrices </w:t>
      </w:r>
      <w:r w:rsidR="00705320" w:rsidRPr="008E1074">
        <w:t>was</w:t>
      </w:r>
      <w:r w:rsidRPr="008E1074">
        <w:t xml:space="preserve"> also imported into custom visualization scripts</w:t>
      </w:r>
      <w:r w:rsidR="00380EDC" w:rsidRPr="008E1074">
        <w:t>.</w:t>
      </w:r>
      <w:r w:rsidRPr="008E1074">
        <w:t xml:space="preserve"> Enrichment for specific taxa at each taxonomic rank was tested using the ANCOM statistical </w:t>
      </w:r>
      <w:r w:rsidR="00903BC7" w:rsidRPr="008E1074">
        <w:t xml:space="preserve">enrichment </w:t>
      </w:r>
      <w:r w:rsidRPr="008E1074">
        <w:t>test</w:t>
      </w:r>
      <w:r w:rsidR="00903BC7" w:rsidRPr="008E1074">
        <w:t xml:space="preserve"> </w:t>
      </w:r>
      <w:r w:rsidR="00F44210">
        <w:fldChar w:fldCharType="begin"/>
      </w:r>
      <w:r w:rsidR="00F44210">
        <w:instrText xml:space="preserve"> ADDIN EN.CITE &lt;EndNote&gt;&lt;Cite&gt;&lt;Author&gt;Mandal&lt;/Author&gt;&lt;Year&gt;2015&lt;/Year&gt;&lt;RecNum&gt;9214&lt;/RecNum&gt;&lt;DisplayText&gt;[3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F44210">
        <w:fldChar w:fldCharType="separate"/>
      </w:r>
      <w:r w:rsidR="00F44210">
        <w:rPr>
          <w:noProof/>
        </w:rPr>
        <w:t>[38]</w:t>
      </w:r>
      <w:r w:rsidR="00F44210">
        <w:fldChar w:fldCharType="end"/>
      </w:r>
      <w:r w:rsidRPr="008E1074">
        <w:t xml:space="preserve">. </w:t>
      </w:r>
      <w:r w:rsidR="00380EDC" w:rsidRPr="008E1074">
        <w:t>The taxonomy of each ASV was estimated with the classify-sklearn command using a custom classifier (</w:t>
      </w:r>
      <w:r w:rsidR="008F7E07" w:rsidRPr="008E1074">
        <w:t xml:space="preserve">as described </w:t>
      </w:r>
      <w:r w:rsidR="00380EDC" w:rsidRPr="008E1074">
        <w:t xml:space="preserve">above), and the relative abundance of major taxonomic groups was imported into custom scripts for plotting and statistical analysis. Differential abundance significance of each taxon was tested using </w:t>
      </w:r>
      <w:r w:rsidR="005139BC" w:rsidRPr="008E1074">
        <w:t xml:space="preserve">an independent </w:t>
      </w:r>
      <w:r w:rsidR="00903BC7" w:rsidRPr="008E1074">
        <w:t>two-sided T</w:t>
      </w:r>
      <w:r w:rsidR="00380EDC" w:rsidRPr="008E1074">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8E1074">
        <w:t xml:space="preserve"> calculated with a p</w:t>
      </w:r>
      <w:r w:rsidR="00380EDC" w:rsidRPr="008E1074">
        <w:t xml:space="preserve">aired </w:t>
      </w:r>
      <w:r w:rsidR="005139BC" w:rsidRPr="008E1074">
        <w:t xml:space="preserve">sample two-sided </w:t>
      </w:r>
      <w:r w:rsidR="00380EDC" w:rsidRPr="008E1074">
        <w:t>T-test</w:t>
      </w:r>
      <w:r w:rsidR="00903BC7" w:rsidRPr="008E1074">
        <w:t xml:space="preserve"> and fitted to a non-parametric regression with the SpatialAverage method in pyqt_fit</w:t>
      </w:r>
      <w:r w:rsidR="00380EDC" w:rsidRPr="008E1074">
        <w:t xml:space="preserve">. </w:t>
      </w:r>
    </w:p>
    <w:p w14:paraId="6282C614" w14:textId="38BA16AC" w:rsidR="00F05037" w:rsidRPr="008E1074" w:rsidRDefault="00F05037" w:rsidP="00092F28">
      <w:pPr>
        <w:spacing w:line="360" w:lineRule="auto"/>
      </w:pPr>
    </w:p>
    <w:p w14:paraId="5640FEE7" w14:textId="2E061BAE" w:rsidR="009D2AFB" w:rsidRPr="008E1074" w:rsidRDefault="009D2AFB" w:rsidP="00092F28">
      <w:pPr>
        <w:spacing w:line="360" w:lineRule="auto"/>
      </w:pPr>
      <w:r w:rsidRPr="008E1074">
        <w:br w:type="page"/>
      </w:r>
    </w:p>
    <w:p w14:paraId="6716CC9A" w14:textId="4C4BBDCB" w:rsidR="008353AA" w:rsidRPr="008E1074" w:rsidRDefault="00092F28" w:rsidP="00092F28">
      <w:pPr>
        <w:spacing w:line="360" w:lineRule="auto"/>
        <w:rPr>
          <w:b/>
        </w:rPr>
      </w:pPr>
      <w:r>
        <w:rPr>
          <w:b/>
        </w:rPr>
        <w:lastRenderedPageBreak/>
        <w:t xml:space="preserve">3. </w:t>
      </w:r>
      <w:r w:rsidR="008353AA" w:rsidRPr="008E1074">
        <w:rPr>
          <w:b/>
        </w:rPr>
        <w:t>RESULTS</w:t>
      </w:r>
    </w:p>
    <w:p w14:paraId="2922B268" w14:textId="77777777" w:rsidR="002334C2" w:rsidRPr="008E1074" w:rsidRDefault="002334C2" w:rsidP="00092F28">
      <w:pPr>
        <w:spacing w:line="360" w:lineRule="auto"/>
        <w:rPr>
          <w:b/>
        </w:rPr>
      </w:pPr>
    </w:p>
    <w:p w14:paraId="436CAB2D" w14:textId="10BCE9F1" w:rsidR="005B3B7C" w:rsidRPr="008E1074" w:rsidRDefault="00092F28" w:rsidP="00092F28">
      <w:pPr>
        <w:spacing w:line="360" w:lineRule="auto"/>
        <w:rPr>
          <w:b/>
        </w:rPr>
      </w:pPr>
      <w:r>
        <w:rPr>
          <w:b/>
        </w:rPr>
        <w:t xml:space="preserve">3.1 </w:t>
      </w:r>
      <w:r w:rsidR="00505F8B" w:rsidRPr="008E1074">
        <w:rPr>
          <w:b/>
        </w:rPr>
        <w:t>Sampling scheme</w:t>
      </w:r>
      <w:r w:rsidR="00F076C2" w:rsidRPr="008E1074">
        <w:rPr>
          <w:b/>
        </w:rPr>
        <w:t xml:space="preserve"> for investigating different scales of diversity</w:t>
      </w:r>
    </w:p>
    <w:p w14:paraId="52DD3039" w14:textId="0294753A" w:rsidR="001C3651" w:rsidRPr="008E1074" w:rsidRDefault="004F56DB" w:rsidP="00092F28">
      <w:pPr>
        <w:spacing w:line="360" w:lineRule="auto"/>
      </w:pPr>
      <w:r w:rsidRPr="008E1074">
        <w:t>W</w:t>
      </w:r>
      <w:r w:rsidR="00F776A2" w:rsidRPr="008E1074">
        <w:t>e conducted a robust sampling survey of halite nodules in Salar Grande</w:t>
      </w:r>
      <w:r w:rsidR="008F7E07" w:rsidRPr="008E1074">
        <w:t xml:space="preserve">, located in the </w:t>
      </w:r>
      <w:r w:rsidR="00F776A2" w:rsidRPr="008E1074">
        <w:t>Atacama</w:t>
      </w:r>
      <w:r w:rsidR="008F7E07" w:rsidRPr="008E1074">
        <w:t xml:space="preserve"> Desert</w:t>
      </w:r>
      <w:r w:rsidR="00F776A2" w:rsidRPr="008E1074">
        <w:t xml:space="preserve">, Chile. </w:t>
      </w:r>
      <w:r w:rsidR="008F7E07" w:rsidRPr="008E1074">
        <w:t>The</w:t>
      </w:r>
      <w:r w:rsidR="00F776A2" w:rsidRPr="008E1074">
        <w:t xml:space="preserve"> community </w:t>
      </w:r>
      <w:r w:rsidR="008F7E07" w:rsidRPr="008E1074">
        <w:t>composition and</w:t>
      </w:r>
      <w:r w:rsidR="00F776A2" w:rsidRPr="008E1074">
        <w:t xml:space="preserve"> structure </w:t>
      </w:r>
      <w:r w:rsidR="008F7E07" w:rsidRPr="008E1074">
        <w:t xml:space="preserve">were </w:t>
      </w:r>
      <w:r w:rsidR="00F776A2" w:rsidRPr="008E1074">
        <w:t xml:space="preserve">interrogated across </w:t>
      </w:r>
      <w:r w:rsidR="00DC5F10" w:rsidRPr="008E1074">
        <w:t xml:space="preserve">four </w:t>
      </w:r>
      <w:r w:rsidR="008F7E07" w:rsidRPr="008E1074">
        <w:t xml:space="preserve">spatial </w:t>
      </w:r>
      <w:r w:rsidR="00F776A2" w:rsidRPr="008E1074">
        <w:t>scales – ranging from major regions of the salar to micro-niches within a single halite nodule</w:t>
      </w:r>
      <w:r w:rsidR="00C069B1" w:rsidRPr="008E1074">
        <w:t xml:space="preserve"> (Table 1</w:t>
      </w:r>
      <w:r w:rsidR="008F2518" w:rsidRPr="008E1074">
        <w:t>; Fig. 1</w:t>
      </w:r>
      <w:r w:rsidR="00C069B1" w:rsidRPr="008E1074">
        <w:t>)</w:t>
      </w:r>
      <w:r w:rsidR="00F776A2" w:rsidRPr="008E1074">
        <w:t>.</w:t>
      </w:r>
      <w:r w:rsidR="002C2272" w:rsidRPr="008E1074">
        <w:t xml:space="preserve"> </w:t>
      </w:r>
      <w:r w:rsidR="00E2561A" w:rsidRPr="008E1074">
        <w:t xml:space="preserve">Regional </w:t>
      </w:r>
      <w:r w:rsidR="00EE3B51" w:rsidRPr="008E1074">
        <w:t xml:space="preserve">distance scales were investigated by </w:t>
      </w:r>
      <w:r w:rsidR="004E1F6C" w:rsidRPr="008E1074">
        <w:t xml:space="preserve">sampling </w:t>
      </w:r>
      <w:r w:rsidR="00EE3B51" w:rsidRPr="008E1074">
        <w:t xml:space="preserve">the </w:t>
      </w:r>
      <w:r w:rsidR="004E1F6C" w:rsidRPr="008E1074">
        <w:t xml:space="preserve">North and </w:t>
      </w:r>
      <w:r w:rsidR="00EE3B51" w:rsidRPr="008E1074">
        <w:t xml:space="preserve">the </w:t>
      </w:r>
      <w:r w:rsidR="004E1F6C" w:rsidRPr="008E1074">
        <w:t>S</w:t>
      </w:r>
      <w:r w:rsidR="00EE3B51" w:rsidRPr="008E1074">
        <w:t>outh ends of Salar Grande</w:t>
      </w:r>
      <w:r w:rsidR="004E1F6C" w:rsidRPr="008E1074">
        <w:t xml:space="preserve"> </w:t>
      </w:r>
      <w:r w:rsidR="00C069B1" w:rsidRPr="008E1074">
        <w:t>(Fig. 1A)</w:t>
      </w:r>
      <w:r w:rsidR="004E1F6C" w:rsidRPr="008E1074">
        <w:t xml:space="preserve">. </w:t>
      </w:r>
      <w:r w:rsidR="00DC5F10" w:rsidRPr="008E1074">
        <w:t xml:space="preserve">The landscape distance </w:t>
      </w:r>
      <w:r w:rsidR="008F2518" w:rsidRPr="008E1074">
        <w:t xml:space="preserve">scale </w:t>
      </w:r>
      <w:r w:rsidR="00DC5F10" w:rsidRPr="008E1074">
        <w:t>was investigate</w:t>
      </w:r>
      <w:r w:rsidR="008F2518" w:rsidRPr="008E1074">
        <w:t xml:space="preserve">d along a </w:t>
      </w:r>
      <w:r w:rsidR="00AD7B44" w:rsidRPr="008E1074">
        <w:t xml:space="preserve">hill at the </w:t>
      </w:r>
      <w:r w:rsidR="003407C7" w:rsidRPr="008E1074">
        <w:t xml:space="preserve">North </w:t>
      </w:r>
      <w:r w:rsidR="008F2518" w:rsidRPr="008E1074">
        <w:t xml:space="preserve">location, which </w:t>
      </w:r>
      <w:r w:rsidR="004E1F6C" w:rsidRPr="008E1074">
        <w:t xml:space="preserve">had </w:t>
      </w:r>
      <w:r w:rsidR="008F2518" w:rsidRPr="008E1074">
        <w:t xml:space="preserve">a </w:t>
      </w:r>
      <w:r w:rsidR="004E1F6C" w:rsidRPr="008E1074">
        <w:t>32m of elevation gain over 330m</w:t>
      </w:r>
      <w:r w:rsidR="008F2518" w:rsidRPr="008E1074">
        <w:t xml:space="preserve"> (Fig. 1B)</w:t>
      </w:r>
      <w:r w:rsidR="00F776A2" w:rsidRPr="008E1074">
        <w:t>.</w:t>
      </w:r>
      <w:r w:rsidR="00AD7B44" w:rsidRPr="008E1074">
        <w:t xml:space="preserve"> </w:t>
      </w:r>
      <w:r w:rsidR="00DC5F10" w:rsidRPr="008E1074">
        <w:t xml:space="preserve">For the local </w:t>
      </w:r>
      <w:r w:rsidR="008F2518" w:rsidRPr="008E1074">
        <w:t xml:space="preserve">distance </w:t>
      </w:r>
      <w:r w:rsidR="00DC5F10" w:rsidRPr="008E1074">
        <w:t>scale</w:t>
      </w:r>
      <w:r w:rsidR="008F2518" w:rsidRPr="008E1074">
        <w:t>s</w:t>
      </w:r>
      <w:r w:rsidR="00DC5F10" w:rsidRPr="008E1074">
        <w:t xml:space="preserve">, </w:t>
      </w:r>
      <w:r w:rsidR="009F0B74" w:rsidRPr="008E1074">
        <w:t xml:space="preserve">we performed a </w:t>
      </w:r>
      <w:r w:rsidR="00AD7B44" w:rsidRPr="008E1074">
        <w:t xml:space="preserve">more </w:t>
      </w:r>
      <w:r w:rsidRPr="008E1074">
        <w:t xml:space="preserve">detailed </w:t>
      </w:r>
      <w:r w:rsidR="009F0B74" w:rsidRPr="008E1074">
        <w:t xml:space="preserve">sampling of 6 halite nodules at the top of the </w:t>
      </w:r>
      <w:r w:rsidR="005331B7" w:rsidRPr="008E1074">
        <w:t>North</w:t>
      </w:r>
      <w:r w:rsidR="009F0B74" w:rsidRPr="008E1074">
        <w:t xml:space="preserve"> hill</w:t>
      </w:r>
      <w:r w:rsidR="00AD7B44" w:rsidRPr="008E1074">
        <w:t xml:space="preserve"> </w:t>
      </w:r>
      <w:r w:rsidR="006C07F1" w:rsidRPr="008E1074">
        <w:t>(Fig. 1C</w:t>
      </w:r>
      <w:r w:rsidR="008F2518" w:rsidRPr="008E1074">
        <w:t>,</w:t>
      </w:r>
      <w:r w:rsidR="005335BB">
        <w:t xml:space="preserve"> </w:t>
      </w:r>
      <w:r w:rsidR="008F2518" w:rsidRPr="008E1074">
        <w:t>D</w:t>
      </w:r>
      <w:r w:rsidR="00900F5D" w:rsidRPr="008E1074">
        <w:t>).</w:t>
      </w:r>
      <w:r w:rsidR="00AD7B44" w:rsidRPr="008E1074">
        <w:t xml:space="preserve"> </w:t>
      </w:r>
    </w:p>
    <w:p w14:paraId="3617C80E" w14:textId="77777777" w:rsidR="00FA0753" w:rsidRPr="008E1074" w:rsidRDefault="00FA0753" w:rsidP="00092F28">
      <w:pPr>
        <w:spacing w:line="360" w:lineRule="auto"/>
      </w:pPr>
    </w:p>
    <w:p w14:paraId="046141DB" w14:textId="75C8E64E" w:rsidR="00941EAD" w:rsidRPr="008E1074" w:rsidRDefault="00941EAD" w:rsidP="00092F28">
      <w:pPr>
        <w:spacing w:line="360" w:lineRule="auto"/>
        <w:rPr>
          <w:i/>
        </w:rPr>
      </w:pPr>
      <w:r w:rsidRPr="008E1074">
        <w:rPr>
          <w:i/>
        </w:rPr>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FA0753" w:rsidRPr="008E1074" w14:paraId="45159F85" w14:textId="77777777" w:rsidTr="00327695">
        <w:tc>
          <w:tcPr>
            <w:tcW w:w="1154" w:type="dxa"/>
          </w:tcPr>
          <w:p w14:paraId="66DC7BDC" w14:textId="77777777" w:rsidR="00FA0753" w:rsidRPr="008E1074" w:rsidRDefault="00FA0753" w:rsidP="00092F28">
            <w:pPr>
              <w:spacing w:line="360" w:lineRule="auto"/>
            </w:pPr>
            <w:r w:rsidRPr="008E1074">
              <w:t>Scale</w:t>
            </w:r>
          </w:p>
        </w:tc>
        <w:tc>
          <w:tcPr>
            <w:tcW w:w="2484" w:type="dxa"/>
          </w:tcPr>
          <w:p w14:paraId="338883C2" w14:textId="77777777" w:rsidR="00FA0753" w:rsidRPr="008E1074" w:rsidRDefault="00FA0753" w:rsidP="00092F28">
            <w:pPr>
              <w:spacing w:line="360" w:lineRule="auto"/>
            </w:pPr>
            <w:r w:rsidRPr="008E1074">
              <w:t>Distances</w:t>
            </w:r>
          </w:p>
        </w:tc>
        <w:tc>
          <w:tcPr>
            <w:tcW w:w="1217" w:type="dxa"/>
          </w:tcPr>
          <w:p w14:paraId="17338557" w14:textId="77777777" w:rsidR="00FA0753" w:rsidRPr="008E1074" w:rsidRDefault="00FA0753" w:rsidP="00092F28">
            <w:pPr>
              <w:spacing w:line="360" w:lineRule="auto"/>
            </w:pPr>
            <w:r w:rsidRPr="008E1074">
              <w:t>Distances</w:t>
            </w:r>
          </w:p>
        </w:tc>
        <w:tc>
          <w:tcPr>
            <w:tcW w:w="4590" w:type="dxa"/>
          </w:tcPr>
          <w:p w14:paraId="2E8F289B" w14:textId="6FE29082" w:rsidR="00FA0753" w:rsidRPr="008E1074" w:rsidRDefault="004001C1" w:rsidP="00092F28">
            <w:pPr>
              <w:spacing w:line="360" w:lineRule="auto"/>
            </w:pPr>
            <w:r w:rsidRPr="008E1074">
              <w:t>Condition differences</w:t>
            </w:r>
          </w:p>
        </w:tc>
      </w:tr>
      <w:tr w:rsidR="00FA0753" w:rsidRPr="008E1074" w14:paraId="32D72EFA" w14:textId="77777777" w:rsidTr="00327695">
        <w:tc>
          <w:tcPr>
            <w:tcW w:w="1154" w:type="dxa"/>
          </w:tcPr>
          <w:p w14:paraId="699589A8" w14:textId="69610CD0" w:rsidR="00FA0753" w:rsidRPr="008E1074" w:rsidRDefault="009149F5" w:rsidP="00092F28">
            <w:pPr>
              <w:spacing w:line="360" w:lineRule="auto"/>
            </w:pPr>
            <w:r w:rsidRPr="008E1074">
              <w:t>Regional</w:t>
            </w:r>
          </w:p>
        </w:tc>
        <w:tc>
          <w:tcPr>
            <w:tcW w:w="2484" w:type="dxa"/>
          </w:tcPr>
          <w:p w14:paraId="28CED1CB" w14:textId="77777777" w:rsidR="00FA0753" w:rsidRPr="008E1074" w:rsidRDefault="00FA0753" w:rsidP="00092F28">
            <w:pPr>
              <w:spacing w:line="360" w:lineRule="auto"/>
            </w:pPr>
            <w:r w:rsidRPr="008E1074">
              <w:t>North and South sides of the salar</w:t>
            </w:r>
          </w:p>
        </w:tc>
        <w:tc>
          <w:tcPr>
            <w:tcW w:w="1217" w:type="dxa"/>
          </w:tcPr>
          <w:p w14:paraId="21531178" w14:textId="77777777" w:rsidR="00FA0753" w:rsidRPr="008E1074" w:rsidRDefault="00FA0753" w:rsidP="00092F28">
            <w:pPr>
              <w:spacing w:line="360" w:lineRule="auto"/>
            </w:pPr>
            <w:r w:rsidRPr="008E1074">
              <w:t>~20km</w:t>
            </w:r>
          </w:p>
        </w:tc>
        <w:tc>
          <w:tcPr>
            <w:tcW w:w="4590" w:type="dxa"/>
          </w:tcPr>
          <w:p w14:paraId="0AD1EF54" w14:textId="36A8EB7C" w:rsidR="00FA0753" w:rsidRPr="008E1074" w:rsidRDefault="00FA0753" w:rsidP="00092F28">
            <w:pPr>
              <w:spacing w:line="360" w:lineRule="auto"/>
            </w:pPr>
            <w:r w:rsidRPr="008E1074">
              <w:t>Microbiomes subject to different climate</w:t>
            </w:r>
            <w:r w:rsidR="00EA644D" w:rsidRPr="008E1074">
              <w:t xml:space="preserve"> regimes</w:t>
            </w:r>
          </w:p>
        </w:tc>
      </w:tr>
      <w:tr w:rsidR="00FA0753" w:rsidRPr="008E1074" w14:paraId="7A4F0DB2" w14:textId="77777777" w:rsidTr="00327695">
        <w:tc>
          <w:tcPr>
            <w:tcW w:w="1154" w:type="dxa"/>
          </w:tcPr>
          <w:p w14:paraId="0431EEE9" w14:textId="4B357D46" w:rsidR="00FA0753" w:rsidRPr="008E1074" w:rsidRDefault="009149F5" w:rsidP="00092F28">
            <w:pPr>
              <w:spacing w:line="360" w:lineRule="auto"/>
            </w:pPr>
            <w:r w:rsidRPr="008E1074">
              <w:t>Landscape</w:t>
            </w:r>
          </w:p>
        </w:tc>
        <w:tc>
          <w:tcPr>
            <w:tcW w:w="2484" w:type="dxa"/>
          </w:tcPr>
          <w:p w14:paraId="0AA71C11" w14:textId="06506D36" w:rsidR="00FA0753" w:rsidRPr="008E1074" w:rsidRDefault="00FA0753" w:rsidP="00092F28">
            <w:pPr>
              <w:spacing w:line="360" w:lineRule="auto"/>
            </w:pPr>
            <w:r w:rsidRPr="008E1074">
              <w:t>Top and bottom of a hill</w:t>
            </w:r>
            <w:r w:rsidR="003407C7" w:rsidRPr="008E1074">
              <w:t xml:space="preserve"> </w:t>
            </w:r>
          </w:p>
        </w:tc>
        <w:tc>
          <w:tcPr>
            <w:tcW w:w="1217" w:type="dxa"/>
          </w:tcPr>
          <w:p w14:paraId="47EC6D3A" w14:textId="77777777" w:rsidR="00FA0753" w:rsidRPr="008E1074" w:rsidRDefault="00FA0753" w:rsidP="00092F28">
            <w:pPr>
              <w:spacing w:line="360" w:lineRule="auto"/>
            </w:pPr>
            <w:r w:rsidRPr="008E1074">
              <w:t>~300m</w:t>
            </w:r>
          </w:p>
        </w:tc>
        <w:tc>
          <w:tcPr>
            <w:tcW w:w="4590" w:type="dxa"/>
          </w:tcPr>
          <w:p w14:paraId="542714A0" w14:textId="77777777" w:rsidR="00FA0753" w:rsidRPr="008E1074" w:rsidRDefault="00FA0753" w:rsidP="00092F28">
            <w:pPr>
              <w:spacing w:line="360" w:lineRule="auto"/>
            </w:pPr>
            <w:r w:rsidRPr="008E1074">
              <w:t>Microbiomes subject to slightly different local climates</w:t>
            </w:r>
          </w:p>
        </w:tc>
      </w:tr>
      <w:tr w:rsidR="00FA0753" w:rsidRPr="008E1074" w14:paraId="73A30AB1" w14:textId="77777777" w:rsidTr="00327695">
        <w:tc>
          <w:tcPr>
            <w:tcW w:w="1154" w:type="dxa"/>
          </w:tcPr>
          <w:p w14:paraId="45CD621F" w14:textId="5E13CDFB" w:rsidR="00FA0753" w:rsidRPr="008E1074" w:rsidRDefault="009149F5" w:rsidP="00092F28">
            <w:pPr>
              <w:spacing w:line="360" w:lineRule="auto"/>
            </w:pPr>
            <w:r w:rsidRPr="008E1074">
              <w:t>Local</w:t>
            </w:r>
          </w:p>
        </w:tc>
        <w:tc>
          <w:tcPr>
            <w:tcW w:w="2484" w:type="dxa"/>
          </w:tcPr>
          <w:p w14:paraId="733A0DDC" w14:textId="095EBCF5" w:rsidR="00FA0753" w:rsidRPr="008E1074" w:rsidRDefault="00FA0753" w:rsidP="00092F28">
            <w:pPr>
              <w:spacing w:line="360" w:lineRule="auto"/>
            </w:pPr>
            <w:r w:rsidRPr="008E1074">
              <w:t xml:space="preserve">Inter-halite differences </w:t>
            </w:r>
            <w:r w:rsidR="00EA644D" w:rsidRPr="008E1074">
              <w:t xml:space="preserve">at </w:t>
            </w:r>
            <w:r w:rsidRPr="008E1074">
              <w:t>the same site</w:t>
            </w:r>
          </w:p>
        </w:tc>
        <w:tc>
          <w:tcPr>
            <w:tcW w:w="1217" w:type="dxa"/>
          </w:tcPr>
          <w:p w14:paraId="15329F85" w14:textId="77777777" w:rsidR="00FA0753" w:rsidRPr="008E1074" w:rsidRDefault="00FA0753" w:rsidP="00092F28">
            <w:pPr>
              <w:spacing w:line="360" w:lineRule="auto"/>
            </w:pPr>
            <w:r w:rsidRPr="008E1074">
              <w:t>~10m</w:t>
            </w:r>
          </w:p>
        </w:tc>
        <w:tc>
          <w:tcPr>
            <w:tcW w:w="4590" w:type="dxa"/>
          </w:tcPr>
          <w:p w14:paraId="521E68B0" w14:textId="77777777" w:rsidR="00FA0753" w:rsidRPr="008E1074" w:rsidRDefault="00FA0753" w:rsidP="00092F28">
            <w:pPr>
              <w:spacing w:line="360" w:lineRule="auto"/>
            </w:pPr>
            <w:r w:rsidRPr="008E1074">
              <w:t>Microbiomes in segregated and structurally unique nodules</w:t>
            </w:r>
          </w:p>
        </w:tc>
      </w:tr>
      <w:tr w:rsidR="00FA0753" w:rsidRPr="008E1074" w14:paraId="07AA284F" w14:textId="77777777" w:rsidTr="00327695">
        <w:trPr>
          <w:trHeight w:val="260"/>
        </w:trPr>
        <w:tc>
          <w:tcPr>
            <w:tcW w:w="1154" w:type="dxa"/>
          </w:tcPr>
          <w:p w14:paraId="50DE1193" w14:textId="38D1F113" w:rsidR="00FA0753" w:rsidRPr="008E1074" w:rsidRDefault="009149F5" w:rsidP="00092F28">
            <w:pPr>
              <w:spacing w:line="360" w:lineRule="auto"/>
            </w:pPr>
            <w:r w:rsidRPr="008E1074">
              <w:t>Community</w:t>
            </w:r>
          </w:p>
        </w:tc>
        <w:tc>
          <w:tcPr>
            <w:tcW w:w="2484" w:type="dxa"/>
          </w:tcPr>
          <w:p w14:paraId="7255162E" w14:textId="77777777" w:rsidR="00FA0753" w:rsidRPr="008E1074" w:rsidRDefault="00FA0753" w:rsidP="00092F28">
            <w:pPr>
              <w:spacing w:line="360" w:lineRule="auto"/>
            </w:pPr>
            <w:r w:rsidRPr="008E1074">
              <w:t>Intra-halite differences in the same nodule</w:t>
            </w:r>
          </w:p>
        </w:tc>
        <w:tc>
          <w:tcPr>
            <w:tcW w:w="1217" w:type="dxa"/>
          </w:tcPr>
          <w:p w14:paraId="4540E47D" w14:textId="77777777" w:rsidR="00FA0753" w:rsidRPr="008E1074" w:rsidRDefault="00FA0753" w:rsidP="00092F28">
            <w:pPr>
              <w:spacing w:line="360" w:lineRule="auto"/>
            </w:pPr>
            <w:r w:rsidRPr="008E1074">
              <w:t>~10cm</w:t>
            </w:r>
          </w:p>
        </w:tc>
        <w:tc>
          <w:tcPr>
            <w:tcW w:w="4590" w:type="dxa"/>
          </w:tcPr>
          <w:p w14:paraId="658A59F6" w14:textId="593745C6" w:rsidR="00FA0753" w:rsidRPr="008E1074" w:rsidRDefault="00FA0753" w:rsidP="00092F28">
            <w:pPr>
              <w:spacing w:line="360" w:lineRule="auto"/>
            </w:pPr>
            <w:r w:rsidRPr="008E1074">
              <w:t xml:space="preserve">Micro-niches in the same halite, </w:t>
            </w:r>
            <w:r w:rsidR="001F1175" w:rsidRPr="008E1074">
              <w:t xml:space="preserve">with varying lighting </w:t>
            </w:r>
            <w:r w:rsidRPr="008E1074">
              <w:t>depending on position</w:t>
            </w:r>
          </w:p>
        </w:tc>
      </w:tr>
    </w:tbl>
    <w:p w14:paraId="49629AE1" w14:textId="77777777" w:rsidR="00FA0753" w:rsidRPr="008E1074" w:rsidRDefault="00FA0753" w:rsidP="00092F28">
      <w:pPr>
        <w:spacing w:line="360" w:lineRule="auto"/>
      </w:pPr>
    </w:p>
    <w:p w14:paraId="7447C357" w14:textId="77777777" w:rsidR="00FA0753" w:rsidRPr="008E1074" w:rsidRDefault="00FA0753" w:rsidP="00092F28">
      <w:pPr>
        <w:spacing w:line="360" w:lineRule="auto"/>
      </w:pPr>
    </w:p>
    <w:p w14:paraId="13CAC805" w14:textId="60784FD0" w:rsidR="00FA0753" w:rsidRPr="008E1074" w:rsidRDefault="00C51E94" w:rsidP="00092F28">
      <w:pPr>
        <w:spacing w:line="360" w:lineRule="auto"/>
      </w:pPr>
      <w:r w:rsidRPr="008E1074">
        <w:rPr>
          <w:noProof/>
        </w:rPr>
        <w:lastRenderedPageBreak/>
        <w:drawing>
          <wp:inline distT="0" distB="0" distL="0" distR="0" wp14:anchorId="31D18422" wp14:editId="51DA0B76">
            <wp:extent cx="5943600" cy="2725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5943600" cy="2725420"/>
                    </a:xfrm>
                    <a:prstGeom prst="rect">
                      <a:avLst/>
                    </a:prstGeom>
                  </pic:spPr>
                </pic:pic>
              </a:graphicData>
            </a:graphic>
          </wp:inline>
        </w:drawing>
      </w:r>
    </w:p>
    <w:p w14:paraId="656828B4" w14:textId="150D23CE" w:rsidR="00FA0753" w:rsidRPr="008E1074" w:rsidRDefault="00FA0753" w:rsidP="00092F28">
      <w:pPr>
        <w:spacing w:line="360" w:lineRule="auto"/>
        <w:rPr>
          <w:i/>
        </w:rPr>
      </w:pPr>
      <w:r w:rsidRPr="008E1074">
        <w:rPr>
          <w:i/>
        </w:rPr>
        <w:t>Fig. 1: (A) Google Earth view of the Salar Grande</w:t>
      </w:r>
      <w:r w:rsidR="00DC5F10" w:rsidRPr="008E1074">
        <w:rPr>
          <w:i/>
        </w:rPr>
        <w:t xml:space="preserve"> with</w:t>
      </w:r>
      <w:r w:rsidRPr="008E1074">
        <w:rPr>
          <w:i/>
        </w:rPr>
        <w:t xml:space="preserve"> the </w:t>
      </w:r>
      <w:r w:rsidR="00460F56" w:rsidRPr="008E1074">
        <w:rPr>
          <w:i/>
        </w:rPr>
        <w:t xml:space="preserve">North and South </w:t>
      </w:r>
      <w:r w:rsidRPr="008E1074">
        <w:rPr>
          <w:i/>
        </w:rPr>
        <w:t xml:space="preserve">sampling regions. (B) </w:t>
      </w:r>
      <w:r w:rsidR="001D60EC" w:rsidRPr="008E1074">
        <w:rPr>
          <w:i/>
        </w:rPr>
        <w:t>D</w:t>
      </w:r>
      <w:r w:rsidRPr="008E1074">
        <w:rPr>
          <w:i/>
        </w:rPr>
        <w:t xml:space="preserve">rone image of the hill at </w:t>
      </w:r>
      <w:r w:rsidR="00460F56" w:rsidRPr="008E1074">
        <w:rPr>
          <w:i/>
        </w:rPr>
        <w:t>the North site</w:t>
      </w:r>
      <w:r w:rsidRPr="008E1074">
        <w:rPr>
          <w:i/>
        </w:rPr>
        <w:t xml:space="preserve"> showing the sampling areas at the top and bottom of the hill</w:t>
      </w:r>
      <w:r w:rsidR="00DC5F10" w:rsidRPr="008E1074">
        <w:rPr>
          <w:i/>
        </w:rPr>
        <w:t xml:space="preserve"> (photo </w:t>
      </w:r>
      <w:r w:rsidR="001D60EC" w:rsidRPr="008E1074">
        <w:rPr>
          <w:i/>
        </w:rPr>
        <w:t>by</w:t>
      </w:r>
      <w:r w:rsidR="001D60EC" w:rsidRPr="008E1074">
        <w:t xml:space="preserve"> </w:t>
      </w:r>
      <w:r w:rsidR="001D60EC" w:rsidRPr="008E1074">
        <w:rPr>
          <w:i/>
        </w:rPr>
        <w:t>Mathias Meier)</w:t>
      </w:r>
      <w:r w:rsidRPr="008E1074">
        <w:rPr>
          <w:i/>
        </w:rPr>
        <w:t xml:space="preserve">. (C) Halite nodules at the top of the </w:t>
      </w:r>
      <w:r w:rsidR="00460F56" w:rsidRPr="008E1074">
        <w:rPr>
          <w:i/>
        </w:rPr>
        <w:t xml:space="preserve">North </w:t>
      </w:r>
      <w:r w:rsidRPr="008E1074">
        <w:rPr>
          <w:i/>
        </w:rPr>
        <w:t xml:space="preserve">hill. (D) </w:t>
      </w:r>
      <w:r w:rsidR="001D60EC" w:rsidRPr="008E1074">
        <w:rPr>
          <w:i/>
        </w:rPr>
        <w:t>C</w:t>
      </w:r>
      <w:r w:rsidRPr="008E1074">
        <w:rPr>
          <w:i/>
        </w:rPr>
        <w:t>ross-section of a halite nodule</w:t>
      </w:r>
      <w:r w:rsidR="001D60EC" w:rsidRPr="008E1074">
        <w:rPr>
          <w:i/>
        </w:rPr>
        <w:t xml:space="preserve"> with</w:t>
      </w:r>
      <w:r w:rsidRPr="008E1074">
        <w:rPr>
          <w:i/>
        </w:rPr>
        <w:t xml:space="preserve"> the locations of samples taken from the top, middle and bottom of the nodule </w:t>
      </w:r>
      <w:r w:rsidR="00045C75" w:rsidRPr="008E1074">
        <w:rPr>
          <w:i/>
        </w:rPr>
        <w:t>with</w:t>
      </w:r>
      <w:r w:rsidRPr="008E1074">
        <w:rPr>
          <w:i/>
        </w:rPr>
        <w:t xml:space="preserve"> respect to its original orientation in the field.</w:t>
      </w:r>
    </w:p>
    <w:p w14:paraId="13CFDA2C" w14:textId="77777777" w:rsidR="00E82387" w:rsidRPr="008E1074" w:rsidRDefault="00E82387" w:rsidP="00092F28">
      <w:pPr>
        <w:spacing w:line="360" w:lineRule="auto"/>
      </w:pPr>
    </w:p>
    <w:p w14:paraId="02776417" w14:textId="3A678A2F" w:rsidR="00A23CA6" w:rsidRPr="008E1074" w:rsidRDefault="00092F28" w:rsidP="00092F28">
      <w:pPr>
        <w:spacing w:line="360" w:lineRule="auto"/>
        <w:rPr>
          <w:b/>
        </w:rPr>
      </w:pPr>
      <w:r>
        <w:rPr>
          <w:b/>
        </w:rPr>
        <w:t xml:space="preserve">3.2 </w:t>
      </w:r>
      <w:r w:rsidR="00133751" w:rsidRPr="008E1074">
        <w:rPr>
          <w:b/>
        </w:rPr>
        <w:t xml:space="preserve">Differences in temperature, relative humidity, and light availability across </w:t>
      </w:r>
      <w:r w:rsidR="005335BB">
        <w:rPr>
          <w:b/>
        </w:rPr>
        <w:t>spatial</w:t>
      </w:r>
      <w:r w:rsidR="005335BB" w:rsidRPr="008E1074">
        <w:rPr>
          <w:b/>
        </w:rPr>
        <w:t xml:space="preserve"> </w:t>
      </w:r>
      <w:r w:rsidR="00133751" w:rsidRPr="008E1074">
        <w:rPr>
          <w:b/>
        </w:rPr>
        <w:t>scales</w:t>
      </w:r>
    </w:p>
    <w:p w14:paraId="73923190" w14:textId="61132207" w:rsidR="001F559A" w:rsidRDefault="007A5D9E" w:rsidP="001F559A">
      <w:pPr>
        <w:spacing w:line="360" w:lineRule="auto"/>
        <w:ind w:firstLine="720"/>
      </w:pPr>
      <w:r>
        <w:t>Climate conditions</w:t>
      </w:r>
      <w:r w:rsidR="0057203B" w:rsidRPr="008E1074">
        <w:t xml:space="preserve"> in </w:t>
      </w:r>
      <w:r w:rsidR="00460F56" w:rsidRPr="008E1074">
        <w:t>the North and South sites</w:t>
      </w:r>
      <w:r w:rsidR="0057203B" w:rsidRPr="008E1074">
        <w:t xml:space="preserve"> were significantly </w:t>
      </w:r>
      <w:r w:rsidR="00964061" w:rsidRPr="008E1074">
        <w:t>different</w:t>
      </w:r>
      <w:r w:rsidR="0057203B" w:rsidRPr="008E1074">
        <w:t>. During the tested time period</w:t>
      </w:r>
      <w:r w:rsidR="005335BB">
        <w:t>,</w:t>
      </w:r>
      <w:r w:rsidR="0057203B" w:rsidRPr="008E1074">
        <w:t xml:space="preserve"> </w:t>
      </w:r>
      <w:r w:rsidR="00460F56" w:rsidRPr="008E1074">
        <w:t>the South site</w:t>
      </w:r>
      <w:r w:rsidR="0057203B" w:rsidRPr="008E1074">
        <w:t xml:space="preserve"> was consistently cooler </w:t>
      </w:r>
      <w:r w:rsidR="00624CFD" w:rsidRPr="008E1074">
        <w:t>(by 5.2</w:t>
      </w:r>
      <w:r w:rsidR="004D114F" w:rsidRPr="008E1074">
        <w:t>°C</w:t>
      </w:r>
      <w:r w:rsidR="00624CFD" w:rsidRPr="008E1074">
        <w:t xml:space="preserve"> on average</w:t>
      </w:r>
      <w:r w:rsidR="007614E1" w:rsidRPr="008E1074">
        <w:t>; Fig. S1A</w:t>
      </w:r>
      <w:r w:rsidR="00624CFD" w:rsidRPr="008E1074">
        <w:t xml:space="preserve">) </w:t>
      </w:r>
      <w:r w:rsidR="0057203B" w:rsidRPr="008E1074">
        <w:t xml:space="preserve">and more humid </w:t>
      </w:r>
      <w:r w:rsidR="00624CFD" w:rsidRPr="008E1074">
        <w:t xml:space="preserve">(by 11% </w:t>
      </w:r>
      <w:r w:rsidR="004D114F" w:rsidRPr="008E1074">
        <w:t xml:space="preserve">RH </w:t>
      </w:r>
      <w:r w:rsidR="00624CFD" w:rsidRPr="008E1074">
        <w:t>on average</w:t>
      </w:r>
      <w:r w:rsidR="007614E1" w:rsidRPr="008E1074">
        <w:t>; Fig. S1B</w:t>
      </w:r>
      <w:r w:rsidR="00624CFD" w:rsidRPr="008E1074">
        <w:t xml:space="preserve">) </w:t>
      </w:r>
      <w:r w:rsidR="00460F56" w:rsidRPr="008E1074">
        <w:t>than</w:t>
      </w:r>
      <w:r w:rsidR="0057203B" w:rsidRPr="008E1074">
        <w:t xml:space="preserve"> </w:t>
      </w:r>
      <w:r w:rsidR="00460F56" w:rsidRPr="008E1074">
        <w:t>the North</w:t>
      </w:r>
      <w:r w:rsidR="0057203B" w:rsidRPr="008E1074">
        <w:t>.</w:t>
      </w:r>
      <w:r w:rsidR="00624CFD" w:rsidRPr="008E1074">
        <w:t xml:space="preserve"> These differences </w:t>
      </w:r>
      <w:r w:rsidR="004D114F" w:rsidRPr="008E1074">
        <w:t>were</w:t>
      </w:r>
      <w:r w:rsidR="00624CFD" w:rsidRPr="008E1074">
        <w:t xml:space="preserve"> minimal during the night</w:t>
      </w:r>
      <w:r w:rsidR="00045C75" w:rsidRPr="008E1074">
        <w:t xml:space="preserve"> and early morning</w:t>
      </w:r>
      <w:r w:rsidR="00460F56" w:rsidRPr="008E1074">
        <w:t xml:space="preserve">. </w:t>
      </w:r>
      <w:r w:rsidR="00624CFD" w:rsidRPr="008E1074">
        <w:t xml:space="preserve">After </w:t>
      </w:r>
      <w:r w:rsidR="009D3234" w:rsidRPr="008E1074">
        <w:t xml:space="preserve">coastal </w:t>
      </w:r>
      <w:r w:rsidR="00624CFD" w:rsidRPr="008E1074">
        <w:t xml:space="preserve">winds picked up around noon, the differences in </w:t>
      </w:r>
      <w:r w:rsidR="009D3234" w:rsidRPr="008E1074">
        <w:t xml:space="preserve">T </w:t>
      </w:r>
      <w:r w:rsidR="00624CFD" w:rsidRPr="008E1074">
        <w:t xml:space="preserve">and </w:t>
      </w:r>
      <w:r w:rsidR="009D3234" w:rsidRPr="008E1074">
        <w:t xml:space="preserve">RH </w:t>
      </w:r>
      <w:r w:rsidR="00624CFD" w:rsidRPr="008E1074">
        <w:t xml:space="preserve">began to </w:t>
      </w:r>
      <w:r w:rsidR="004D114F" w:rsidRPr="008E1074">
        <w:t>increase</w:t>
      </w:r>
      <w:r w:rsidR="00624CFD" w:rsidRPr="008E1074">
        <w:t xml:space="preserve">, with the greatest differences </w:t>
      </w:r>
      <w:r w:rsidR="004D114F" w:rsidRPr="008E1074">
        <w:t>at ~</w:t>
      </w:r>
      <w:r w:rsidR="00624CFD" w:rsidRPr="008E1074">
        <w:t xml:space="preserve"> 2</w:t>
      </w:r>
      <w:r w:rsidR="00045C75" w:rsidRPr="008E1074">
        <w:t xml:space="preserve"> </w:t>
      </w:r>
      <w:r w:rsidR="0057203B" w:rsidRPr="008E1074">
        <w:t>pm, when difference</w:t>
      </w:r>
      <w:r w:rsidR="004D114F" w:rsidRPr="008E1074">
        <w:t>s</w:t>
      </w:r>
      <w:r w:rsidR="0057203B" w:rsidRPr="008E1074">
        <w:t xml:space="preserve"> as high as 7 </w:t>
      </w:r>
      <w:r w:rsidR="009D3234" w:rsidRPr="008E1074">
        <w:t>º</w:t>
      </w:r>
      <w:r w:rsidR="004D114F" w:rsidRPr="008E1074">
        <w:t>C</w:t>
      </w:r>
      <w:r w:rsidR="009D3234" w:rsidRPr="008E1074">
        <w:t xml:space="preserve"> </w:t>
      </w:r>
      <w:r w:rsidR="004D114F" w:rsidRPr="008E1074">
        <w:t xml:space="preserve">and 15% for T and RH, respectively. </w:t>
      </w:r>
      <w:r w:rsidR="00624CFD" w:rsidRPr="008E1074">
        <w:t xml:space="preserve">The differences in </w:t>
      </w:r>
      <w:r w:rsidR="009D3234" w:rsidRPr="008E1074">
        <w:t>RH</w:t>
      </w:r>
      <w:r w:rsidR="00624CFD" w:rsidRPr="008E1074">
        <w:t xml:space="preserve"> also meant that the halite nodules at </w:t>
      </w:r>
      <w:r w:rsidR="005331B7" w:rsidRPr="008E1074">
        <w:t>South site</w:t>
      </w:r>
      <w:r w:rsidR="00624CFD" w:rsidRPr="008E1074">
        <w:t xml:space="preserve"> spent more time in conditions </w:t>
      </w:r>
      <w:r w:rsidR="005335BB">
        <w:t>allowing for</w:t>
      </w:r>
      <w:r w:rsidR="005335BB" w:rsidRPr="008E1074">
        <w:t xml:space="preserve"> </w:t>
      </w:r>
      <w:r w:rsidR="00624CFD" w:rsidRPr="008E1074">
        <w:t>deliquescence (</w:t>
      </w:r>
      <w:r w:rsidR="00E811AF" w:rsidRPr="008E1074">
        <w:t xml:space="preserve">which occurs in salt at atmospheric </w:t>
      </w:r>
      <w:r w:rsidR="009D3234" w:rsidRPr="008E1074">
        <w:t>RH</w:t>
      </w:r>
      <w:r w:rsidR="00E811AF" w:rsidRPr="008E1074">
        <w:t xml:space="preserve"> above </w:t>
      </w:r>
      <w:r w:rsidR="00624CFD" w:rsidRPr="008E1074">
        <w:t xml:space="preserve">75%). On average, nodules </w:t>
      </w:r>
      <w:r w:rsidR="00460F56" w:rsidRPr="008E1074">
        <w:t xml:space="preserve">in the </w:t>
      </w:r>
      <w:r>
        <w:t>South</w:t>
      </w:r>
      <w:r w:rsidR="00460F56" w:rsidRPr="008E1074">
        <w:t xml:space="preserve"> site </w:t>
      </w:r>
      <w:r w:rsidR="00624CFD" w:rsidRPr="008E1074">
        <w:t xml:space="preserve">had </w:t>
      </w:r>
      <w:r>
        <w:t>12.9</w:t>
      </w:r>
      <w:r w:rsidR="00624CFD" w:rsidRPr="008E1074">
        <w:t xml:space="preserve"> hour</w:t>
      </w:r>
      <w:r w:rsidR="00E811AF" w:rsidRPr="008E1074">
        <w:t>s above the deliquescence point</w:t>
      </w:r>
      <w:r w:rsidR="00624CFD" w:rsidRPr="008E1074">
        <w:t xml:space="preserve">, while nodules </w:t>
      </w:r>
      <w:r w:rsidR="00206582" w:rsidRPr="008E1074">
        <w:t xml:space="preserve">in the </w:t>
      </w:r>
      <w:r>
        <w:t xml:space="preserve">North </w:t>
      </w:r>
      <w:r w:rsidR="00460F56" w:rsidRPr="008E1074">
        <w:t xml:space="preserve">site </w:t>
      </w:r>
      <w:r w:rsidR="00624CFD" w:rsidRPr="008E1074">
        <w:t xml:space="preserve">had </w:t>
      </w:r>
      <w:r>
        <w:t>just 10.0</w:t>
      </w:r>
      <w:r w:rsidR="00624CFD" w:rsidRPr="008E1074">
        <w:t xml:space="preserve"> hours</w:t>
      </w:r>
      <w:r w:rsidR="007614E1" w:rsidRPr="008E1074">
        <w:t xml:space="preserve"> (Fig</w:t>
      </w:r>
      <w:r w:rsidR="00C265C4">
        <w:t>.</w:t>
      </w:r>
      <w:r w:rsidR="007614E1" w:rsidRPr="008E1074">
        <w:t xml:space="preserve"> S1C)</w:t>
      </w:r>
      <w:r w:rsidR="00624CFD" w:rsidRPr="008E1074">
        <w:t>.</w:t>
      </w:r>
      <w:r w:rsidR="00EE7471" w:rsidRPr="008E1074">
        <w:t xml:space="preserve"> </w:t>
      </w:r>
      <w:r w:rsidR="001F211F">
        <w:t xml:space="preserve">Air sensors at the South site recorded 147 </w:t>
      </w:r>
      <w:r w:rsidR="00076007">
        <w:t xml:space="preserve">formation </w:t>
      </w:r>
      <w:r w:rsidR="001F211F">
        <w:t>days</w:t>
      </w:r>
      <w:r w:rsidR="00076007">
        <w:t xml:space="preserve"> with</w:t>
      </w:r>
      <w:r w:rsidR="001F211F">
        <w:t xml:space="preserve"> </w:t>
      </w:r>
      <w:r w:rsidR="00076007">
        <w:t xml:space="preserve">dew formation </w:t>
      </w:r>
      <w:r w:rsidR="001F211F">
        <w:t xml:space="preserve">(average duration: 3 hours; maximum duration: 9.5 hours) and 31 </w:t>
      </w:r>
      <w:r w:rsidR="00076007">
        <w:t xml:space="preserve">formation days with fog formation </w:t>
      </w:r>
      <w:r w:rsidR="001F211F">
        <w:t>(average duration: 9 hours; maximum duration: 15.5 hours).</w:t>
      </w:r>
      <w:r w:rsidR="001F211F" w:rsidRPr="00037664">
        <w:t xml:space="preserve"> </w:t>
      </w:r>
      <w:r w:rsidR="001F211F">
        <w:t xml:space="preserve">On the other hand, air sensors at the North site recorded 66 </w:t>
      </w:r>
      <w:r w:rsidR="00076007">
        <w:t xml:space="preserve">formation days with dew formation </w:t>
      </w:r>
      <w:r w:rsidR="001F211F">
        <w:t xml:space="preserve">(average duration: 2 hours; maximum </w:t>
      </w:r>
      <w:r w:rsidR="001F211F">
        <w:lastRenderedPageBreak/>
        <w:t xml:space="preserve">duration: 9.5 hours) and 15 </w:t>
      </w:r>
      <w:r w:rsidR="00076007">
        <w:t xml:space="preserve">formation days with fog formation </w:t>
      </w:r>
      <w:r w:rsidR="001F211F">
        <w:t>(average duration: 6.4 hours; maximum duration: 11 hours).</w:t>
      </w:r>
    </w:p>
    <w:p w14:paraId="6AE9BCB3" w14:textId="77777777" w:rsidR="001F559A" w:rsidRDefault="003D4303" w:rsidP="001F559A">
      <w:pPr>
        <w:spacing w:line="360" w:lineRule="auto"/>
        <w:ind w:firstLine="720"/>
      </w:pPr>
      <w:r w:rsidRPr="00155996">
        <w:t>At the landscape</w:t>
      </w:r>
      <w:r>
        <w:t xml:space="preserve"> scale </w:t>
      </w:r>
      <w:r w:rsidRPr="00155996">
        <w:t>(</w:t>
      </w:r>
      <w:r>
        <w:t>North-top and North-bottom</w:t>
      </w:r>
      <w:r w:rsidRPr="00155996">
        <w:t>)</w:t>
      </w:r>
      <w:r>
        <w:t xml:space="preserve"> there were small differences in temperature and significant differences in moisture conditions.</w:t>
      </w:r>
      <w:r w:rsidR="006B7E55">
        <w:t xml:space="preserve"> </w:t>
      </w:r>
      <w:r w:rsidR="00DD74C6" w:rsidRPr="008E1074">
        <w:t xml:space="preserve">The </w:t>
      </w:r>
      <w:r w:rsidR="00A303D2" w:rsidRPr="008E1074">
        <w:t>hill</w:t>
      </w:r>
      <w:r w:rsidR="007A5D9E">
        <w:t xml:space="preserve">top was </w:t>
      </w:r>
      <w:r w:rsidR="006B7E55">
        <w:t xml:space="preserve">somewhat </w:t>
      </w:r>
      <w:r w:rsidR="007A5D9E">
        <w:t xml:space="preserve">cooler (2-3 </w:t>
      </w:r>
      <w:r w:rsidR="009D3234" w:rsidRPr="008E1074">
        <w:t>º</w:t>
      </w:r>
      <w:r w:rsidR="007A5D9E">
        <w:t>C</w:t>
      </w:r>
      <w:r w:rsidR="007614E1" w:rsidRPr="008E1074">
        <w:t>; Fig. S1D</w:t>
      </w:r>
      <w:r w:rsidR="00DD74C6" w:rsidRPr="008E1074">
        <w:t xml:space="preserve">) </w:t>
      </w:r>
      <w:r w:rsidR="00564FBE" w:rsidRPr="008E1074">
        <w:t xml:space="preserve">and more humid (3-7%; Fig S1E) </w:t>
      </w:r>
      <w:r w:rsidR="00DD74C6" w:rsidRPr="008E1074">
        <w:t xml:space="preserve">during the </w:t>
      </w:r>
      <w:r w:rsidR="00564FBE" w:rsidRPr="008E1074">
        <w:t>morning</w:t>
      </w:r>
      <w:r w:rsidR="00DD74C6" w:rsidRPr="008E1074">
        <w:t xml:space="preserve"> hours,</w:t>
      </w:r>
      <w:r w:rsidR="00564FBE" w:rsidRPr="008E1074">
        <w:t xml:space="preserve"> resulting in </w:t>
      </w:r>
      <w:r w:rsidR="00EE7471" w:rsidRPr="008E1074">
        <w:t>t</w:t>
      </w:r>
      <w:r w:rsidR="00DD74C6" w:rsidRPr="008E1074">
        <w:t xml:space="preserve">he top location </w:t>
      </w:r>
      <w:r w:rsidR="001F211F">
        <w:t>experiencing</w:t>
      </w:r>
      <w:r w:rsidR="005335BB" w:rsidRPr="008E1074">
        <w:t xml:space="preserve"> </w:t>
      </w:r>
      <w:r w:rsidR="00564FBE" w:rsidRPr="008E1074">
        <w:t xml:space="preserve">an average of 11.2 </w:t>
      </w:r>
      <w:r w:rsidR="00EE7471" w:rsidRPr="008E1074">
        <w:t xml:space="preserve">hours per day above the deliquescence point, </w:t>
      </w:r>
      <w:r w:rsidR="00564FBE" w:rsidRPr="008E1074">
        <w:t xml:space="preserve">compared to 10.0 hours at the bottom </w:t>
      </w:r>
      <w:r w:rsidR="00EE7471" w:rsidRPr="008E1074">
        <w:t>(</w:t>
      </w:r>
      <w:r w:rsidR="007614E1" w:rsidRPr="008E1074">
        <w:t>Fig. S1F</w:t>
      </w:r>
      <w:r w:rsidR="00DD74C6" w:rsidRPr="008E1074">
        <w:t>).</w:t>
      </w:r>
      <w:r w:rsidR="001F211F">
        <w:t xml:space="preserve"> 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57FCED1F" w14:textId="23F9126B" w:rsidR="00EE7471" w:rsidRPr="008E1074" w:rsidRDefault="00DD74C6" w:rsidP="001F559A">
      <w:pPr>
        <w:spacing w:line="360" w:lineRule="auto"/>
        <w:ind w:firstLine="720"/>
      </w:pPr>
      <w:r w:rsidRPr="008E1074">
        <w:t>The interior temperat</w:t>
      </w:r>
      <w:r w:rsidR="00045C75" w:rsidRPr="008E1074">
        <w:t>ure of the halite closely tracked</w:t>
      </w:r>
      <w:r w:rsidR="00EE7471" w:rsidRPr="008E1074">
        <w:t xml:space="preserve"> that of the outside air, </w:t>
      </w:r>
      <w:r w:rsidR="007273ED" w:rsidRPr="008E1074">
        <w:t xml:space="preserve">with the temperatures </w:t>
      </w:r>
      <w:r w:rsidR="00A303D2" w:rsidRPr="008E1074">
        <w:t>near the surface</w:t>
      </w:r>
      <w:r w:rsidR="007273ED" w:rsidRPr="008E1074">
        <w:t xml:space="preserve"> of the halite </w:t>
      </w:r>
      <w:r w:rsidR="00EE7471" w:rsidRPr="008E1074">
        <w:t xml:space="preserve">sometimes reaching as high as 40 </w:t>
      </w:r>
      <w:r w:rsidR="009D3234" w:rsidRPr="008E1074">
        <w:t>º</w:t>
      </w:r>
      <w:r w:rsidR="00EE7471" w:rsidRPr="008E1074">
        <w:t>C (Fig. 2A</w:t>
      </w:r>
      <w:r w:rsidR="004F2D4F" w:rsidRPr="008E1074">
        <w:t>-C</w:t>
      </w:r>
      <w:r w:rsidR="00EE7471" w:rsidRPr="008E1074">
        <w:t>)</w:t>
      </w:r>
      <w:r w:rsidR="007273ED" w:rsidRPr="008E1074">
        <w:t xml:space="preserve">. </w:t>
      </w:r>
    </w:p>
    <w:p w14:paraId="0497CA86" w14:textId="3ACCE5F2" w:rsidR="00884CDE" w:rsidRPr="008E1074" w:rsidRDefault="00EE7471" w:rsidP="00092F28">
      <w:pPr>
        <w:spacing w:line="360" w:lineRule="auto"/>
      </w:pPr>
      <w:r w:rsidRPr="008E1074">
        <w:t>The RH inside the halite nodule was notably higher than the surrounding air (Fig. 2</w:t>
      </w:r>
      <w:r w:rsidR="004F2D4F" w:rsidRPr="008E1074">
        <w:t>D-E</w:t>
      </w:r>
      <w:r w:rsidRPr="008E1074">
        <w:t>)</w:t>
      </w:r>
      <w:r w:rsidR="004F2D4F" w:rsidRPr="008E1074">
        <w:t>, particularly during the day, when the atmospheric RH dropped significantly to as low as 20%, while the internal nodule RH</w:t>
      </w:r>
      <w:r w:rsidRPr="008E1074">
        <w:t xml:space="preserve"> </w:t>
      </w:r>
      <w:r w:rsidR="004F2D4F" w:rsidRPr="008E1074">
        <w:t>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w:t>
      </w:r>
      <w:r w:rsidR="00294BF3">
        <w:t>r between the two years (Fig. S2</w:t>
      </w:r>
      <w:r w:rsidR="004F2D4F" w:rsidRPr="008E1074">
        <w:t>).</w:t>
      </w:r>
    </w:p>
    <w:p w14:paraId="44EC0D36" w14:textId="6E50F4ED" w:rsidR="00C55254" w:rsidRDefault="00C55254" w:rsidP="00092F28">
      <w:pPr>
        <w:spacing w:line="360" w:lineRule="auto"/>
      </w:pPr>
      <w:r w:rsidRPr="008E1074">
        <w:tab/>
        <w:t xml:space="preserve">A fiber optic spectrometer was used to measure spectra transmission at </w:t>
      </w:r>
      <w:r w:rsidR="0011567D" w:rsidRPr="008E1074">
        <w:t>the top and middle</w:t>
      </w:r>
      <w:r w:rsidRPr="008E1074">
        <w:t xml:space="preserve"> positions within the </w:t>
      </w:r>
      <w:r w:rsidR="00796B2C" w:rsidRPr="008E1074">
        <w:t>halite nodules</w:t>
      </w:r>
      <w:r w:rsidRPr="008E1074">
        <w:t xml:space="preserve">. </w:t>
      </w:r>
      <w:r w:rsidR="005E176A">
        <w:t xml:space="preserve">These spectra were then </w:t>
      </w:r>
      <w:r w:rsidR="00D44C84">
        <w:t xml:space="preserve">compared to the photosynthetically active radiation (PAR) of unobstructed sunlight (2100 </w:t>
      </w:r>
      <w:r w:rsidR="00D44C84">
        <w:rPr>
          <w:rFonts w:eastAsia="Times New Roman"/>
        </w:rPr>
        <w:t>umol/m</w:t>
      </w:r>
      <w:r w:rsidR="00D44C84">
        <w:rPr>
          <w:rFonts w:eastAsia="Times New Roman"/>
          <w:vertAlign w:val="superscript"/>
        </w:rPr>
        <w:t>2</w:t>
      </w:r>
      <w:r w:rsidR="00D44C84" w:rsidRPr="00F76D25">
        <w:rPr>
          <w:rFonts w:eastAsia="Times New Roman"/>
        </w:rPr>
        <w:t>/sec</w:t>
      </w:r>
      <w:r w:rsidR="00D44C84">
        <w:t>)</w:t>
      </w:r>
      <w:r w:rsidR="005E176A">
        <w:t xml:space="preserve"> to calculate the effective photosynthetically active radiation (PAR) available at different internal positions in the nodules. </w:t>
      </w:r>
      <w:r w:rsidR="00437026">
        <w:t xml:space="preserve">The </w:t>
      </w:r>
      <w:r w:rsidR="005E176A">
        <w:t xml:space="preserve">average available PAR </w:t>
      </w:r>
      <w:r w:rsidR="00437026">
        <w:t xml:space="preserve">was </w:t>
      </w:r>
      <w:r w:rsidR="002023C8">
        <w:t>4.70</w:t>
      </w:r>
      <w:r w:rsidR="005E176A">
        <w:t xml:space="preserve"> </w:t>
      </w:r>
      <w:r w:rsidR="005E176A">
        <w:rPr>
          <w:rFonts w:eastAsia="Times New Roman"/>
        </w:rPr>
        <w:t>umol/m</w:t>
      </w:r>
      <w:r w:rsidR="005E176A">
        <w:rPr>
          <w:rFonts w:eastAsia="Times New Roman"/>
          <w:vertAlign w:val="superscript"/>
        </w:rPr>
        <w:t>2</w:t>
      </w:r>
      <w:r w:rsidR="005E176A" w:rsidRPr="00F76D25">
        <w:rPr>
          <w:rFonts w:eastAsia="Times New Roman"/>
        </w:rPr>
        <w:t>/sec</w:t>
      </w:r>
      <w:r w:rsidR="00437026">
        <w:t xml:space="preserve"> +/- </w:t>
      </w:r>
      <w:r w:rsidR="002023C8">
        <w:t>1.07</w:t>
      </w:r>
      <w:r w:rsidR="00437026">
        <w:t xml:space="preserve"> in the top and </w:t>
      </w:r>
      <w:r w:rsidR="002023C8">
        <w:t>0.11</w:t>
      </w:r>
      <w:r w:rsidR="005E176A" w:rsidRPr="00854DF4">
        <w:t xml:space="preserve"> </w:t>
      </w:r>
      <w:r w:rsidR="005E176A">
        <w:rPr>
          <w:rFonts w:eastAsia="Times New Roman"/>
        </w:rPr>
        <w:t>umol/m</w:t>
      </w:r>
      <w:r w:rsidR="005E176A">
        <w:rPr>
          <w:rFonts w:eastAsia="Times New Roman"/>
          <w:vertAlign w:val="superscript"/>
        </w:rPr>
        <w:t>2</w:t>
      </w:r>
      <w:r w:rsidR="005E176A" w:rsidRPr="00F76D25">
        <w:rPr>
          <w:rFonts w:eastAsia="Times New Roman"/>
        </w:rPr>
        <w:t>/sec</w:t>
      </w:r>
      <w:r w:rsidR="005E176A" w:rsidRPr="00854DF4">
        <w:t xml:space="preserve"> </w:t>
      </w:r>
      <w:r w:rsidR="002023C8">
        <w:t>+/- 0.06</w:t>
      </w:r>
      <w:r w:rsidR="00437026">
        <w:t xml:space="preserve"> in the middle of the nodules</w:t>
      </w:r>
      <w:r w:rsidR="005E176A">
        <w:t>.</w:t>
      </w:r>
      <w:r w:rsidR="005A7AFB">
        <w:t xml:space="preserve"> (Fig. S3</w:t>
      </w:r>
      <w:r w:rsidR="00D66091">
        <w:t>). The</w:t>
      </w:r>
      <w:r w:rsidRPr="008E1074">
        <w:t xml:space="preserve"> difference </w:t>
      </w:r>
      <w:r w:rsidR="00D66091">
        <w:t xml:space="preserve">in available light for photosynthesis </w:t>
      </w:r>
      <w:r w:rsidRPr="008E1074">
        <w:t xml:space="preserve">was even greater in the primary excitation wavelength of chlorophyll </w:t>
      </w:r>
      <w:r w:rsidR="00133751" w:rsidRPr="008E1074">
        <w:rPr>
          <w:i/>
        </w:rPr>
        <w:t>a</w:t>
      </w:r>
      <w:r w:rsidR="00133751" w:rsidRPr="008E1074">
        <w:t xml:space="preserve"> </w:t>
      </w:r>
      <w:r w:rsidRPr="008E1074">
        <w:t xml:space="preserve">(680nm), with </w:t>
      </w:r>
      <w:r w:rsidR="004915FB" w:rsidRPr="008E1074">
        <w:t>the center of the nodules</w:t>
      </w:r>
      <w:r w:rsidR="004915FB">
        <w:t xml:space="preserve"> receiving </w:t>
      </w:r>
      <w:r w:rsidR="00D44C84">
        <w:t>as little as 1</w:t>
      </w:r>
      <w:r w:rsidRPr="008E1074">
        <w:t xml:space="preserve">% of the light usable for photosynthesis at this wavelength </w:t>
      </w:r>
      <w:r w:rsidR="004915FB">
        <w:t>compared to that of the top of the nodule</w:t>
      </w:r>
      <w:r w:rsidRPr="008E1074">
        <w:t xml:space="preserve">. </w:t>
      </w:r>
    </w:p>
    <w:p w14:paraId="7745BD77" w14:textId="77777777" w:rsidR="004915FB" w:rsidRPr="008E1074" w:rsidRDefault="004915FB" w:rsidP="00092F28">
      <w:pPr>
        <w:spacing w:line="360" w:lineRule="auto"/>
      </w:pPr>
    </w:p>
    <w:p w14:paraId="6542D4D7" w14:textId="47728E1C" w:rsidR="00FA0753" w:rsidRPr="008E1074" w:rsidRDefault="003A17C0" w:rsidP="00092F28">
      <w:pPr>
        <w:spacing w:line="360" w:lineRule="auto"/>
      </w:pPr>
      <w:r w:rsidRPr="008E1074">
        <w:rPr>
          <w:noProof/>
        </w:rPr>
        <w:lastRenderedPageBreak/>
        <w:drawing>
          <wp:inline distT="0" distB="0" distL="0" distR="0" wp14:anchorId="10C2A443" wp14:editId="6F230537">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07C71989" w14:textId="68DED9A9" w:rsidR="004F2D4F" w:rsidRPr="008E1074" w:rsidRDefault="00FA0753" w:rsidP="00092F28">
      <w:pPr>
        <w:spacing w:line="360" w:lineRule="auto"/>
        <w:rPr>
          <w:i/>
        </w:rPr>
      </w:pPr>
      <w:r w:rsidRPr="008E1074">
        <w:rPr>
          <w:i/>
        </w:rPr>
        <w:t xml:space="preserve">Fig. 2: </w:t>
      </w:r>
      <w:r w:rsidR="005E4C99" w:rsidRPr="008E1074">
        <w:rPr>
          <w:i/>
        </w:rPr>
        <w:t xml:space="preserve">Daily average over </w:t>
      </w:r>
      <w:r w:rsidR="001D6C54" w:rsidRPr="008E1074">
        <w:rPr>
          <w:i/>
        </w:rPr>
        <w:t>a year</w:t>
      </w:r>
      <w:r w:rsidR="00E07E9E" w:rsidRPr="008E1074">
        <w:rPr>
          <w:i/>
        </w:rPr>
        <w:t xml:space="preserve"> </w:t>
      </w:r>
      <w:r w:rsidR="00C55931" w:rsidRPr="008E1074">
        <w:rPr>
          <w:i/>
        </w:rPr>
        <w:t>(March 25, 2019 to March 11, 2020</w:t>
      </w:r>
      <w:r w:rsidR="005E4C99" w:rsidRPr="008E1074">
        <w:rPr>
          <w:i/>
        </w:rPr>
        <w:t>) of t</w:t>
      </w:r>
      <w:r w:rsidRPr="008E1074">
        <w:rPr>
          <w:i/>
        </w:rPr>
        <w:t>emperature (A</w:t>
      </w:r>
      <w:r w:rsidR="000A0E69" w:rsidRPr="008E1074">
        <w:rPr>
          <w:i/>
        </w:rPr>
        <w:t>, B, C) and relative humidity (D, E, F</w:t>
      </w:r>
      <w:r w:rsidRPr="008E1074">
        <w:rPr>
          <w:i/>
        </w:rPr>
        <w:t xml:space="preserve">) at </w:t>
      </w:r>
      <w:r w:rsidR="00460F56" w:rsidRPr="008E1074">
        <w:rPr>
          <w:i/>
        </w:rPr>
        <w:t>North</w:t>
      </w:r>
      <w:r w:rsidRPr="008E1074">
        <w:rPr>
          <w:i/>
        </w:rPr>
        <w:t xml:space="preserve">-Top </w:t>
      </w:r>
      <w:r w:rsidR="005E4C99" w:rsidRPr="008E1074">
        <w:rPr>
          <w:i/>
        </w:rPr>
        <w:t>sampling location</w:t>
      </w:r>
      <w:r w:rsidR="00042B04" w:rsidRPr="008E1074">
        <w:rPr>
          <w:i/>
        </w:rPr>
        <w:t xml:space="preserve"> inside three halite nodules (columns)</w:t>
      </w:r>
      <w:r w:rsidRPr="008E1074">
        <w:rPr>
          <w:i/>
        </w:rPr>
        <w:t xml:space="preserve">. Data </w:t>
      </w:r>
      <w:r w:rsidR="00045C75" w:rsidRPr="008E1074">
        <w:rPr>
          <w:i/>
        </w:rPr>
        <w:t>were</w:t>
      </w:r>
      <w:r w:rsidRPr="008E1074">
        <w:rPr>
          <w:i/>
        </w:rPr>
        <w:t xml:space="preserve"> </w:t>
      </w:r>
      <w:r w:rsidR="001632BF" w:rsidRPr="008E1074">
        <w:rPr>
          <w:i/>
        </w:rPr>
        <w:t>collected</w:t>
      </w:r>
      <w:r w:rsidRPr="008E1074">
        <w:rPr>
          <w:i/>
        </w:rPr>
        <w:t xml:space="preserve"> </w:t>
      </w:r>
      <w:r w:rsidR="00C55931" w:rsidRPr="008E1074">
        <w:rPr>
          <w:i/>
        </w:rPr>
        <w:t>with separate HOB</w:t>
      </w:r>
      <w:r w:rsidR="001632BF" w:rsidRPr="008E1074">
        <w:rPr>
          <w:i/>
        </w:rPr>
        <w:t xml:space="preserve">O sensors </w:t>
      </w:r>
      <w:r w:rsidRPr="008E1074">
        <w:rPr>
          <w:i/>
        </w:rPr>
        <w:t xml:space="preserve">1m above the ground (“Air”) </w:t>
      </w:r>
      <w:r w:rsidR="001632BF" w:rsidRPr="008E1074">
        <w:rPr>
          <w:i/>
        </w:rPr>
        <w:t xml:space="preserve">or </w:t>
      </w:r>
      <w:r w:rsidRPr="008E1074">
        <w:rPr>
          <w:i/>
        </w:rPr>
        <w:t xml:space="preserve">sealed inside a halite </w:t>
      </w:r>
      <w:r w:rsidR="00045C75" w:rsidRPr="008E1074">
        <w:rPr>
          <w:i/>
        </w:rPr>
        <w:t xml:space="preserve">nodule </w:t>
      </w:r>
      <w:r w:rsidRPr="008E1074">
        <w:rPr>
          <w:i/>
        </w:rPr>
        <w:t>near the top, middle, and bottom of the nodule. Highlight lines represent non-parametric</w:t>
      </w:r>
      <w:r w:rsidR="004A7185" w:rsidRPr="008E1074">
        <w:rPr>
          <w:i/>
        </w:rPr>
        <w:t xml:space="preserve"> polynomial</w:t>
      </w:r>
      <w:r w:rsidRPr="008E1074">
        <w:rPr>
          <w:i/>
        </w:rPr>
        <w:t xml:space="preserve"> </w:t>
      </w:r>
      <w:r w:rsidR="004A7185" w:rsidRPr="008E1074">
        <w:rPr>
          <w:i/>
        </w:rPr>
        <w:t xml:space="preserve">kernel </w:t>
      </w:r>
      <w:r w:rsidRPr="008E1074">
        <w:rPr>
          <w:i/>
        </w:rPr>
        <w:t xml:space="preserve">regression </w:t>
      </w:r>
      <w:r w:rsidR="004A7185" w:rsidRPr="008E1074">
        <w:rPr>
          <w:i/>
        </w:rPr>
        <w:t xml:space="preserve">(q=6) with </w:t>
      </w:r>
      <w:r w:rsidRPr="008E1074">
        <w:rPr>
          <w:i/>
        </w:rPr>
        <w:t xml:space="preserve">pyqt_fit. </w:t>
      </w:r>
    </w:p>
    <w:p w14:paraId="7AE2AE3A" w14:textId="77777777" w:rsidR="00FA0753" w:rsidRPr="008E1074" w:rsidRDefault="00FA0753" w:rsidP="00092F28">
      <w:pPr>
        <w:spacing w:line="360" w:lineRule="auto"/>
      </w:pPr>
    </w:p>
    <w:p w14:paraId="2C578045" w14:textId="312CF96D" w:rsidR="00133751" w:rsidRPr="008E1074" w:rsidRDefault="00092F28" w:rsidP="00092F28">
      <w:pPr>
        <w:spacing w:line="360" w:lineRule="auto"/>
        <w:rPr>
          <w:b/>
        </w:rPr>
      </w:pPr>
      <w:r>
        <w:rPr>
          <w:b/>
        </w:rPr>
        <w:t xml:space="preserve">3.3 </w:t>
      </w:r>
      <w:r w:rsidR="00F83DF5" w:rsidRPr="008E1074">
        <w:rPr>
          <w:b/>
        </w:rPr>
        <w:t>Biomass distribution inside halite nodules</w:t>
      </w:r>
    </w:p>
    <w:p w14:paraId="707F4CC7" w14:textId="63A92662" w:rsidR="00C069B1" w:rsidRPr="008E1074" w:rsidRDefault="00C069B1" w:rsidP="00092F28">
      <w:pPr>
        <w:spacing w:line="360" w:lineRule="auto"/>
      </w:pPr>
      <w:r w:rsidRPr="008E1074">
        <w:tab/>
      </w:r>
      <w:r w:rsidR="00551F56" w:rsidRPr="008E1074">
        <w:t>As a</w:t>
      </w:r>
      <w:r w:rsidR="00E32A5F" w:rsidRPr="008E1074">
        <w:t xml:space="preserve">n </w:t>
      </w:r>
      <w:r w:rsidR="00E32A5F" w:rsidRPr="0047694B">
        <w:t>estimate</w:t>
      </w:r>
      <w:r w:rsidR="00E32A5F" w:rsidRPr="008E1074">
        <w:t xml:space="preserve"> </w:t>
      </w:r>
      <w:r w:rsidR="00551F56" w:rsidRPr="008E1074">
        <w:t xml:space="preserve">for total biomass, </w:t>
      </w:r>
      <w:r w:rsidR="00E32A5F" w:rsidRPr="008E1074">
        <w:t xml:space="preserve">the </w:t>
      </w:r>
      <w:r w:rsidR="00551F56" w:rsidRPr="008E1074">
        <w:t>c</w:t>
      </w:r>
      <w:r w:rsidRPr="008E1074">
        <w:t xml:space="preserve">ell </w:t>
      </w:r>
      <w:r w:rsidR="0081592F">
        <w:t>density</w:t>
      </w:r>
      <w:r w:rsidR="00E32A5F" w:rsidRPr="008E1074">
        <w:t xml:space="preserve"> </w:t>
      </w:r>
      <w:r w:rsidR="0081592F">
        <w:t xml:space="preserve">in the </w:t>
      </w:r>
      <w:r w:rsidR="00E32A5F" w:rsidRPr="008E1074">
        <w:t>substrate</w:t>
      </w:r>
      <w:r w:rsidRPr="008E1074">
        <w:t xml:space="preserve"> was </w:t>
      </w:r>
      <w:r w:rsidR="005E63EF">
        <w:t>measured</w:t>
      </w:r>
      <w:r w:rsidRPr="008E1074">
        <w:t xml:space="preserve"> for </w:t>
      </w:r>
      <w:r w:rsidR="005335BB">
        <w:t xml:space="preserve">a subset of nodules </w:t>
      </w:r>
      <w:r w:rsidRPr="008E1074">
        <w:t xml:space="preserve">the top, middle, and bottom positions. </w:t>
      </w:r>
      <w:r w:rsidR="00774825" w:rsidRPr="008E1074">
        <w:t>Each nodule was sliced vertically in three locations, and the top, middle, and bottom (approximately equidistant) positions in each slice were sampled.</w:t>
      </w:r>
      <w:r w:rsidR="005E63EF">
        <w:t xml:space="preserve"> A semi-automated DAPI cell counting assay was used to </w:t>
      </w:r>
      <w:r w:rsidR="0081592F">
        <w:t xml:space="preserve">count the number of cells per field of view under a microscope, and then back-calculate </w:t>
      </w:r>
      <w:r w:rsidR="005E63EF">
        <w:t>the density of cells per gram of halite material at each sampled location.</w:t>
      </w:r>
      <w:r w:rsidR="00774825" w:rsidRPr="008E1074">
        <w:t xml:space="preserve"> We found a </w:t>
      </w:r>
      <w:r w:rsidRPr="008E1074">
        <w:t>great degree of biomass</w:t>
      </w:r>
      <w:r w:rsidR="00774825" w:rsidRPr="008E1074">
        <w:t xml:space="preserve"> variability between </w:t>
      </w:r>
      <w:r w:rsidR="00796B2C" w:rsidRPr="008E1074">
        <w:t>halite nodules</w:t>
      </w:r>
      <w:r w:rsidR="00774825" w:rsidRPr="008E1074">
        <w:t>, as well as between slices from the same nodule</w:t>
      </w:r>
      <w:r w:rsidR="0078169C">
        <w:t xml:space="preserve">, ranging from 0.5 to 9 millions of cells per gram of </w:t>
      </w:r>
      <w:r w:rsidR="006B73A2">
        <w:t xml:space="preserve">ground </w:t>
      </w:r>
      <w:r w:rsidR="0078169C">
        <w:t>halite</w:t>
      </w:r>
      <w:r w:rsidR="00774825" w:rsidRPr="008E1074">
        <w:t xml:space="preserve"> </w:t>
      </w:r>
      <w:r w:rsidR="00FB4914" w:rsidRPr="008E1074">
        <w:t>(</w:t>
      </w:r>
      <w:r w:rsidR="00294BF3">
        <w:t>Fig. S4</w:t>
      </w:r>
      <w:r w:rsidR="00FB4914" w:rsidRPr="008E1074">
        <w:t>)</w:t>
      </w:r>
      <w:r w:rsidRPr="008E1074">
        <w:t xml:space="preserve">. To account for </w:t>
      </w:r>
      <w:r w:rsidR="00C05B96" w:rsidRPr="008E1074">
        <w:t xml:space="preserve">this </w:t>
      </w:r>
      <w:r w:rsidR="006460CD" w:rsidRPr="008E1074">
        <w:t>variation in</w:t>
      </w:r>
      <w:r w:rsidRPr="008E1074">
        <w:t xml:space="preserve"> biomass between </w:t>
      </w:r>
      <w:r w:rsidR="00426BA4" w:rsidRPr="008E1074">
        <w:t>sl</w:t>
      </w:r>
      <w:r w:rsidRPr="008E1074">
        <w:t>ice</w:t>
      </w:r>
      <w:r w:rsidR="00426BA4" w:rsidRPr="008E1074">
        <w:t>s</w:t>
      </w:r>
      <w:r w:rsidRPr="008E1074">
        <w:t xml:space="preserve">, the average cell </w:t>
      </w:r>
      <w:r w:rsidR="00426BA4" w:rsidRPr="008E1074">
        <w:t>count</w:t>
      </w:r>
      <w:r w:rsidRPr="008E1074">
        <w:t xml:space="preserve"> estimates of each biological replicate were standardized to the maximum value in that slice</w:t>
      </w:r>
      <w:r w:rsidR="00FB4914" w:rsidRPr="008E1074">
        <w:t xml:space="preserve"> (</w:t>
      </w:r>
      <w:r w:rsidR="00294BF3">
        <w:t>Fig. S5</w:t>
      </w:r>
      <w:r w:rsidR="00FB4914" w:rsidRPr="008E1074">
        <w:t>)</w:t>
      </w:r>
      <w:r w:rsidRPr="008E1074">
        <w:t xml:space="preserve">. Doing so </w:t>
      </w:r>
      <w:r w:rsidR="00C347D9" w:rsidRPr="008E1074">
        <w:t xml:space="preserve">revealed </w:t>
      </w:r>
      <w:r w:rsidRPr="008E1074">
        <w:t>that there was no pos</w:t>
      </w:r>
      <w:r w:rsidR="00F95CC7" w:rsidRPr="008E1074">
        <w:t xml:space="preserve">ition in the </w:t>
      </w:r>
      <w:r w:rsidR="00C347D9" w:rsidRPr="008E1074">
        <w:lastRenderedPageBreak/>
        <w:t xml:space="preserve">nodules </w:t>
      </w:r>
      <w:r w:rsidR="00F95CC7" w:rsidRPr="008E1074">
        <w:t xml:space="preserve">that had </w:t>
      </w:r>
      <w:r w:rsidR="00551F56" w:rsidRPr="008E1074">
        <w:t>predictably</w:t>
      </w:r>
      <w:r w:rsidRPr="008E1074">
        <w:t xml:space="preserve"> higher or lower biomass. Out of the 12 slices</w:t>
      </w:r>
      <w:r w:rsidR="00551F56" w:rsidRPr="008E1074">
        <w:t xml:space="preserve"> interrogated</w:t>
      </w:r>
      <w:r w:rsidRPr="008E1074">
        <w:t xml:space="preserve">, 2 had the highest biomass at the top, 4 at the middle, and 6 at the bottom. </w:t>
      </w:r>
    </w:p>
    <w:p w14:paraId="752A19AD" w14:textId="74472838" w:rsidR="003C7C1E" w:rsidRPr="008E1074" w:rsidRDefault="003C7C1E" w:rsidP="00092F28">
      <w:pPr>
        <w:spacing w:line="360" w:lineRule="auto"/>
      </w:pPr>
    </w:p>
    <w:p w14:paraId="255FD06B" w14:textId="2569A7F6" w:rsidR="00103E8C" w:rsidRPr="008E1074" w:rsidRDefault="00092F28" w:rsidP="00092F28">
      <w:pPr>
        <w:spacing w:line="360" w:lineRule="auto"/>
        <w:rPr>
          <w:b/>
        </w:rPr>
      </w:pPr>
      <w:r>
        <w:rPr>
          <w:b/>
        </w:rPr>
        <w:t xml:space="preserve">3.4 </w:t>
      </w:r>
      <w:r w:rsidR="00EB6D13" w:rsidRPr="008E1074">
        <w:rPr>
          <w:b/>
        </w:rPr>
        <w:t xml:space="preserve">Microbial community </w:t>
      </w:r>
      <w:r w:rsidR="00103E8C" w:rsidRPr="008E1074">
        <w:rPr>
          <w:b/>
        </w:rPr>
        <w:t>structure</w:t>
      </w:r>
      <w:r w:rsidR="00C93C45" w:rsidRPr="008E1074">
        <w:rPr>
          <w:b/>
        </w:rPr>
        <w:t xml:space="preserve"> diversity</w:t>
      </w:r>
      <w:r w:rsidR="00103E8C" w:rsidRPr="008E1074">
        <w:rPr>
          <w:b/>
        </w:rPr>
        <w:t xml:space="preserve"> </w:t>
      </w:r>
      <w:r w:rsidR="00EB6D13" w:rsidRPr="008E1074">
        <w:rPr>
          <w:b/>
        </w:rPr>
        <w:t xml:space="preserve">across </w:t>
      </w:r>
      <w:r w:rsidR="00731D18" w:rsidRPr="008E1074">
        <w:rPr>
          <w:b/>
        </w:rPr>
        <w:t xml:space="preserve">different </w:t>
      </w:r>
      <w:r w:rsidR="00BA3BBF" w:rsidRPr="008E1074">
        <w:rPr>
          <w:b/>
        </w:rPr>
        <w:t>distance scales</w:t>
      </w:r>
    </w:p>
    <w:p w14:paraId="3E633A77" w14:textId="3BAC0B35" w:rsidR="00590ED8" w:rsidRPr="008E1074" w:rsidRDefault="00103E8C" w:rsidP="00092F28">
      <w:pPr>
        <w:spacing w:line="360" w:lineRule="auto"/>
      </w:pPr>
      <w:r w:rsidRPr="008E1074">
        <w:tab/>
      </w:r>
      <w:r w:rsidR="00590ED8" w:rsidRPr="008E1074">
        <w:t xml:space="preserve">One way to compare microbial community composition between sampling sites is to cluster 16S rRNA gene sequences at the </w:t>
      </w:r>
      <w:r w:rsidR="0011567D" w:rsidRPr="008E1074">
        <w:t>amplicon sequence variant (</w:t>
      </w:r>
      <w:r w:rsidRPr="008E1074">
        <w:t>ASV</w:t>
      </w:r>
      <w:r w:rsidR="0011567D" w:rsidRPr="008E1074">
        <w:t>)</w:t>
      </w:r>
      <w:r w:rsidRPr="008E1074">
        <w:t xml:space="preserve"> level</w:t>
      </w:r>
      <w:r w:rsidR="00590ED8" w:rsidRPr="008E1074">
        <w:t xml:space="preserve"> and compare each pair of samples with </w:t>
      </w:r>
      <w:r w:rsidR="00424D61">
        <w:t xml:space="preserve">a diversity metric such as </w:t>
      </w:r>
      <w:r w:rsidR="00590ED8" w:rsidRPr="008E1074">
        <w:t xml:space="preserve">the Weighted Unifrac dissimilarity index, which measures the dissimilarity in ASV composition while accounting for </w:t>
      </w:r>
      <w:r w:rsidRPr="008E1074">
        <w:t>ASV phylogenetic similarity</w:t>
      </w:r>
      <w:r w:rsidR="00590ED8" w:rsidRPr="008E1074">
        <w:t>.</w:t>
      </w:r>
      <w:r w:rsidR="0044671E" w:rsidRPr="008E1074">
        <w:t xml:space="preserve"> </w:t>
      </w:r>
      <w:r w:rsidR="00424D61" w:rsidRPr="008E1074">
        <w:t>Th</w:t>
      </w:r>
      <w:r w:rsidR="00424D61">
        <w:t>e</w:t>
      </w:r>
      <w:r w:rsidR="00424D61" w:rsidRPr="008E1074">
        <w:t xml:space="preserve"> </w:t>
      </w:r>
      <w:r w:rsidR="0044671E" w:rsidRPr="008E1074">
        <w:t>dissimilarity matrix</w:t>
      </w:r>
      <w:r w:rsidR="00424D61">
        <w:t xml:space="preserve">, resulting from this analysis, </w:t>
      </w:r>
      <w:r w:rsidR="0044671E" w:rsidRPr="008E1074">
        <w:t xml:space="preserve">was </w:t>
      </w:r>
      <w:r w:rsidR="00C51526" w:rsidRPr="008E1074">
        <w:t xml:space="preserve">then used to compute differences </w:t>
      </w:r>
      <w:r w:rsidRPr="008E1074">
        <w:t xml:space="preserve">between </w:t>
      </w:r>
      <w:r w:rsidR="00843C86" w:rsidRPr="008E1074">
        <w:t xml:space="preserve">sampling </w:t>
      </w:r>
      <w:r w:rsidRPr="008E1074">
        <w:t xml:space="preserve">locations </w:t>
      </w:r>
      <w:r w:rsidR="00843C86" w:rsidRPr="008E1074">
        <w:t>for all spatial scales</w:t>
      </w:r>
      <w:r w:rsidRPr="008E1074">
        <w:t xml:space="preserve">. At the </w:t>
      </w:r>
      <w:r w:rsidR="00E2561A" w:rsidRPr="008E1074">
        <w:t xml:space="preserve">regional </w:t>
      </w:r>
      <w:r w:rsidR="00590ED8" w:rsidRPr="008E1074">
        <w:t xml:space="preserve">(North vs. South) and landscape (North-top vs North-bottom) </w:t>
      </w:r>
      <w:r w:rsidRPr="008E1074">
        <w:t>distance scale</w:t>
      </w:r>
      <w:r w:rsidR="00590ED8" w:rsidRPr="008E1074">
        <w:t>s</w:t>
      </w:r>
      <w:r w:rsidRPr="008E1074">
        <w:t xml:space="preserve">, we found </w:t>
      </w:r>
      <w:r w:rsidR="00590ED8" w:rsidRPr="008E1074">
        <w:t xml:space="preserve">the microbial community composition to be </w:t>
      </w:r>
      <w:r w:rsidRPr="008E1074">
        <w:t>significantl</w:t>
      </w:r>
      <w:r w:rsidR="00460F56" w:rsidRPr="008E1074">
        <w:t xml:space="preserve">y different </w:t>
      </w:r>
      <w:r w:rsidR="00590ED8" w:rsidRPr="008E1074">
        <w:t xml:space="preserve">between sites </w:t>
      </w:r>
      <w:r w:rsidRPr="008E1074">
        <w:t>(</w:t>
      </w:r>
      <w:r w:rsidRPr="008E1074">
        <w:rPr>
          <w:i/>
        </w:rPr>
        <w:t>PERMANOVA: pval</w:t>
      </w:r>
      <w:r w:rsidR="00590ED8" w:rsidRPr="008E1074">
        <w:rPr>
          <w:i/>
        </w:rPr>
        <w:t xml:space="preserve"> &lt; </w:t>
      </w:r>
      <w:r w:rsidRPr="008E1074">
        <w:rPr>
          <w:rFonts w:eastAsia="Times New Roman"/>
        </w:rPr>
        <w:t>0.001</w:t>
      </w:r>
      <w:r w:rsidR="00590ED8" w:rsidRPr="008E1074">
        <w:t xml:space="preserve">; </w:t>
      </w:r>
      <w:r w:rsidR="007D4E32" w:rsidRPr="008E1074">
        <w:t>Fig. 3</w:t>
      </w:r>
      <w:r w:rsidR="007111ED" w:rsidRPr="008E1074">
        <w:t>A</w:t>
      </w:r>
      <w:r w:rsidR="00590ED8" w:rsidRPr="008E1074">
        <w:t>,</w:t>
      </w:r>
      <w:r w:rsidR="00451319" w:rsidRPr="008E1074">
        <w:t xml:space="preserve"> </w:t>
      </w:r>
      <w:r w:rsidR="00590ED8" w:rsidRPr="008E1074">
        <w:t>B</w:t>
      </w:r>
      <w:r w:rsidR="00811021" w:rsidRPr="008E1074">
        <w:t xml:space="preserve">). </w:t>
      </w:r>
      <w:r w:rsidR="00AE4A5D" w:rsidRPr="008E1074">
        <w:t>We also found that</w:t>
      </w:r>
      <w:r w:rsidR="00590ED8" w:rsidRPr="008E1074">
        <w:t xml:space="preserve"> the </w:t>
      </w:r>
      <w:r w:rsidRPr="008E1074">
        <w:t xml:space="preserve">average inter-sample dissimilarity between </w:t>
      </w:r>
      <w:r w:rsidR="00590ED8" w:rsidRPr="008E1074">
        <w:t xml:space="preserve">the North and the South was higher than that between North-top and North-bottom (0.96 and </w:t>
      </w:r>
      <w:r w:rsidRPr="008E1074">
        <w:t>0.91</w:t>
      </w:r>
      <w:r w:rsidR="00590ED8" w:rsidRPr="008E1074">
        <w:t>, respectively</w:t>
      </w:r>
      <w:r w:rsidRPr="008E1074">
        <w:t>; Student’s T-test, pval&lt;0.001).</w:t>
      </w:r>
    </w:p>
    <w:p w14:paraId="10174F46" w14:textId="77777777" w:rsidR="00884CDE" w:rsidRPr="008E1074" w:rsidRDefault="00103E8C" w:rsidP="00092F28">
      <w:pPr>
        <w:spacing w:line="360" w:lineRule="auto"/>
      </w:pPr>
      <w:r w:rsidRPr="008E1074">
        <w:tab/>
      </w:r>
    </w:p>
    <w:p w14:paraId="42DEF3AF" w14:textId="0383D033" w:rsidR="00103E8C" w:rsidRDefault="00F37692" w:rsidP="00092F28">
      <w:pPr>
        <w:spacing w:line="360" w:lineRule="auto"/>
        <w:ind w:firstLine="720"/>
      </w:pPr>
      <w:r w:rsidRPr="008E1074">
        <w:t xml:space="preserve">A closer look inside neighboring nodules at the </w:t>
      </w:r>
      <w:r w:rsidR="00531718" w:rsidRPr="008E1074">
        <w:t>North</w:t>
      </w:r>
      <w:r w:rsidR="004E1BF8" w:rsidRPr="008E1074">
        <w:t>-top</w:t>
      </w:r>
      <w:r w:rsidRPr="008E1074">
        <w:t xml:space="preserve"> sampling site </w:t>
      </w:r>
      <w:r w:rsidR="00103E8C" w:rsidRPr="008E1074">
        <w:t xml:space="preserve">revealed </w:t>
      </w:r>
      <w:r w:rsidR="00884AB1" w:rsidRPr="008E1074">
        <w:t>substantial</w:t>
      </w:r>
      <w:r w:rsidR="00D517EA" w:rsidRPr="008E1074">
        <w:t xml:space="preserve"> diversity in microbial community composition inside the nodules </w:t>
      </w:r>
      <w:r w:rsidR="00294BF3">
        <w:t>(Fig. 3, S6</w:t>
      </w:r>
      <w:r w:rsidR="007111ED" w:rsidRPr="008E1074">
        <w:t>)</w:t>
      </w:r>
      <w:r w:rsidR="00103E8C" w:rsidRPr="008E1074">
        <w:t xml:space="preserve">. </w:t>
      </w:r>
      <w:r w:rsidR="00301C08" w:rsidRPr="008E1074">
        <w:t>C</w:t>
      </w:r>
      <w:r w:rsidR="00D517EA" w:rsidRPr="008E1074">
        <w:t>ollected samples differed significantly between nodules</w:t>
      </w:r>
      <w:r w:rsidR="00E61920" w:rsidRPr="008E1074">
        <w:t>, between slices, and</w:t>
      </w:r>
      <w:r w:rsidR="00301C08" w:rsidRPr="008E1074">
        <w:t xml:space="preserve"> between the top, middle, and bottom positions of different nodules</w:t>
      </w:r>
      <w:r w:rsidR="00D517EA" w:rsidRPr="008E1074">
        <w:t xml:space="preserve"> (PERMANOVA: pval&lt;0.01</w:t>
      </w:r>
      <w:r w:rsidR="00103E8C" w:rsidRPr="008E1074">
        <w:t xml:space="preserve">). </w:t>
      </w:r>
      <w:r w:rsidR="00E61920" w:rsidRPr="008E1074">
        <w:t xml:space="preserve">While these differences were </w:t>
      </w:r>
      <w:r w:rsidR="003C7D03">
        <w:t xml:space="preserve">statistically </w:t>
      </w:r>
      <w:r w:rsidR="00E61920" w:rsidRPr="008E1074">
        <w:t>significant, p</w:t>
      </w:r>
      <w:r w:rsidR="00566DE9" w:rsidRPr="008E1074">
        <w:t xml:space="preserve">rincipal coordinate analysis showed </w:t>
      </w:r>
      <w:r w:rsidR="00E61920" w:rsidRPr="008E1074">
        <w:t xml:space="preserve">these </w:t>
      </w:r>
      <w:r w:rsidR="00301C08" w:rsidRPr="008E1074">
        <w:t xml:space="preserve">samples </w:t>
      </w:r>
      <w:r w:rsidR="00E61920" w:rsidRPr="008E1074">
        <w:t xml:space="preserve">only weakly </w:t>
      </w:r>
      <w:r w:rsidR="00103E8C" w:rsidRPr="008E1074">
        <w:t xml:space="preserve">separated along </w:t>
      </w:r>
      <w:r w:rsidR="00566DE9" w:rsidRPr="008E1074">
        <w:t xml:space="preserve">the first and second principal components </w:t>
      </w:r>
      <w:r w:rsidR="00301C08" w:rsidRPr="008E1074">
        <w:t xml:space="preserve">by nodule and slice identifiers </w:t>
      </w:r>
      <w:r w:rsidR="00294BF3">
        <w:t>(Fig. S6</w:t>
      </w:r>
      <w:r w:rsidR="007111ED" w:rsidRPr="008E1074">
        <w:t>)</w:t>
      </w:r>
      <w:r w:rsidR="00103E8C" w:rsidRPr="008E1074">
        <w:t xml:space="preserve">. </w:t>
      </w:r>
      <w:r w:rsidR="00E61920" w:rsidRPr="008E1074">
        <w:t>T</w:t>
      </w:r>
      <w:r w:rsidR="00103E8C" w:rsidRPr="008E1074">
        <w:t xml:space="preserve">he top-middle-bottom spatial separation was only evident </w:t>
      </w:r>
      <w:r w:rsidR="00BD2ABB" w:rsidRPr="008E1074">
        <w:t>along</w:t>
      </w:r>
      <w:r w:rsidR="00103E8C" w:rsidRPr="008E1074">
        <w:t xml:space="preserve"> the third and fourth principal components</w:t>
      </w:r>
      <w:r w:rsidR="007D4E32" w:rsidRPr="008E1074">
        <w:t xml:space="preserve"> (Fig. 3C,</w:t>
      </w:r>
      <w:r w:rsidR="00F873B1">
        <w:t xml:space="preserve"> </w:t>
      </w:r>
      <w:r w:rsidR="007D4E32" w:rsidRPr="008E1074">
        <w:t>D</w:t>
      </w:r>
      <w:r w:rsidR="007111ED" w:rsidRPr="008E1074">
        <w:t>)</w:t>
      </w:r>
      <w:r w:rsidR="00BD2ABB" w:rsidRPr="008E1074">
        <w:t xml:space="preserve">. The </w:t>
      </w:r>
      <w:r w:rsidR="00103E8C" w:rsidRPr="008E1074">
        <w:t xml:space="preserve">first and second principal components explained a much greater degree of inter-sample </w:t>
      </w:r>
      <w:r w:rsidR="00C3301B" w:rsidRPr="008E1074">
        <w:t>variability</w:t>
      </w:r>
      <w:r w:rsidR="00103E8C" w:rsidRPr="008E1074">
        <w:t xml:space="preserve"> (49% and 11%) compared to that of the third and fourth components (7% and 6%)</w:t>
      </w:r>
      <w:r w:rsidR="00BD2ABB" w:rsidRPr="008E1074">
        <w:t>, suggesting that more differential ASV features were linked to the slice and nodule identifiers rather than vertical positioning</w:t>
      </w:r>
      <w:r w:rsidR="00103E8C" w:rsidRPr="008E1074">
        <w:t>.</w:t>
      </w:r>
    </w:p>
    <w:p w14:paraId="72DBD4F3" w14:textId="77777777" w:rsidR="00105EE9" w:rsidRPr="008E1074" w:rsidRDefault="00105EE9" w:rsidP="00092F28">
      <w:pPr>
        <w:spacing w:line="360" w:lineRule="auto"/>
        <w:rPr>
          <w:b/>
        </w:rPr>
      </w:pPr>
    </w:p>
    <w:p w14:paraId="3D816B99" w14:textId="399FB7AD" w:rsidR="002912AC" w:rsidRPr="008E1074" w:rsidRDefault="002912AC" w:rsidP="00092F28">
      <w:pPr>
        <w:spacing w:line="360" w:lineRule="auto"/>
      </w:pPr>
    </w:p>
    <w:p w14:paraId="3DB55AF2" w14:textId="3ADBB086" w:rsidR="00BA3BBF" w:rsidRPr="008E1074" w:rsidRDefault="003F4B81" w:rsidP="00092F28">
      <w:pPr>
        <w:spacing w:line="360" w:lineRule="auto"/>
      </w:pPr>
      <w:r w:rsidRPr="008E1074">
        <w:rPr>
          <w:noProof/>
        </w:rPr>
        <w:lastRenderedPageBreak/>
        <w:drawing>
          <wp:inline distT="0" distB="0" distL="0" distR="0" wp14:anchorId="190FE471" wp14:editId="7B468D64">
            <wp:extent cx="4809820" cy="48031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4811058" cy="4804376"/>
                    </a:xfrm>
                    <a:prstGeom prst="rect">
                      <a:avLst/>
                    </a:prstGeom>
                  </pic:spPr>
                </pic:pic>
              </a:graphicData>
            </a:graphic>
          </wp:inline>
        </w:drawing>
      </w:r>
    </w:p>
    <w:p w14:paraId="29BBDACA" w14:textId="009D9982" w:rsidR="00514463" w:rsidRPr="008E1074" w:rsidRDefault="00BA3BBF" w:rsidP="00092F28">
      <w:pPr>
        <w:spacing w:line="360" w:lineRule="auto"/>
        <w:rPr>
          <w:i/>
        </w:rPr>
      </w:pPr>
      <w:r w:rsidRPr="008E1074">
        <w:rPr>
          <w:i/>
        </w:rPr>
        <w:t xml:space="preserve">Fig. </w:t>
      </w:r>
      <w:r w:rsidR="006425D1" w:rsidRPr="008E1074">
        <w:rPr>
          <w:i/>
        </w:rPr>
        <w:t>3:</w:t>
      </w:r>
      <w:r w:rsidRPr="008E1074">
        <w:rPr>
          <w:i/>
        </w:rPr>
        <w:t xml:space="preserve"> </w:t>
      </w:r>
      <w:r w:rsidR="002912AC" w:rsidRPr="008E1074">
        <w:rPr>
          <w:i/>
        </w:rPr>
        <w:t>PCoA of Weighted Unifrac dissimilarity matrix of 16S rDNA amplicon sequences, comparing community compositions in samples f</w:t>
      </w:r>
      <w:r w:rsidR="00514463" w:rsidRPr="008E1074">
        <w:rPr>
          <w:i/>
        </w:rPr>
        <w:t>rom different sampling locations</w:t>
      </w:r>
      <w:r w:rsidR="002912AC" w:rsidRPr="008E1074">
        <w:rPr>
          <w:i/>
        </w:rPr>
        <w:t>. A: samples from North and South sites (difference is significant, PERMANOVA: pval&lt;0.001, test statistic=</w:t>
      </w:r>
      <w:r w:rsidR="002912AC" w:rsidRPr="008E1074">
        <w:rPr>
          <w:rFonts w:eastAsia="Times New Roman"/>
          <w:i/>
        </w:rPr>
        <w:t xml:space="preserve"> 28.36</w:t>
      </w:r>
      <w:r w:rsidR="002912AC" w:rsidRPr="008E1074">
        <w:rPr>
          <w:i/>
        </w:rPr>
        <w:t>). B: samples from North-top and North-bottom (difference is significant, PERMANOVA: pval=</w:t>
      </w:r>
      <w:r w:rsidR="002912AC" w:rsidRPr="008E1074">
        <w:rPr>
          <w:rFonts w:eastAsia="Times New Roman"/>
        </w:rPr>
        <w:t xml:space="preserve"> 0.001</w:t>
      </w:r>
      <w:r w:rsidR="002912AC" w:rsidRPr="008E1074">
        <w:rPr>
          <w:i/>
        </w:rPr>
        <w:t>, test statistic=</w:t>
      </w:r>
      <w:r w:rsidR="002912AC" w:rsidRPr="008E1074">
        <w:rPr>
          <w:rFonts w:eastAsia="Times New Roman"/>
          <w:i/>
        </w:rPr>
        <w:t xml:space="preserve"> 22.5</w:t>
      </w:r>
      <w:r w:rsidR="002912AC" w:rsidRPr="008E1074">
        <w:rPr>
          <w:i/>
        </w:rPr>
        <w:t>).</w:t>
      </w:r>
      <w:r w:rsidR="00514463" w:rsidRPr="008E1074">
        <w:rPr>
          <w:i/>
        </w:rPr>
        <w:t xml:space="preserve"> C: samples from the top, middle, and bottom positions within the halite nodules (note that the scatterplot projections show the third and fourth principal components. D: same as C but colored by the sample’s distance to the nodule’s surface (distance in cm encoded in colormap).</w:t>
      </w:r>
    </w:p>
    <w:p w14:paraId="5F579328" w14:textId="77777777" w:rsidR="00BA3BBF" w:rsidRDefault="00BA3BBF" w:rsidP="00092F28">
      <w:pPr>
        <w:spacing w:line="360" w:lineRule="auto"/>
      </w:pPr>
    </w:p>
    <w:p w14:paraId="3D521DA6" w14:textId="77777777" w:rsidR="00161712" w:rsidRPr="008E1074" w:rsidRDefault="00161712" w:rsidP="00092F28">
      <w:pPr>
        <w:spacing w:line="360" w:lineRule="auto"/>
        <w:rPr>
          <w:b/>
        </w:rPr>
      </w:pPr>
    </w:p>
    <w:p w14:paraId="76259810" w14:textId="77777777" w:rsidR="00161712" w:rsidRDefault="00161712">
      <w:pPr>
        <w:rPr>
          <w:b/>
        </w:rPr>
      </w:pPr>
      <w:r>
        <w:rPr>
          <w:b/>
        </w:rPr>
        <w:br w:type="page"/>
      </w:r>
    </w:p>
    <w:p w14:paraId="3BE2209E" w14:textId="12482E51" w:rsidR="002817C2" w:rsidRPr="008E1074" w:rsidRDefault="00092F28" w:rsidP="00092F28">
      <w:pPr>
        <w:spacing w:line="360" w:lineRule="auto"/>
        <w:rPr>
          <w:b/>
        </w:rPr>
      </w:pPr>
      <w:r>
        <w:rPr>
          <w:b/>
        </w:rPr>
        <w:lastRenderedPageBreak/>
        <w:t xml:space="preserve">3.5 </w:t>
      </w:r>
      <w:r w:rsidR="00C93C45" w:rsidRPr="008E1074">
        <w:rPr>
          <w:b/>
        </w:rPr>
        <w:t>Differences in phyla relative abundances across the distance scales</w:t>
      </w:r>
    </w:p>
    <w:p w14:paraId="75E8EA03" w14:textId="22352EF4" w:rsidR="00B50F7F" w:rsidRDefault="006B1D96" w:rsidP="00092F28">
      <w:pPr>
        <w:spacing w:line="360" w:lineRule="auto"/>
      </w:pPr>
      <w:r w:rsidRPr="008E1074">
        <w:rPr>
          <w:b/>
        </w:rPr>
        <w:tab/>
      </w:r>
      <w:r w:rsidRPr="008E1074">
        <w:t xml:space="preserve">To </w:t>
      </w:r>
      <w:r w:rsidR="00E81DD4" w:rsidRPr="008E1074">
        <w:t xml:space="preserve">investigate the underlying reasons for the observed differences in </w:t>
      </w:r>
      <w:r w:rsidRPr="008E1074">
        <w:t xml:space="preserve">microbial community structure between the sampled locations, we compared the relative abundance compositions at the phylum level. </w:t>
      </w:r>
      <w:r w:rsidR="001C63F0" w:rsidRPr="008E1074">
        <w:t xml:space="preserve">As previously reported, the 6 most abundant phyla in halite nodule microbial communities are </w:t>
      </w:r>
      <w:r w:rsidRPr="008E1074">
        <w:rPr>
          <w:i/>
        </w:rPr>
        <w:t>Euryarchaeota</w:t>
      </w:r>
      <w:r w:rsidRPr="008E1074">
        <w:t xml:space="preserve"> (almost exclusively comprised of </w:t>
      </w:r>
      <w:r w:rsidRPr="008E1074">
        <w:rPr>
          <w:i/>
        </w:rPr>
        <w:t>Halobacteria</w:t>
      </w:r>
      <w:r w:rsidRPr="008E1074">
        <w:t xml:space="preserve">), </w:t>
      </w:r>
      <w:r w:rsidRPr="008E1074">
        <w:rPr>
          <w:i/>
        </w:rPr>
        <w:t>Bacteroidetes</w:t>
      </w:r>
      <w:r w:rsidR="001B37F5" w:rsidRPr="008E1074">
        <w:rPr>
          <w:i/>
        </w:rPr>
        <w:t xml:space="preserve"> </w:t>
      </w:r>
      <w:r w:rsidR="001B37F5" w:rsidRPr="008E1074">
        <w:rPr>
          <w:iCs/>
        </w:rPr>
        <w:t xml:space="preserve">(primarily </w:t>
      </w:r>
      <w:r w:rsidR="001B37F5" w:rsidRPr="008E1074">
        <w:rPr>
          <w:i/>
        </w:rPr>
        <w:t>Salinibacter)</w:t>
      </w:r>
      <w:r w:rsidRPr="008E1074">
        <w:t xml:space="preserve">, </w:t>
      </w:r>
      <w:r w:rsidRPr="008E1074">
        <w:rPr>
          <w:i/>
        </w:rPr>
        <w:t>Cyanobacteria</w:t>
      </w:r>
      <w:r w:rsidRPr="008E1074">
        <w:t xml:space="preserve">, </w:t>
      </w:r>
      <w:r w:rsidRPr="008E1074">
        <w:rPr>
          <w:i/>
        </w:rPr>
        <w:t>Proteobacteria</w:t>
      </w:r>
      <w:r w:rsidRPr="008E1074">
        <w:t xml:space="preserve">, </w:t>
      </w:r>
      <w:r w:rsidRPr="008E1074">
        <w:rPr>
          <w:i/>
        </w:rPr>
        <w:t>Actinobacteria</w:t>
      </w:r>
      <w:r w:rsidRPr="008E1074">
        <w:t xml:space="preserve">, </w:t>
      </w:r>
      <w:r w:rsidRPr="008E1074">
        <w:rPr>
          <w:i/>
        </w:rPr>
        <w:t>Nanohaloacrchaea</w:t>
      </w:r>
      <w:r w:rsidR="00041E3A" w:rsidRPr="008E1074">
        <w:t xml:space="preserve">, and in </w:t>
      </w:r>
      <w:r w:rsidR="001C63F0" w:rsidRPr="008E1074">
        <w:t xml:space="preserve">some </w:t>
      </w:r>
      <w:r w:rsidR="00041E3A" w:rsidRPr="008E1074">
        <w:t xml:space="preserve">cases </w:t>
      </w:r>
      <w:r w:rsidR="001C63F0" w:rsidRPr="008E1074">
        <w:t xml:space="preserve">a </w:t>
      </w:r>
      <w:r w:rsidR="00041E3A" w:rsidRPr="008E1074">
        <w:t>g</w:t>
      </w:r>
      <w:r w:rsidR="001C63F0" w:rsidRPr="008E1074">
        <w:t>reen alga</w:t>
      </w:r>
      <w:r w:rsidRPr="008E1074">
        <w:t xml:space="preserve"> (</w:t>
      </w:r>
      <w:r w:rsidR="001C63F0" w:rsidRPr="008E1074">
        <w:rPr>
          <w:i/>
        </w:rPr>
        <w:t xml:space="preserve">Dolichomastix spp.) </w:t>
      </w:r>
      <w:r w:rsidR="00F44210">
        <w:rPr>
          <w:i/>
        </w:rPr>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Pr>
          <w:i/>
        </w:rPr>
        <w:instrText xml:space="preserve"> ADDIN EN.CITE </w:instrText>
      </w:r>
      <w:r w:rsidR="00F44210">
        <w:rPr>
          <w:i/>
        </w:rPr>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Pr>
          <w:i/>
        </w:rPr>
        <w:instrText xml:space="preserve"> ADDIN EN.CITE.DATA </w:instrText>
      </w:r>
      <w:r w:rsidR="00F44210">
        <w:rPr>
          <w:i/>
        </w:rPr>
      </w:r>
      <w:r w:rsidR="00F44210">
        <w:rPr>
          <w:i/>
        </w:rPr>
        <w:fldChar w:fldCharType="end"/>
      </w:r>
      <w:r w:rsidR="00F44210">
        <w:rPr>
          <w:i/>
        </w:rPr>
      </w:r>
      <w:r w:rsidR="00F44210">
        <w:rPr>
          <w:i/>
        </w:rPr>
        <w:fldChar w:fldCharType="separate"/>
      </w:r>
      <w:r w:rsidR="00F44210">
        <w:rPr>
          <w:i/>
          <w:noProof/>
        </w:rPr>
        <w:t>[16, 27]</w:t>
      </w:r>
      <w:r w:rsidR="00F44210">
        <w:rPr>
          <w:i/>
        </w:rPr>
        <w:fldChar w:fldCharType="end"/>
      </w:r>
      <w:r w:rsidR="001C63F0" w:rsidRPr="008E1074">
        <w:rPr>
          <w:i/>
        </w:rPr>
        <w:t>.</w:t>
      </w:r>
      <w:r w:rsidR="00041E3A" w:rsidRPr="008E1074">
        <w:t xml:space="preserve"> </w:t>
      </w:r>
    </w:p>
    <w:p w14:paraId="0A614A95" w14:textId="77777777" w:rsidR="00B50F7F" w:rsidRDefault="00B50F7F" w:rsidP="00092F28">
      <w:pPr>
        <w:spacing w:line="360" w:lineRule="auto"/>
      </w:pPr>
    </w:p>
    <w:p w14:paraId="4ACF8319" w14:textId="07D55A3A" w:rsidR="00731D18" w:rsidRPr="008E1074" w:rsidRDefault="001C63F0" w:rsidP="00092F28">
      <w:pPr>
        <w:spacing w:line="360" w:lineRule="auto"/>
        <w:ind w:firstLine="720"/>
      </w:pPr>
      <w:r w:rsidRPr="008E1074">
        <w:t>Focusing on these taxa, w</w:t>
      </w:r>
      <w:r w:rsidR="00041E3A" w:rsidRPr="008E1074">
        <w:t>e found that</w:t>
      </w:r>
      <w:r w:rsidR="00BC543B" w:rsidRPr="008E1074">
        <w:t xml:space="preserve"> t</w:t>
      </w:r>
      <w:r w:rsidR="00BB5017" w:rsidRPr="008E1074">
        <w:t>he taxonomic composition</w:t>
      </w:r>
      <w:r w:rsidR="00531718" w:rsidRPr="008E1074">
        <w:t xml:space="preserve">s at the North and South sides of the salar </w:t>
      </w:r>
      <w:r w:rsidR="00BB5017" w:rsidRPr="008E1074">
        <w:t xml:space="preserve">differed </w:t>
      </w:r>
      <w:r w:rsidR="00BC543B" w:rsidRPr="008E1074">
        <w:t xml:space="preserve">significantly </w:t>
      </w:r>
      <w:r w:rsidR="007D4E32" w:rsidRPr="008E1074">
        <w:t>(Fig. 4</w:t>
      </w:r>
      <w:r w:rsidR="00EB6718" w:rsidRPr="008E1074">
        <w:t>A</w:t>
      </w:r>
      <w:r w:rsidR="00B40EB7" w:rsidRPr="008E1074">
        <w:t xml:space="preserve">, </w:t>
      </w:r>
      <w:r w:rsidR="00294BF3">
        <w:t>S7</w:t>
      </w:r>
      <w:r w:rsidR="00F4429A" w:rsidRPr="008E1074">
        <w:t>A</w:t>
      </w:r>
      <w:r w:rsidR="00041E3A" w:rsidRPr="008E1074">
        <w:t xml:space="preserve">), despite the </w:t>
      </w:r>
      <w:r w:rsidR="001B37F5" w:rsidRPr="008E1074">
        <w:t xml:space="preserve">high </w:t>
      </w:r>
      <w:r w:rsidR="00BB5017" w:rsidRPr="008E1074">
        <w:t xml:space="preserve">composition </w:t>
      </w:r>
      <w:r w:rsidR="00C3301B" w:rsidRPr="008E1074">
        <w:t xml:space="preserve">variability </w:t>
      </w:r>
      <w:r w:rsidR="00BB5017" w:rsidRPr="008E1074">
        <w:t xml:space="preserve">introduced by </w:t>
      </w:r>
      <w:r w:rsidR="00041E3A" w:rsidRPr="008E1074">
        <w:t>sampling over broad areas of the salar (~</w:t>
      </w:r>
      <w:r w:rsidR="001B37F5" w:rsidRPr="008E1074">
        <w:t>500m</w:t>
      </w:r>
      <w:r w:rsidR="001B37F5" w:rsidRPr="008E1074">
        <w:rPr>
          <w:vertAlign w:val="superscript"/>
        </w:rPr>
        <w:t>2</w:t>
      </w:r>
      <w:r w:rsidR="00041E3A" w:rsidRPr="008E1074">
        <w:t xml:space="preserve">). </w:t>
      </w:r>
      <w:r w:rsidR="0011567D" w:rsidRPr="008E1074">
        <w:t>On average,</w:t>
      </w:r>
      <w:r w:rsidR="00B77509">
        <w:t xml:space="preserve"> the relative abundance of</w:t>
      </w:r>
      <w:r w:rsidR="00BB5017" w:rsidRPr="008E1074">
        <w:t xml:space="preserve"> </w:t>
      </w:r>
      <w:r w:rsidR="00BB5017" w:rsidRPr="008E1074">
        <w:rPr>
          <w:i/>
        </w:rPr>
        <w:t>Euryarchaeota</w:t>
      </w:r>
      <w:r w:rsidR="00B77509">
        <w:t>, which constituted the majority of the community at both locations,</w:t>
      </w:r>
      <w:r w:rsidR="00BB5017" w:rsidRPr="008E1074">
        <w:t xml:space="preserve"> was </w:t>
      </w:r>
      <w:r w:rsidR="00B77509">
        <w:t xml:space="preserve">higher </w:t>
      </w:r>
      <w:r w:rsidR="00BB5017" w:rsidRPr="008E1074">
        <w:t xml:space="preserve">at the </w:t>
      </w:r>
      <w:r w:rsidR="00531718" w:rsidRPr="008E1074">
        <w:t>North</w:t>
      </w:r>
      <w:r w:rsidR="00BB5017" w:rsidRPr="008E1074">
        <w:t xml:space="preserve"> location. On the other han</w:t>
      </w:r>
      <w:r w:rsidR="001C4376" w:rsidRPr="008E1074">
        <w:t xml:space="preserve">d, </w:t>
      </w:r>
      <w:r w:rsidR="001C4376" w:rsidRPr="008E1074">
        <w:rPr>
          <w:i/>
        </w:rPr>
        <w:t>Chlorophyta</w:t>
      </w:r>
      <w:r w:rsidR="001C4376" w:rsidRPr="008E1074">
        <w:t xml:space="preserve"> </w:t>
      </w:r>
      <w:r w:rsidR="00BB5017" w:rsidRPr="008E1074">
        <w:t xml:space="preserve">and </w:t>
      </w:r>
      <w:r w:rsidR="00BB5017" w:rsidRPr="008E1074">
        <w:rPr>
          <w:i/>
        </w:rPr>
        <w:t>Proteobacteria</w:t>
      </w:r>
      <w:r w:rsidR="00BB5017" w:rsidRPr="008E1074">
        <w:t xml:space="preserve"> were significantly mo</w:t>
      </w:r>
      <w:r w:rsidR="00F95CC7" w:rsidRPr="008E1074">
        <w:t xml:space="preserve">re </w:t>
      </w:r>
      <w:r w:rsidR="00B77509">
        <w:t xml:space="preserve">relatively </w:t>
      </w:r>
      <w:r w:rsidR="00F95CC7" w:rsidRPr="008E1074">
        <w:t xml:space="preserve">abundant at the </w:t>
      </w:r>
      <w:r w:rsidR="00531718" w:rsidRPr="008E1074">
        <w:t>South</w:t>
      </w:r>
      <w:r w:rsidR="00206582" w:rsidRPr="008E1074">
        <w:t xml:space="preserve"> </w:t>
      </w:r>
      <w:r w:rsidR="00F95CC7" w:rsidRPr="008E1074">
        <w:t>location</w:t>
      </w:r>
      <w:r w:rsidR="00BB5017" w:rsidRPr="008E1074">
        <w:t xml:space="preserve"> and were almost absent in the </w:t>
      </w:r>
      <w:r w:rsidR="00531718" w:rsidRPr="008E1074">
        <w:t xml:space="preserve">North </w:t>
      </w:r>
      <w:r w:rsidR="0089181D" w:rsidRPr="008E1074">
        <w:t>(Student T-tests, pval&lt;0.0001)</w:t>
      </w:r>
      <w:r w:rsidR="00BB5017" w:rsidRPr="008E1074">
        <w:t xml:space="preserve">. </w:t>
      </w:r>
      <w:r w:rsidR="0006627B" w:rsidRPr="008E1074">
        <w:t>Unexpectedly, w</w:t>
      </w:r>
      <w:r w:rsidR="0089181D" w:rsidRPr="008E1074">
        <w:t xml:space="preserve">e found that the </w:t>
      </w:r>
      <w:r w:rsidR="0089181D" w:rsidRPr="008E1074">
        <w:rPr>
          <w:i/>
        </w:rPr>
        <w:t>Chlorophyta</w:t>
      </w:r>
      <w:r w:rsidR="0089181D" w:rsidRPr="008E1074">
        <w:t xml:space="preserve"> (</w:t>
      </w:r>
      <w:r w:rsidR="00B2471B">
        <w:t xml:space="preserve">the alga’s </w:t>
      </w:r>
      <w:r w:rsidR="0089181D" w:rsidRPr="008E1074">
        <w:t xml:space="preserve">chloroplast) 16S rRNA gene relative abundances in </w:t>
      </w:r>
      <w:r w:rsidR="005331B7" w:rsidRPr="008E1074">
        <w:t>the South</w:t>
      </w:r>
      <w:r w:rsidR="00C265C4">
        <w:t xml:space="preserve"> were nearly equal</w:t>
      </w:r>
      <w:r w:rsidR="0089181D" w:rsidRPr="008E1074">
        <w:t xml:space="preserve"> and sometimes greater than that of </w:t>
      </w:r>
      <w:r w:rsidR="0089181D" w:rsidRPr="008E1074">
        <w:rPr>
          <w:i/>
        </w:rPr>
        <w:t>Cyanobacteria</w:t>
      </w:r>
      <w:r w:rsidR="0089181D" w:rsidRPr="008E1074">
        <w:t xml:space="preserve">. </w:t>
      </w:r>
      <w:r w:rsidR="001C4376" w:rsidRPr="008E1074">
        <w:t xml:space="preserve">Evaluating taxon differences with the </w:t>
      </w:r>
      <w:r w:rsidR="00CD4F82" w:rsidRPr="008E1074">
        <w:rPr>
          <w:rFonts w:eastAsia="Times New Roman"/>
        </w:rPr>
        <w:t xml:space="preserve">analysis of </w:t>
      </w:r>
      <w:r w:rsidR="00C265C4">
        <w:rPr>
          <w:rFonts w:eastAsia="Times New Roman"/>
        </w:rPr>
        <w:t xml:space="preserve">the </w:t>
      </w:r>
      <w:r w:rsidR="00CD4F82" w:rsidRPr="008E1074">
        <w:rPr>
          <w:rFonts w:eastAsia="Times New Roman"/>
        </w:rPr>
        <w:t>composition of microbiomes</w:t>
      </w:r>
      <w:r w:rsidR="00B2471B">
        <w:t xml:space="preserve"> </w:t>
      </w:r>
      <w:r w:rsidR="00CD4F82" w:rsidRPr="008E1074">
        <w:t>(</w:t>
      </w:r>
      <w:r w:rsidR="001C4376" w:rsidRPr="008E1074">
        <w:t>ANCOM</w:t>
      </w:r>
      <w:r w:rsidR="00CD4F82" w:rsidRPr="008E1074">
        <w:t>)</w:t>
      </w:r>
      <w:r w:rsidR="001C4376" w:rsidRPr="008E1074">
        <w:t xml:space="preserve"> enrichment test also revealed similar trends</w:t>
      </w:r>
      <w:r w:rsidR="007D4E32" w:rsidRPr="008E1074">
        <w:t xml:space="preserve"> (Fig. 4</w:t>
      </w:r>
      <w:r w:rsidR="00B40EB7" w:rsidRPr="008E1074">
        <w:t>A</w:t>
      </w:r>
      <w:r w:rsidR="005F7D6D" w:rsidRPr="008E1074">
        <w:t>)</w:t>
      </w:r>
      <w:r w:rsidR="001C4376" w:rsidRPr="008E1074">
        <w:t>.</w:t>
      </w:r>
      <w:r w:rsidR="0051539D" w:rsidRPr="008E1074">
        <w:t xml:space="preserve"> </w:t>
      </w:r>
      <w:r w:rsidR="00CD4F82" w:rsidRPr="008E1074">
        <w:t xml:space="preserve">ANCOM is a differential abundance method that aims to produce few false-positives by not making any assumptions about the distribution and structure of the underlying data. </w:t>
      </w:r>
      <w:r w:rsidR="0051539D" w:rsidRPr="008E1074">
        <w:t xml:space="preserve">At the </w:t>
      </w:r>
      <w:r w:rsidR="005F7D6D" w:rsidRPr="008E1074">
        <w:t xml:space="preserve">class </w:t>
      </w:r>
      <w:r w:rsidR="0051539D" w:rsidRPr="008E1074">
        <w:t>level,</w:t>
      </w:r>
      <w:r w:rsidR="001C4376" w:rsidRPr="008E1074">
        <w:t xml:space="preserve"> </w:t>
      </w:r>
      <w:r w:rsidR="001C4376" w:rsidRPr="008E1074">
        <w:rPr>
          <w:i/>
        </w:rPr>
        <w:t>Chlorophyta</w:t>
      </w:r>
      <w:r w:rsidR="001C4376" w:rsidRPr="008E1074">
        <w:t xml:space="preserve"> </w:t>
      </w:r>
      <w:r w:rsidR="0051539D" w:rsidRPr="008E1074">
        <w:t xml:space="preserve">and </w:t>
      </w:r>
      <w:r w:rsidR="005F7D6D" w:rsidRPr="008E1074">
        <w:rPr>
          <w:i/>
        </w:rPr>
        <w:t>Gammap</w:t>
      </w:r>
      <w:r w:rsidR="0051539D" w:rsidRPr="008E1074">
        <w:rPr>
          <w:i/>
        </w:rPr>
        <w:t>roteobacteria</w:t>
      </w:r>
      <w:r w:rsidR="0051539D" w:rsidRPr="008E1074">
        <w:t xml:space="preserve"> </w:t>
      </w:r>
      <w:r w:rsidR="001C4376" w:rsidRPr="008E1074">
        <w:t>were mo</w:t>
      </w:r>
      <w:r w:rsidR="0051539D" w:rsidRPr="008E1074">
        <w:t xml:space="preserve">re </w:t>
      </w:r>
      <w:r w:rsidR="00B77509">
        <w:t xml:space="preserve">relatively </w:t>
      </w:r>
      <w:r w:rsidR="0051539D" w:rsidRPr="008E1074">
        <w:t xml:space="preserve">abundant in </w:t>
      </w:r>
      <w:r w:rsidR="005331B7" w:rsidRPr="008E1074">
        <w:t>the South</w:t>
      </w:r>
      <w:r w:rsidR="001C4376" w:rsidRPr="008E1074">
        <w:t xml:space="preserve"> (</w:t>
      </w:r>
      <w:r w:rsidR="0051539D" w:rsidRPr="008E1074">
        <w:t xml:space="preserve">ANCOM </w:t>
      </w:r>
      <w:r w:rsidR="005F7D6D" w:rsidRPr="008E1074">
        <w:t>W=20 and 18</w:t>
      </w:r>
      <w:r w:rsidR="0051539D" w:rsidRPr="008E1074">
        <w:t>, respectively</w:t>
      </w:r>
      <w:r w:rsidR="001C4376" w:rsidRPr="008E1074">
        <w:t>).</w:t>
      </w:r>
      <w:r w:rsidR="005F7D6D" w:rsidRPr="008E1074">
        <w:t xml:space="preserve"> </w:t>
      </w:r>
      <w:r w:rsidR="005F7D6D" w:rsidRPr="008E1074">
        <w:rPr>
          <w:i/>
        </w:rPr>
        <w:t>Cyanobacteria</w:t>
      </w:r>
      <w:r w:rsidR="00F95CC7" w:rsidRPr="008E1074">
        <w:t>,</w:t>
      </w:r>
      <w:r w:rsidR="005F7D6D" w:rsidRPr="008E1074">
        <w:t xml:space="preserve"> on the other hand, </w:t>
      </w:r>
      <w:r w:rsidR="00F95CC7" w:rsidRPr="008E1074">
        <w:t>were</w:t>
      </w:r>
      <w:r w:rsidR="005F7D6D" w:rsidRPr="008E1074">
        <w:t xml:space="preserve"> significantly more </w:t>
      </w:r>
      <w:r w:rsidR="00B77509">
        <w:t xml:space="preserve">relatively </w:t>
      </w:r>
      <w:r w:rsidR="005F7D6D" w:rsidRPr="008E1074">
        <w:t xml:space="preserve">abundant at the </w:t>
      </w:r>
      <w:r w:rsidR="00531718" w:rsidRPr="008E1074">
        <w:t>North</w:t>
      </w:r>
      <w:r w:rsidR="005F7D6D" w:rsidRPr="008E1074">
        <w:t xml:space="preserve"> location (ANCOM W=18).</w:t>
      </w:r>
      <w:r w:rsidR="001C4376" w:rsidRPr="008E1074">
        <w:t xml:space="preserve"> At the </w:t>
      </w:r>
      <w:r w:rsidR="005F7D6D" w:rsidRPr="008E1074">
        <w:t>domain</w:t>
      </w:r>
      <w:r w:rsidR="001C4376" w:rsidRPr="008E1074">
        <w:t xml:space="preserve"> level, </w:t>
      </w:r>
      <w:r w:rsidR="001C4376" w:rsidRPr="00B77509">
        <w:t>Archaea</w:t>
      </w:r>
      <w:r w:rsidR="001C4376" w:rsidRPr="008E1074">
        <w:t xml:space="preserve"> </w:t>
      </w:r>
      <w:r w:rsidR="00B77509">
        <w:t xml:space="preserve">(which were largely comprised of </w:t>
      </w:r>
      <w:r w:rsidR="00B77509" w:rsidRPr="008E1074">
        <w:rPr>
          <w:i/>
        </w:rPr>
        <w:t>Euryarchaeota</w:t>
      </w:r>
      <w:r w:rsidR="00B77509">
        <w:t xml:space="preserve">) </w:t>
      </w:r>
      <w:r w:rsidR="001C4376" w:rsidRPr="008E1074">
        <w:t xml:space="preserve">was significantly more </w:t>
      </w:r>
      <w:r w:rsidR="0051539D" w:rsidRPr="008E1074">
        <w:t>relatively</w:t>
      </w:r>
      <w:r w:rsidR="001C4376" w:rsidRPr="008E1074">
        <w:t xml:space="preserve"> abundant in </w:t>
      </w:r>
      <w:r w:rsidR="00206582" w:rsidRPr="008E1074">
        <w:t xml:space="preserve">the </w:t>
      </w:r>
      <w:r w:rsidR="00531718" w:rsidRPr="008E1074">
        <w:t>North</w:t>
      </w:r>
      <w:r w:rsidR="001C4376" w:rsidRPr="008E1074">
        <w:t xml:space="preserve"> (ANCOM, W=2). </w:t>
      </w:r>
    </w:p>
    <w:p w14:paraId="0934EDBA" w14:textId="77777777" w:rsidR="00884CDE" w:rsidRPr="008E1074" w:rsidRDefault="00884CDE" w:rsidP="00092F28">
      <w:pPr>
        <w:spacing w:line="360" w:lineRule="auto"/>
      </w:pPr>
    </w:p>
    <w:p w14:paraId="5FB728AA" w14:textId="2FED4142" w:rsidR="00C94625" w:rsidRPr="008E1074" w:rsidRDefault="00731D18" w:rsidP="00092F28">
      <w:pPr>
        <w:spacing w:line="360" w:lineRule="auto"/>
        <w:rPr>
          <w:rFonts w:eastAsia="Times New Roman"/>
        </w:rPr>
      </w:pPr>
      <w:r w:rsidRPr="008E1074">
        <w:tab/>
      </w:r>
      <w:r w:rsidR="00103E8C" w:rsidRPr="008E1074">
        <w:t xml:space="preserve">Comparing the relative taxonomic composition of halite microbial communities at the top and bottom of the </w:t>
      </w:r>
      <w:r w:rsidR="00531718" w:rsidRPr="008E1074">
        <w:t>North</w:t>
      </w:r>
      <w:r w:rsidR="00103E8C" w:rsidRPr="008E1074">
        <w:t xml:space="preserve"> hill also revealed major differences in phyla abundances</w:t>
      </w:r>
      <w:r w:rsidR="007D4E32" w:rsidRPr="008E1074">
        <w:t xml:space="preserve"> (Fig. 4</w:t>
      </w:r>
      <w:r w:rsidR="00EB6718" w:rsidRPr="008E1074">
        <w:t>B</w:t>
      </w:r>
      <w:r w:rsidR="00294BF3">
        <w:t>, S7</w:t>
      </w:r>
      <w:r w:rsidR="00080659" w:rsidRPr="008E1074">
        <w:t>B</w:t>
      </w:r>
      <w:r w:rsidR="00EB6718" w:rsidRPr="008E1074">
        <w:t>)</w:t>
      </w:r>
      <w:r w:rsidR="00103E8C" w:rsidRPr="008E1074">
        <w:t>. These samples were collected within 50m</w:t>
      </w:r>
      <w:r w:rsidR="00103E8C" w:rsidRPr="008E1074">
        <w:rPr>
          <w:vertAlign w:val="superscript"/>
        </w:rPr>
        <w:t>2</w:t>
      </w:r>
      <w:r w:rsidR="00103E8C" w:rsidRPr="008E1074">
        <w:t xml:space="preserve"> areas at the top and bottom, so the inter-re</w:t>
      </w:r>
      <w:r w:rsidR="005F7D6D" w:rsidRPr="008E1074">
        <w:t xml:space="preserve">plicate composition </w:t>
      </w:r>
      <w:r w:rsidR="00C3301B" w:rsidRPr="008E1074">
        <w:t xml:space="preserve">variability </w:t>
      </w:r>
      <w:r w:rsidR="005F7D6D" w:rsidRPr="008E1074">
        <w:t xml:space="preserve">was notably </w:t>
      </w:r>
      <w:r w:rsidR="00103E8C" w:rsidRPr="008E1074">
        <w:t>lower</w:t>
      </w:r>
      <w:r w:rsidR="00F53851">
        <w:t xml:space="preserve"> than that between samples at the top and bottom</w:t>
      </w:r>
      <w:r w:rsidR="00103E8C" w:rsidRPr="008E1074">
        <w:t xml:space="preserve">. </w:t>
      </w:r>
      <w:r w:rsidR="00103E8C" w:rsidRPr="008E1074">
        <w:rPr>
          <w:i/>
        </w:rPr>
        <w:lastRenderedPageBreak/>
        <w:t>Cyanobacteria</w:t>
      </w:r>
      <w:r w:rsidR="00103E8C" w:rsidRPr="008E1074">
        <w:t xml:space="preserve"> were </w:t>
      </w:r>
      <w:r w:rsidR="00F66F17" w:rsidRPr="008E1074">
        <w:t xml:space="preserve">relatively </w:t>
      </w:r>
      <w:r w:rsidR="00103E8C" w:rsidRPr="008E1074">
        <w:t xml:space="preserve">more abundant at the </w:t>
      </w:r>
      <w:r w:rsidR="00BC543B" w:rsidRPr="008E1074">
        <w:t>bottom</w:t>
      </w:r>
      <w:r w:rsidR="00103E8C" w:rsidRPr="008E1074">
        <w:t xml:space="preserve"> of the hill than </w:t>
      </w:r>
      <w:r w:rsidR="00B50F7F">
        <w:t>at the</w:t>
      </w:r>
      <w:r w:rsidR="00B50F7F" w:rsidRPr="008E1074">
        <w:t xml:space="preserve"> </w:t>
      </w:r>
      <w:r w:rsidR="00BC543B" w:rsidRPr="008E1074">
        <w:t>top</w:t>
      </w:r>
      <w:r w:rsidR="00103E8C" w:rsidRPr="008E1074">
        <w:t xml:space="preserve"> (Student T-test pval&lt;0.001), while </w:t>
      </w:r>
      <w:r w:rsidR="00103E8C" w:rsidRPr="008E1074">
        <w:rPr>
          <w:i/>
        </w:rPr>
        <w:t>Euryarchaeota</w:t>
      </w:r>
      <w:r w:rsidR="00103E8C" w:rsidRPr="008E1074">
        <w:t xml:space="preserve">, </w:t>
      </w:r>
      <w:r w:rsidR="00103E8C" w:rsidRPr="008E1074">
        <w:rPr>
          <w:i/>
        </w:rPr>
        <w:t>Proteobacteria</w:t>
      </w:r>
      <w:r w:rsidR="00103E8C" w:rsidRPr="008E1074">
        <w:t xml:space="preserve">, and </w:t>
      </w:r>
      <w:r w:rsidR="00103E8C" w:rsidRPr="008E1074">
        <w:rPr>
          <w:i/>
        </w:rPr>
        <w:t>Actinobacteria</w:t>
      </w:r>
      <w:r w:rsidR="00103E8C" w:rsidRPr="008E1074">
        <w:t xml:space="preserve"> were more abundant at the top (Student</w:t>
      </w:r>
      <w:r w:rsidR="00F95CC7" w:rsidRPr="008E1074">
        <w:t xml:space="preserve"> T-test pval&lt;0.0001). </w:t>
      </w:r>
      <w:r w:rsidR="00F95CC7" w:rsidRPr="008E1074">
        <w:rPr>
          <w:i/>
        </w:rPr>
        <w:t>Chlorophyt</w:t>
      </w:r>
      <w:r w:rsidR="00103E8C" w:rsidRPr="008E1074">
        <w:rPr>
          <w:i/>
        </w:rPr>
        <w:t>a</w:t>
      </w:r>
      <w:r w:rsidR="00103E8C" w:rsidRPr="008E1074">
        <w:t xml:space="preserve"> chloroplast sequences were only detected at low abundances in a few samples</w:t>
      </w:r>
      <w:r w:rsidR="007D41FA">
        <w:t xml:space="preserve"> at the bottom and top, resulting in inconclusive statistical comparison</w:t>
      </w:r>
      <w:r w:rsidR="00103E8C" w:rsidRPr="008E1074">
        <w:t>.</w:t>
      </w:r>
      <w:r w:rsidR="00884CDE" w:rsidRPr="008E1074">
        <w:t xml:space="preserve"> </w:t>
      </w:r>
      <w:r w:rsidR="00081195" w:rsidRPr="008E1074">
        <w:t xml:space="preserve">Evaluating </w:t>
      </w:r>
      <w:r w:rsidR="00103E8C" w:rsidRPr="008E1074">
        <w:t>taxa enrichment with the ANCOM significance test produced slightly different results</w:t>
      </w:r>
      <w:r w:rsidR="00EB6718" w:rsidRPr="008E1074">
        <w:t xml:space="preserve"> than that from the T-tests on the total relative phyla abundances</w:t>
      </w:r>
      <w:r w:rsidR="00340042">
        <w:t xml:space="preserve">, specifically in the interpretation of the </w:t>
      </w:r>
      <w:r w:rsidR="00340042" w:rsidRPr="008E1074">
        <w:rPr>
          <w:i/>
        </w:rPr>
        <w:t>Nanohaloarchaea</w:t>
      </w:r>
      <w:r w:rsidR="00340042">
        <w:rPr>
          <w:i/>
        </w:rPr>
        <w:t xml:space="preserve"> </w:t>
      </w:r>
      <w:r w:rsidR="00340042" w:rsidRPr="00340042">
        <w:t>and</w:t>
      </w:r>
      <w:r w:rsidR="00340042">
        <w:rPr>
          <w:i/>
        </w:rPr>
        <w:t xml:space="preserve"> </w:t>
      </w:r>
      <w:r w:rsidR="00340042" w:rsidRPr="008E1074">
        <w:rPr>
          <w:rFonts w:eastAsia="Times New Roman"/>
          <w:i/>
        </w:rPr>
        <w:t>Euryarchaeota</w:t>
      </w:r>
      <w:r w:rsidR="00340042">
        <w:rPr>
          <w:rFonts w:eastAsia="Times New Roman"/>
          <w:i/>
        </w:rPr>
        <w:t xml:space="preserve"> </w:t>
      </w:r>
      <w:r w:rsidR="00340042" w:rsidRPr="00340042">
        <w:rPr>
          <w:rFonts w:eastAsia="Times New Roman"/>
        </w:rPr>
        <w:t>relative abundance differences</w:t>
      </w:r>
      <w:r w:rsidR="007D4E32" w:rsidRPr="008E1074">
        <w:t xml:space="preserve"> (Fig. 4</w:t>
      </w:r>
      <w:r w:rsidR="006C0A86" w:rsidRPr="008E1074">
        <w:t>B</w:t>
      </w:r>
      <w:r w:rsidR="005F7D6D" w:rsidRPr="008E1074">
        <w:t>)</w:t>
      </w:r>
      <w:r w:rsidR="00DD2E72" w:rsidRPr="008E1074">
        <w:t>.</w:t>
      </w:r>
      <w:r w:rsidR="00103E8C" w:rsidRPr="008E1074">
        <w:t xml:space="preserve"> </w:t>
      </w:r>
      <w:r w:rsidR="00103E8C" w:rsidRPr="008E1074">
        <w:rPr>
          <w:i/>
        </w:rPr>
        <w:t>Nanohaloarchaea</w:t>
      </w:r>
      <w:r w:rsidR="00340042">
        <w:rPr>
          <w:i/>
        </w:rPr>
        <w:t xml:space="preserve"> </w:t>
      </w:r>
      <w:r w:rsidR="00340042" w:rsidRPr="00340042">
        <w:t xml:space="preserve">(which was not identified as </w:t>
      </w:r>
      <w:r w:rsidR="005875CE">
        <w:t>differentially abundant</w:t>
      </w:r>
      <w:r w:rsidR="00340042" w:rsidRPr="00340042">
        <w:t xml:space="preserve"> by the T-test)</w:t>
      </w:r>
      <w:r w:rsidR="00103E8C" w:rsidRPr="008E1074">
        <w:t xml:space="preserve">, </w:t>
      </w:r>
      <w:r w:rsidR="00103E8C" w:rsidRPr="008E1074">
        <w:rPr>
          <w:i/>
        </w:rPr>
        <w:t>Proteobacteria</w:t>
      </w:r>
      <w:r w:rsidR="00103E8C" w:rsidRPr="008E1074">
        <w:t xml:space="preserve">, and </w:t>
      </w:r>
      <w:r w:rsidR="00103E8C" w:rsidRPr="008E1074">
        <w:rPr>
          <w:i/>
        </w:rPr>
        <w:t>Actinobacteria</w:t>
      </w:r>
      <w:r w:rsidR="00103E8C" w:rsidRPr="008E1074">
        <w:t xml:space="preserve"> </w:t>
      </w:r>
      <w:r w:rsidR="00103E8C" w:rsidRPr="008E1074">
        <w:rPr>
          <w:rFonts w:eastAsia="Times New Roman"/>
        </w:rPr>
        <w:t xml:space="preserve">were found to be significantly more </w:t>
      </w:r>
      <w:r w:rsidR="007D41FA">
        <w:rPr>
          <w:rFonts w:eastAsia="Times New Roman"/>
        </w:rPr>
        <w:t xml:space="preserve">relatively </w:t>
      </w:r>
      <w:r w:rsidR="00103E8C" w:rsidRPr="008E1074">
        <w:rPr>
          <w:rFonts w:eastAsia="Times New Roman"/>
        </w:rPr>
        <w:t xml:space="preserve">abundant at the top of the hill than the bottom (ANCOM W=6,9,8, respectively), and </w:t>
      </w:r>
      <w:r w:rsidR="00103E8C" w:rsidRPr="008E1074">
        <w:rPr>
          <w:rFonts w:eastAsia="Times New Roman"/>
          <w:i/>
        </w:rPr>
        <w:t>Cyanobacteria</w:t>
      </w:r>
      <w:r w:rsidR="00103E8C" w:rsidRPr="008E1074">
        <w:rPr>
          <w:rFonts w:eastAsia="Times New Roman"/>
        </w:rPr>
        <w:t xml:space="preserve"> was more </w:t>
      </w:r>
      <w:r w:rsidR="007D41FA">
        <w:rPr>
          <w:rFonts w:eastAsia="Times New Roman"/>
        </w:rPr>
        <w:t xml:space="preserve">relatively </w:t>
      </w:r>
      <w:r w:rsidR="00103E8C" w:rsidRPr="008E1074">
        <w:rPr>
          <w:rFonts w:eastAsia="Times New Roman"/>
        </w:rPr>
        <w:t xml:space="preserve">abundant at the bottom of the hill (ANCOM W=7). No </w:t>
      </w:r>
      <w:r w:rsidR="005875CE">
        <w:rPr>
          <w:rFonts w:eastAsia="Times New Roman"/>
        </w:rPr>
        <w:t xml:space="preserve">ANCOM </w:t>
      </w:r>
      <w:r w:rsidR="00DD2E72" w:rsidRPr="008E1074">
        <w:rPr>
          <w:rFonts w:eastAsia="Times New Roman"/>
        </w:rPr>
        <w:t xml:space="preserve">significance in </w:t>
      </w:r>
      <w:r w:rsidR="00B50F7F">
        <w:rPr>
          <w:rFonts w:eastAsia="Times New Roman"/>
        </w:rPr>
        <w:t>relative</w:t>
      </w:r>
      <w:r w:rsidR="00B50F7F" w:rsidRPr="008E1074">
        <w:rPr>
          <w:rFonts w:eastAsia="Times New Roman"/>
        </w:rPr>
        <w:t xml:space="preserve"> </w:t>
      </w:r>
      <w:r w:rsidR="00DD2E72" w:rsidRPr="008E1074">
        <w:rPr>
          <w:rFonts w:eastAsia="Times New Roman"/>
        </w:rPr>
        <w:t xml:space="preserve">abundance </w:t>
      </w:r>
      <w:r w:rsidR="00103E8C" w:rsidRPr="008E1074">
        <w:rPr>
          <w:rFonts w:eastAsia="Times New Roman"/>
        </w:rPr>
        <w:t xml:space="preserve">was observed for </w:t>
      </w:r>
      <w:r w:rsidR="00103E8C" w:rsidRPr="008E1074">
        <w:rPr>
          <w:rFonts w:eastAsia="Times New Roman"/>
          <w:i/>
        </w:rPr>
        <w:t>Euryarchaeota</w:t>
      </w:r>
      <w:r w:rsidR="005875CE" w:rsidRPr="005875CE">
        <w:rPr>
          <w:rFonts w:eastAsia="Times New Roman"/>
        </w:rPr>
        <w:t>, although it was significant in the T-test analysis</w:t>
      </w:r>
      <w:r w:rsidR="00103E8C" w:rsidRPr="008E1074">
        <w:rPr>
          <w:rFonts w:eastAsia="Times New Roman"/>
        </w:rPr>
        <w:t>.</w:t>
      </w:r>
    </w:p>
    <w:p w14:paraId="1B5C4A4E" w14:textId="7B3BF2B2" w:rsidR="00D25698" w:rsidRPr="008E1074" w:rsidRDefault="00D25698" w:rsidP="00092F28">
      <w:pPr>
        <w:spacing w:line="360" w:lineRule="auto"/>
        <w:rPr>
          <w:i/>
        </w:rPr>
      </w:pPr>
    </w:p>
    <w:p w14:paraId="79A6842F" w14:textId="4DA4E1A4" w:rsidR="00BC543B" w:rsidRPr="008E1074" w:rsidRDefault="00F601E1" w:rsidP="00092F28">
      <w:pPr>
        <w:spacing w:line="360" w:lineRule="auto"/>
      </w:pPr>
      <w:r w:rsidRPr="008E1074">
        <w:rPr>
          <w:noProof/>
        </w:rPr>
        <w:lastRenderedPageBreak/>
        <w:drawing>
          <wp:inline distT="0" distB="0" distL="0" distR="0" wp14:anchorId="497123AC" wp14:editId="541D45D8">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09FE0C5" w14:textId="392244C8" w:rsidR="00C94625" w:rsidRPr="008E1074" w:rsidRDefault="006425D1" w:rsidP="00092F28">
      <w:pPr>
        <w:spacing w:line="360" w:lineRule="auto"/>
        <w:rPr>
          <w:rFonts w:eastAsia="Times New Roman"/>
        </w:rPr>
      </w:pPr>
      <w:r w:rsidRPr="008E1074">
        <w:rPr>
          <w:i/>
        </w:rPr>
        <w:t>Fig. 4</w:t>
      </w:r>
      <w:r w:rsidR="00182B35" w:rsidRPr="008E1074">
        <w:rPr>
          <w:i/>
        </w:rPr>
        <w:t xml:space="preserve">: </w:t>
      </w:r>
      <w:r w:rsidR="00081195" w:rsidRPr="008E1074">
        <w:rPr>
          <w:i/>
        </w:rPr>
        <w:t>P</w:t>
      </w:r>
      <w:r w:rsidR="00531718" w:rsidRPr="008E1074">
        <w:rPr>
          <w:i/>
        </w:rPr>
        <w:t xml:space="preserve">hylum-level </w:t>
      </w:r>
      <w:r w:rsidR="00182B35" w:rsidRPr="008E1074">
        <w:rPr>
          <w:i/>
        </w:rPr>
        <w:t xml:space="preserve">taxonomy composition of halite communities </w:t>
      </w:r>
      <w:r w:rsidR="00081195" w:rsidRPr="008E1074">
        <w:rPr>
          <w:i/>
        </w:rPr>
        <w:t>from different locations.</w:t>
      </w:r>
      <w:r w:rsidR="00182B35" w:rsidRPr="008E1074">
        <w:rPr>
          <w:i/>
        </w:rPr>
        <w:t xml:space="preserve"> (A) </w:t>
      </w:r>
      <w:r w:rsidR="00531718" w:rsidRPr="008E1074">
        <w:rPr>
          <w:i/>
        </w:rPr>
        <w:t>North and South ends of the salar</w:t>
      </w:r>
      <w:r w:rsidR="00182B35" w:rsidRPr="008E1074">
        <w:rPr>
          <w:i/>
        </w:rPr>
        <w:t xml:space="preserve"> and (B) the top and bottom of the </w:t>
      </w:r>
      <w:r w:rsidR="00531718" w:rsidRPr="008E1074">
        <w:rPr>
          <w:i/>
        </w:rPr>
        <w:t xml:space="preserve">North </w:t>
      </w:r>
      <w:r w:rsidR="00182B35" w:rsidRPr="008E1074">
        <w:rPr>
          <w:i/>
        </w:rPr>
        <w:t>hill. Relative abundances were estimated with the Qiime2 taxonomy assignment pipeline.</w:t>
      </w:r>
      <w:r w:rsidR="007A0941" w:rsidRPr="008E1074">
        <w:rPr>
          <w:i/>
        </w:rPr>
        <w:t xml:space="preserve"> Only </w:t>
      </w:r>
      <w:r w:rsidR="002706CD" w:rsidRPr="008E1074">
        <w:rPr>
          <w:i/>
        </w:rPr>
        <w:t xml:space="preserve">the six most abundant </w:t>
      </w:r>
      <w:r w:rsidR="007A0941" w:rsidRPr="008E1074">
        <w:rPr>
          <w:i/>
        </w:rPr>
        <w:t>phyla found in this community are shown.</w:t>
      </w:r>
    </w:p>
    <w:p w14:paraId="72CA6A82" w14:textId="77777777" w:rsidR="00731D18" w:rsidRPr="008E1074" w:rsidRDefault="00731D18" w:rsidP="00092F28">
      <w:pPr>
        <w:spacing w:line="360" w:lineRule="auto"/>
        <w:rPr>
          <w:rFonts w:eastAsia="Times New Roman"/>
        </w:rPr>
      </w:pPr>
    </w:p>
    <w:p w14:paraId="24AB5B08" w14:textId="77777777" w:rsidR="00161712" w:rsidRDefault="00103E8C" w:rsidP="00092F28">
      <w:pPr>
        <w:spacing w:line="360" w:lineRule="auto"/>
      </w:pPr>
      <w:r w:rsidRPr="008E1074">
        <w:tab/>
      </w:r>
    </w:p>
    <w:p w14:paraId="32F10C29" w14:textId="77777777" w:rsidR="00161712" w:rsidRDefault="00161712">
      <w:r>
        <w:br w:type="page"/>
      </w:r>
    </w:p>
    <w:p w14:paraId="7048FA4E" w14:textId="5CD00231" w:rsidR="00103E8C" w:rsidRPr="008E1074" w:rsidRDefault="00AE0B93" w:rsidP="00161712">
      <w:pPr>
        <w:spacing w:line="360" w:lineRule="auto"/>
        <w:ind w:firstLine="720"/>
      </w:pPr>
      <w:r w:rsidRPr="008E1074">
        <w:lastRenderedPageBreak/>
        <w:t xml:space="preserve">Next, we investigated the diversity in phylum-level relative composition in different positions (top, middle, bottom) of the halite nodule interiors. </w:t>
      </w:r>
      <w:r w:rsidR="00103E8C" w:rsidRPr="008E1074">
        <w:t xml:space="preserve">Because of </w:t>
      </w:r>
      <w:r w:rsidR="00515FE2" w:rsidRPr="008E1074">
        <w:t xml:space="preserve">the </w:t>
      </w:r>
      <w:r w:rsidR="00103E8C" w:rsidRPr="008E1074">
        <w:t>high inter-nodule and inter-slice variability of the microbial community composition, the</w:t>
      </w:r>
      <w:r w:rsidR="00C94625" w:rsidRPr="008E1074">
        <w:t xml:space="preserve"> relative abundance of each taxon</w:t>
      </w:r>
      <w:r w:rsidR="00103E8C" w:rsidRPr="008E1074">
        <w:t xml:space="preserve"> in each sample was standardized to its average relative abundance in that slice. This standardization resulted in a </w:t>
      </w:r>
      <w:r w:rsidR="00515FE2" w:rsidRPr="008E1074">
        <w:t>relative abundance average of 1</w:t>
      </w:r>
      <w:r w:rsidR="00103E8C" w:rsidRPr="008E1074">
        <w:t xml:space="preserve"> and highlighted differences in phyla spatial distribution along the top, middle, and bottom position of the nodules</w:t>
      </w:r>
      <w:r w:rsidR="00294BF3">
        <w:t xml:space="preserve"> (Fig. S8</w:t>
      </w:r>
      <w:r w:rsidR="00E40D68" w:rsidRPr="008E1074">
        <w:t>)</w:t>
      </w:r>
      <w:r w:rsidR="00103E8C" w:rsidRPr="008E1074">
        <w:t xml:space="preserve">. We found that </w:t>
      </w:r>
      <w:r w:rsidR="00103E8C" w:rsidRPr="008E1074">
        <w:rPr>
          <w:i/>
        </w:rPr>
        <w:t>Euryarchaeota</w:t>
      </w:r>
      <w:r w:rsidR="00103E8C" w:rsidRPr="008E1074">
        <w:t xml:space="preserve"> (constituted entirely of </w:t>
      </w:r>
      <w:r w:rsidR="00103E8C" w:rsidRPr="008E1074">
        <w:rPr>
          <w:i/>
        </w:rPr>
        <w:t>Halobacteria</w:t>
      </w:r>
      <w:r w:rsidR="00103E8C" w:rsidRPr="008E1074">
        <w:t xml:space="preserve">) was significantly more </w:t>
      </w:r>
      <w:r w:rsidR="00E81101">
        <w:t xml:space="preserve">relatively </w:t>
      </w:r>
      <w:r w:rsidR="00103E8C" w:rsidRPr="008E1074">
        <w:t xml:space="preserve">abundant at the bottom of the halite than the middle, while </w:t>
      </w:r>
      <w:r w:rsidR="00103E8C" w:rsidRPr="008E1074">
        <w:rPr>
          <w:i/>
          <w:iCs/>
        </w:rPr>
        <w:t>Bacteroidetes</w:t>
      </w:r>
      <w:r w:rsidR="00103E8C" w:rsidRPr="008E1074">
        <w:t xml:space="preserve"> showed the reverse trend</w:t>
      </w:r>
      <w:r w:rsidR="001006C7">
        <w:t xml:space="preserve">, being more relatively abundant </w:t>
      </w:r>
      <w:r w:rsidR="00E81101">
        <w:t>in the middle than the bottom</w:t>
      </w:r>
      <w:r w:rsidR="001006C7">
        <w:t xml:space="preserve"> </w:t>
      </w:r>
      <w:r w:rsidR="00103E8C" w:rsidRPr="008E1074">
        <w:t xml:space="preserve"> (Student’s T-test, pval&lt;0.01</w:t>
      </w:r>
      <w:r w:rsidR="007D4E32" w:rsidRPr="008E1074">
        <w:t>; Fig. 5</w:t>
      </w:r>
      <w:r w:rsidR="00515FE2" w:rsidRPr="008E1074">
        <w:t>). However, the different</w:t>
      </w:r>
      <w:r w:rsidR="00103E8C" w:rsidRPr="008E1074">
        <w:t xml:space="preserve"> magnitudes of these differences were </w:t>
      </w:r>
      <w:r w:rsidR="00811021" w:rsidRPr="008E1074">
        <w:t xml:space="preserve">small </w:t>
      </w:r>
      <w:r w:rsidR="00103E8C" w:rsidRPr="008E1074">
        <w:t xml:space="preserve">(&lt;8% and &lt;20%, respectively). </w:t>
      </w:r>
      <w:r w:rsidR="00103E8C" w:rsidRPr="008E1074">
        <w:rPr>
          <w:i/>
          <w:iCs/>
        </w:rPr>
        <w:t>Cyanobacteria</w:t>
      </w:r>
      <w:r w:rsidR="00103E8C" w:rsidRPr="008E1074">
        <w:t xml:space="preserve"> </w:t>
      </w:r>
      <w:r w:rsidR="00515FE2" w:rsidRPr="008E1074">
        <w:t>were</w:t>
      </w:r>
      <w:r w:rsidR="00103E8C" w:rsidRPr="008E1074">
        <w:t xml:space="preserve"> significantly and consistently more </w:t>
      </w:r>
      <w:r w:rsidR="00E81101">
        <w:t xml:space="preserve">relatively </w:t>
      </w:r>
      <w:r w:rsidR="00103E8C" w:rsidRPr="008E1074">
        <w:t xml:space="preserve">abundant </w:t>
      </w:r>
      <w:r w:rsidR="00EE4199" w:rsidRPr="008E1074">
        <w:t xml:space="preserve">by more than 80% </w:t>
      </w:r>
      <w:r w:rsidR="00103E8C" w:rsidRPr="008E1074">
        <w:t>at the tops of the nodules than the middles (</w:t>
      </w:r>
      <w:r w:rsidR="00EE4199" w:rsidRPr="008E1074">
        <w:t>Student’s T-test, pval&lt;0.001)</w:t>
      </w:r>
      <w:r w:rsidR="00103E8C" w:rsidRPr="008E1074">
        <w:t xml:space="preserve">. </w:t>
      </w:r>
      <w:r w:rsidR="00103E8C" w:rsidRPr="008E1074">
        <w:rPr>
          <w:i/>
        </w:rPr>
        <w:t>Actinobacteria</w:t>
      </w:r>
      <w:r w:rsidR="00103E8C" w:rsidRPr="008E1074">
        <w:t xml:space="preserve">, </w:t>
      </w:r>
      <w:r w:rsidR="00103E8C" w:rsidRPr="008E1074">
        <w:rPr>
          <w:i/>
        </w:rPr>
        <w:t>Nanohaloarchaea</w:t>
      </w:r>
      <w:r w:rsidR="00103E8C" w:rsidRPr="008E1074">
        <w:t xml:space="preserve">, and </w:t>
      </w:r>
      <w:r w:rsidR="00103E8C" w:rsidRPr="008E1074">
        <w:rPr>
          <w:i/>
        </w:rPr>
        <w:t>Proteobacteria</w:t>
      </w:r>
      <w:r w:rsidR="00103E8C" w:rsidRPr="008E1074">
        <w:t xml:space="preserve"> were consistently most</w:t>
      </w:r>
      <w:r w:rsidR="00E81101">
        <w:t xml:space="preserve"> relatively</w:t>
      </w:r>
      <w:r w:rsidR="00103E8C" w:rsidRPr="008E1074">
        <w:t xml:space="preserve"> abundant in the midd</w:t>
      </w:r>
      <w:r w:rsidR="00515FE2" w:rsidRPr="008E1074">
        <w:t>le of the halite</w:t>
      </w:r>
      <w:r w:rsidR="00173719" w:rsidRPr="008E1074">
        <w:t xml:space="preserve"> nodules</w:t>
      </w:r>
      <w:r w:rsidR="00515FE2" w:rsidRPr="008E1074">
        <w:t xml:space="preserve"> and less </w:t>
      </w:r>
      <w:r w:rsidR="00E81101">
        <w:t xml:space="preserve">relatively </w:t>
      </w:r>
      <w:r w:rsidR="00515FE2" w:rsidRPr="008E1074">
        <w:t>abund</w:t>
      </w:r>
      <w:r w:rsidR="00103E8C" w:rsidRPr="008E1074">
        <w:t xml:space="preserve">ant at the top and bottom positions (Student’s T-test, pval&lt;0.01). This preference for the center of the </w:t>
      </w:r>
      <w:r w:rsidR="00173719" w:rsidRPr="008E1074">
        <w:t xml:space="preserve">nodules </w:t>
      </w:r>
      <w:r w:rsidR="00103E8C" w:rsidRPr="008E1074">
        <w:t>resulted in a major increase in relative abundance at the center</w:t>
      </w:r>
      <w:r w:rsidR="00EE4199" w:rsidRPr="008E1074">
        <w:t xml:space="preserve"> compared to the top and bottom positions</w:t>
      </w:r>
      <w:r w:rsidR="00103E8C" w:rsidRPr="008E1074">
        <w:t xml:space="preserve"> </w:t>
      </w:r>
      <w:r w:rsidR="001006C7">
        <w:t>of</w:t>
      </w:r>
      <w:r w:rsidR="001006C7" w:rsidRPr="008E1074">
        <w:t xml:space="preserve"> </w:t>
      </w:r>
      <w:r w:rsidR="00103E8C" w:rsidRPr="008E1074">
        <w:t xml:space="preserve">~310% for </w:t>
      </w:r>
      <w:r w:rsidR="00103E8C" w:rsidRPr="008E1074">
        <w:rPr>
          <w:i/>
        </w:rPr>
        <w:t>Actinobacteria</w:t>
      </w:r>
      <w:r w:rsidR="00103E8C" w:rsidRPr="008E1074">
        <w:t xml:space="preserve">, ~70% for </w:t>
      </w:r>
      <w:r w:rsidR="00103E8C" w:rsidRPr="008E1074">
        <w:rPr>
          <w:i/>
        </w:rPr>
        <w:t>Nanohaloarchaea</w:t>
      </w:r>
      <w:r w:rsidR="00103E8C" w:rsidRPr="008E1074">
        <w:t xml:space="preserve">, and ~50% for </w:t>
      </w:r>
      <w:r w:rsidR="00103E8C" w:rsidRPr="008E1074">
        <w:rPr>
          <w:i/>
        </w:rPr>
        <w:t>Proteobacteria</w:t>
      </w:r>
      <w:r w:rsidR="00103E8C" w:rsidRPr="008E1074">
        <w:t xml:space="preserve">. </w:t>
      </w:r>
      <w:r w:rsidR="00103E8C" w:rsidRPr="008E1074">
        <w:rPr>
          <w:i/>
        </w:rPr>
        <w:t>Chlorophyta</w:t>
      </w:r>
      <w:r w:rsidR="00103E8C" w:rsidRPr="008E1074">
        <w:t xml:space="preserve"> (chloroplast) sequences were only detected at low </w:t>
      </w:r>
      <w:r w:rsidR="001006C7">
        <w:t xml:space="preserve">relative </w:t>
      </w:r>
      <w:r w:rsidR="00103E8C" w:rsidRPr="008E1074">
        <w:t>abundances is a few samples, and thus were not included in this analysis.</w:t>
      </w:r>
    </w:p>
    <w:p w14:paraId="2D5061F6" w14:textId="77777777" w:rsidR="00884CDE" w:rsidRPr="008E1074" w:rsidRDefault="00884CDE" w:rsidP="00092F28">
      <w:pPr>
        <w:spacing w:line="360" w:lineRule="auto"/>
      </w:pPr>
    </w:p>
    <w:p w14:paraId="65E12A25" w14:textId="141B795B" w:rsidR="00103E8C" w:rsidRPr="008E1074" w:rsidRDefault="00103E8C" w:rsidP="00092F28">
      <w:pPr>
        <w:spacing w:line="360" w:lineRule="auto"/>
        <w:rPr>
          <w:u w:val="single"/>
        </w:rPr>
      </w:pPr>
      <w:r w:rsidRPr="008E1074">
        <w:rPr>
          <w:i/>
        </w:rPr>
        <w:tab/>
      </w:r>
      <w:r w:rsidR="00935413" w:rsidRPr="008E1074">
        <w:t>We also correlated the community composition to</w:t>
      </w:r>
      <w:r w:rsidR="0035072D" w:rsidRPr="008E1074">
        <w:t xml:space="preserve"> </w:t>
      </w:r>
      <w:r w:rsidR="00EE4199" w:rsidRPr="008E1074">
        <w:t xml:space="preserve">the distance of each sampling location to the </w:t>
      </w:r>
      <w:r w:rsidRPr="008E1074">
        <w:t xml:space="preserve">surface </w:t>
      </w:r>
      <w:r w:rsidR="00515FE2" w:rsidRPr="008E1074">
        <w:t xml:space="preserve">of the </w:t>
      </w:r>
      <w:r w:rsidR="0035072D" w:rsidRPr="008E1074">
        <w:t xml:space="preserve">nodule </w:t>
      </w:r>
      <w:r w:rsidR="00515FE2" w:rsidRPr="008E1074">
        <w:t>(top or</w:t>
      </w:r>
      <w:r w:rsidR="00EE4199" w:rsidRPr="008E1074">
        <w:t xml:space="preserve"> bottom)</w:t>
      </w:r>
      <w:r w:rsidR="004B63DE" w:rsidRPr="008E1074">
        <w:t>, which confirmed pref</w:t>
      </w:r>
      <w:r w:rsidR="0035072D" w:rsidRPr="008E1074">
        <w:t xml:space="preserve">erences of some taxa towards the nodule interior </w:t>
      </w:r>
      <w:r w:rsidR="007C48F0">
        <w:t>versus the</w:t>
      </w:r>
      <w:r w:rsidR="007C48F0" w:rsidRPr="008E1074">
        <w:t xml:space="preserve"> </w:t>
      </w:r>
      <w:r w:rsidR="0035072D" w:rsidRPr="008E1074">
        <w:t xml:space="preserve">exterior </w:t>
      </w:r>
      <w:r w:rsidR="00294BF3">
        <w:t>(Fig. S8</w:t>
      </w:r>
      <w:r w:rsidR="0035072D" w:rsidRPr="008E1074">
        <w:t>)</w:t>
      </w:r>
      <w:r w:rsidRPr="008E1074">
        <w:t>. Just as described above, the abundances of each taxon in each position were still standardized to their average abundance in each slice. The</w:t>
      </w:r>
      <w:r w:rsidR="00206582" w:rsidRPr="008E1074">
        <w:t xml:space="preserve"> significance of the positive and</w:t>
      </w:r>
      <w:r w:rsidRPr="008E1074">
        <w:t xml:space="preserve"> negative trend</w:t>
      </w:r>
      <w:r w:rsidR="00206582" w:rsidRPr="008E1074">
        <w:t>s</w:t>
      </w:r>
      <w:r w:rsidRPr="008E1074">
        <w:t xml:space="preserve"> </w:t>
      </w:r>
      <w:r w:rsidR="00206582" w:rsidRPr="008E1074">
        <w:t xml:space="preserve">was </w:t>
      </w:r>
      <w:r w:rsidRPr="008E1074">
        <w:t xml:space="preserve">evaluated with a Spearman correlation test </w:t>
      </w:r>
      <w:r w:rsidR="00EE4199" w:rsidRPr="008E1074">
        <w:t xml:space="preserve">as well as a two-sided paired T-test </w:t>
      </w:r>
      <w:r w:rsidRPr="008E1074">
        <w:t xml:space="preserve">(pval&lt;0.01). Similar to what was found in the categorical comparisons, </w:t>
      </w:r>
      <w:r w:rsidRPr="008E1074">
        <w:rPr>
          <w:i/>
        </w:rPr>
        <w:t>Actinobacteria</w:t>
      </w:r>
      <w:r w:rsidRPr="008E1074">
        <w:t xml:space="preserve">, </w:t>
      </w:r>
      <w:r w:rsidRPr="008E1074">
        <w:rPr>
          <w:i/>
        </w:rPr>
        <w:t>Nanohaloarchaea</w:t>
      </w:r>
      <w:r w:rsidRPr="008E1074">
        <w:t xml:space="preserve">, and </w:t>
      </w:r>
      <w:r w:rsidRPr="008E1074">
        <w:rPr>
          <w:i/>
        </w:rPr>
        <w:t xml:space="preserve">Proteobacteria </w:t>
      </w:r>
      <w:r w:rsidRPr="008E1074">
        <w:t xml:space="preserve">were significantly more </w:t>
      </w:r>
      <w:r w:rsidR="004C7E3C">
        <w:t xml:space="preserve">relatively </w:t>
      </w:r>
      <w:r w:rsidRPr="008E1074">
        <w:t xml:space="preserve">abundant further away from the surface, reaching maximum relative abundances at 2-3cm away from the nodule surface. </w:t>
      </w:r>
      <w:r w:rsidRPr="008E1074">
        <w:rPr>
          <w:i/>
        </w:rPr>
        <w:t>Cyanobacteria</w:t>
      </w:r>
      <w:r w:rsidRPr="008E1074">
        <w:t xml:space="preserve"> on the other hand, significantly decreased in relative abundance as the distance to the surface increased. Interestingly, both </w:t>
      </w:r>
      <w:r w:rsidRPr="008E1074">
        <w:rPr>
          <w:i/>
          <w:iCs/>
        </w:rPr>
        <w:t>Euryarchaeota</w:t>
      </w:r>
      <w:r w:rsidRPr="008E1074">
        <w:t xml:space="preserve"> </w:t>
      </w:r>
      <w:r w:rsidRPr="008E1074">
        <w:lastRenderedPageBreak/>
        <w:t xml:space="preserve">and </w:t>
      </w:r>
      <w:r w:rsidRPr="008E1074">
        <w:rPr>
          <w:i/>
          <w:iCs/>
        </w:rPr>
        <w:t xml:space="preserve">Bacteroidetes </w:t>
      </w:r>
      <w:r w:rsidRPr="008E1074">
        <w:t xml:space="preserve">relative abundances were not significantly correlated with the distance to the surface. </w:t>
      </w:r>
    </w:p>
    <w:p w14:paraId="6D0A115B" w14:textId="2A21986C" w:rsidR="002817C2" w:rsidRPr="008E1074" w:rsidRDefault="002817C2" w:rsidP="00092F28">
      <w:pPr>
        <w:spacing w:line="360" w:lineRule="auto"/>
      </w:pPr>
    </w:p>
    <w:p w14:paraId="2494642F" w14:textId="77777777" w:rsidR="0035072D" w:rsidRPr="008E1074" w:rsidRDefault="0035072D" w:rsidP="00092F28">
      <w:pPr>
        <w:spacing w:line="360" w:lineRule="auto"/>
        <w:rPr>
          <w:b/>
        </w:rPr>
      </w:pPr>
      <w:r w:rsidRPr="008E1074">
        <w:rPr>
          <w:b/>
          <w:noProof/>
        </w:rPr>
        <w:drawing>
          <wp:inline distT="0" distB="0" distL="0" distR="0" wp14:anchorId="4630EAD8" wp14:editId="5DAE4A57">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750"/>
                    </a:xfrm>
                    <a:prstGeom prst="rect">
                      <a:avLst/>
                    </a:prstGeom>
                  </pic:spPr>
                </pic:pic>
              </a:graphicData>
            </a:graphic>
          </wp:inline>
        </w:drawing>
      </w:r>
    </w:p>
    <w:p w14:paraId="6BD42F8B" w14:textId="1EF3290E" w:rsidR="0035072D" w:rsidRPr="008E1074" w:rsidRDefault="006425D1" w:rsidP="00092F28">
      <w:pPr>
        <w:spacing w:line="360" w:lineRule="auto"/>
        <w:rPr>
          <w:i/>
        </w:rPr>
      </w:pPr>
      <w:r w:rsidRPr="008E1074">
        <w:rPr>
          <w:i/>
        </w:rPr>
        <w:t>Fig. 5</w:t>
      </w:r>
      <w:r w:rsidR="0035072D" w:rsidRPr="008E1074">
        <w:rPr>
          <w:i/>
        </w:rPr>
        <w:t>: Relative abundance of major halite microbiome phyla inside the halite nodules at the top, middle</w:t>
      </w:r>
      <w:r w:rsidR="00C265C4">
        <w:rPr>
          <w:i/>
        </w:rPr>
        <w:t>,</w:t>
      </w:r>
      <w:r w:rsidR="0035072D" w:rsidRPr="008E1074">
        <w:rPr>
          <w:i/>
        </w:rPr>
        <w:t xml:space="preserv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361D47A3" w14:textId="77777777" w:rsidR="00DC6F12" w:rsidRPr="008E1074" w:rsidRDefault="00DC6F12" w:rsidP="00092F28">
      <w:pPr>
        <w:spacing w:line="360" w:lineRule="auto"/>
      </w:pPr>
    </w:p>
    <w:p w14:paraId="56AC1AC6" w14:textId="52AAC9AC" w:rsidR="008D7D25" w:rsidRPr="008E1074" w:rsidRDefault="00092F28" w:rsidP="00092F28">
      <w:pPr>
        <w:spacing w:line="360" w:lineRule="auto"/>
      </w:pPr>
      <w:r>
        <w:rPr>
          <w:b/>
        </w:rPr>
        <w:t xml:space="preserve">3.6 </w:t>
      </w:r>
      <w:r w:rsidR="009A11AC" w:rsidRPr="008E1074">
        <w:rPr>
          <w:b/>
        </w:rPr>
        <w:t>Water availability dictates community diversity</w:t>
      </w:r>
    </w:p>
    <w:p w14:paraId="6292606B" w14:textId="0EBAC7CB" w:rsidR="005429BA" w:rsidRPr="008E1074" w:rsidRDefault="009132F9" w:rsidP="00092F28">
      <w:pPr>
        <w:spacing w:line="360" w:lineRule="auto"/>
      </w:pPr>
      <w:r w:rsidRPr="008E1074">
        <w:tab/>
      </w:r>
      <w:r w:rsidR="00A144F0">
        <w:t xml:space="preserve">To </w:t>
      </w:r>
      <w:r w:rsidR="00A144F0" w:rsidRPr="008E1074">
        <w:t>investigate the effects of environmental factors on community diversity</w:t>
      </w:r>
      <w:r w:rsidR="00B0493F" w:rsidRPr="008E1074">
        <w:t xml:space="preserve">, we </w:t>
      </w:r>
      <w:r w:rsidR="00A144F0">
        <w:t>analyzed</w:t>
      </w:r>
      <w:r w:rsidR="00A144F0" w:rsidRPr="008E1074">
        <w:t xml:space="preserve"> </w:t>
      </w:r>
      <w:r w:rsidR="00B0493F" w:rsidRPr="008E1074">
        <w:t xml:space="preserve">the microbial alpha diversity between sampling locations. </w:t>
      </w:r>
      <w:r w:rsidRPr="008E1074">
        <w:t>Comparing alpha diversity metrics across the</w:t>
      </w:r>
      <w:r w:rsidR="007A3897" w:rsidRPr="008E1074">
        <w:t xml:space="preserve"> </w:t>
      </w:r>
      <w:r w:rsidR="00E2561A" w:rsidRPr="008E1074">
        <w:t xml:space="preserve">regional </w:t>
      </w:r>
      <w:r w:rsidR="007A3897" w:rsidRPr="008E1074">
        <w:t xml:space="preserve">and </w:t>
      </w:r>
      <w:r w:rsidR="00811021" w:rsidRPr="008E1074">
        <w:t xml:space="preserve">landscape </w:t>
      </w:r>
      <w:r w:rsidRPr="008E1074">
        <w:t>scales of diversity at the ASV clustering level reveal</w:t>
      </w:r>
      <w:r w:rsidR="007A3897" w:rsidRPr="008E1074">
        <w:t xml:space="preserve">ed that the phylogenetic diversity was </w:t>
      </w:r>
      <w:r w:rsidR="00995860">
        <w:t xml:space="preserve">generally </w:t>
      </w:r>
      <w:r w:rsidR="007A3897" w:rsidRPr="008E1074">
        <w:t>higher in the more humid locations</w:t>
      </w:r>
      <w:r w:rsidR="00512073">
        <w:t xml:space="preserve"> (Table S1</w:t>
      </w:r>
      <w:r w:rsidR="00FB4E83">
        <w:t>)</w:t>
      </w:r>
      <w:r w:rsidRPr="008E1074">
        <w:t xml:space="preserve">. </w:t>
      </w:r>
      <w:r w:rsidR="00A144F0">
        <w:t>Communities from</w:t>
      </w:r>
      <w:r w:rsidR="00A144F0" w:rsidRPr="008E1074">
        <w:t xml:space="preserve"> </w:t>
      </w:r>
      <w:r w:rsidR="007A3897" w:rsidRPr="008E1074">
        <w:t xml:space="preserve">samples </w:t>
      </w:r>
      <w:r w:rsidR="00A144F0">
        <w:t>collected at</w:t>
      </w:r>
      <w:r w:rsidR="000069A7" w:rsidRPr="008E1074">
        <w:t xml:space="preserve"> the</w:t>
      </w:r>
      <w:r w:rsidR="007A3897" w:rsidRPr="008E1074">
        <w:t xml:space="preserve"> </w:t>
      </w:r>
      <w:r w:rsidR="005331B7" w:rsidRPr="008E1074">
        <w:t>South site</w:t>
      </w:r>
      <w:r w:rsidR="007A3897" w:rsidRPr="008E1074">
        <w:t xml:space="preserve"> had significantly higher Faith </w:t>
      </w:r>
      <w:r w:rsidR="004C7E3C">
        <w:t xml:space="preserve">Phylogenetic Diversity (Faith </w:t>
      </w:r>
      <w:r w:rsidR="007A3897" w:rsidRPr="008E1074">
        <w:t>PD</w:t>
      </w:r>
      <w:r w:rsidR="004C7E3C">
        <w:t>)</w:t>
      </w:r>
      <w:r w:rsidR="007A3897" w:rsidRPr="008E1074">
        <w:t xml:space="preserve"> than those from </w:t>
      </w:r>
      <w:r w:rsidR="004D1470" w:rsidRPr="008E1074">
        <w:t>the North</w:t>
      </w:r>
      <w:r w:rsidR="00995860">
        <w:t xml:space="preserve"> (Kruskal-Wallis,</w:t>
      </w:r>
      <w:r w:rsidR="00995860" w:rsidRPr="008E1074">
        <w:t xml:space="preserve"> </w:t>
      </w:r>
      <w:r w:rsidR="007A3897" w:rsidRPr="008E1074">
        <w:t xml:space="preserve">pval&lt;0.001), </w:t>
      </w:r>
      <w:r w:rsidR="007A3897" w:rsidRPr="008E1074">
        <w:lastRenderedPageBreak/>
        <w:t xml:space="preserve">while </w:t>
      </w:r>
      <w:r w:rsidR="00995860">
        <w:t xml:space="preserve">the Simpson and Shannon diversity indexes were not significantly different. Samples from </w:t>
      </w:r>
      <w:r w:rsidR="007A3897" w:rsidRPr="008E1074">
        <w:t xml:space="preserve">the top of </w:t>
      </w:r>
      <w:r w:rsidR="000069A7" w:rsidRPr="008E1074">
        <w:t>the</w:t>
      </w:r>
      <w:r w:rsidR="004D1470" w:rsidRPr="008E1074">
        <w:t xml:space="preserve"> North hill</w:t>
      </w:r>
      <w:r w:rsidR="007A3897" w:rsidRPr="008E1074">
        <w:t xml:space="preserve"> were more diverse than those at the bottom </w:t>
      </w:r>
      <w:r w:rsidR="00647FB4">
        <w:t xml:space="preserve">in terms of Faith PD, Shannon, and Simpson alpha diversity indexes </w:t>
      </w:r>
      <w:r w:rsidR="007A3897" w:rsidRPr="008E1074">
        <w:t>(K</w:t>
      </w:r>
      <w:r w:rsidR="00995860">
        <w:t>ruskal-Wallis</w:t>
      </w:r>
      <w:r w:rsidR="00141446" w:rsidRPr="008E1074">
        <w:t>, pval&lt;0.01</w:t>
      </w:r>
      <w:r w:rsidR="007A3897" w:rsidRPr="008E1074">
        <w:t xml:space="preserve">). </w:t>
      </w:r>
      <w:r w:rsidR="00A144F0">
        <w:t>In contrast, a</w:t>
      </w:r>
      <w:r w:rsidR="008D7D25" w:rsidRPr="008E1074">
        <w:t xml:space="preserve">t the </w:t>
      </w:r>
      <w:r w:rsidR="00811021" w:rsidRPr="008E1074">
        <w:t xml:space="preserve">local </w:t>
      </w:r>
      <w:r w:rsidR="008D7D25" w:rsidRPr="008E1074">
        <w:t>distance scales (intra-halite)</w:t>
      </w:r>
      <w:r w:rsidR="00A144F0">
        <w:t>, measures of</w:t>
      </w:r>
      <w:r w:rsidR="00A144F0" w:rsidRPr="008E1074">
        <w:t xml:space="preserve"> alpha diversity </w:t>
      </w:r>
      <w:r w:rsidR="008D7D25" w:rsidRPr="008E1074">
        <w:t xml:space="preserve">did not yield </w:t>
      </w:r>
      <w:r w:rsidR="00433CBA">
        <w:t xml:space="preserve">significant differences with </w:t>
      </w:r>
      <w:r w:rsidR="008D7D25" w:rsidRPr="008E1074">
        <w:t>categorical test</w:t>
      </w:r>
      <w:r w:rsidR="00433CBA">
        <w:t>s</w:t>
      </w:r>
      <w:r w:rsidR="008D7D25" w:rsidRPr="008E1074">
        <w:t>, however</w:t>
      </w:r>
      <w:r w:rsidR="00515FE2" w:rsidRPr="008E1074">
        <w:t>,</w:t>
      </w:r>
      <w:r w:rsidR="008D7D25" w:rsidRPr="008E1074">
        <w:t xml:space="preserve"> a paired </w:t>
      </w:r>
      <w:r w:rsidR="00515FE2" w:rsidRPr="008E1074">
        <w:t xml:space="preserve">statistical test revealed that </w:t>
      </w:r>
      <w:r w:rsidR="008D7D25" w:rsidRPr="008E1074">
        <w:t xml:space="preserve">the center position within the </w:t>
      </w:r>
      <w:r w:rsidR="00796B2C" w:rsidRPr="008E1074">
        <w:t>halite nodules</w:t>
      </w:r>
      <w:r w:rsidR="00C265C4">
        <w:t xml:space="preserve"> generally had </w:t>
      </w:r>
      <w:r w:rsidR="008D7D25" w:rsidRPr="008E1074">
        <w:t xml:space="preserve">higher taxonomic diversity than the top (two-sided paired t-test, pvav&lt;0.01). The other position pairings did not show </w:t>
      </w:r>
      <w:r w:rsidR="00515FE2" w:rsidRPr="008E1074">
        <w:t xml:space="preserve">a </w:t>
      </w:r>
      <w:r w:rsidR="008D7D25" w:rsidRPr="008E1074">
        <w:t>significant difference in alpha diversity</w:t>
      </w:r>
      <w:r w:rsidR="00433CBA">
        <w:t xml:space="preserve"> (Table </w:t>
      </w:r>
      <w:r w:rsidR="00512073">
        <w:t>S2</w:t>
      </w:r>
      <w:r w:rsidR="00433CBA">
        <w:t>)</w:t>
      </w:r>
      <w:r w:rsidR="008D7D25" w:rsidRPr="008E1074">
        <w:t xml:space="preserve">. </w:t>
      </w:r>
    </w:p>
    <w:p w14:paraId="3BB52476" w14:textId="77777777" w:rsidR="002B1EC9" w:rsidRPr="008E1074" w:rsidRDefault="002B1EC9" w:rsidP="00092F28">
      <w:pPr>
        <w:spacing w:line="360" w:lineRule="auto"/>
        <w:rPr>
          <w:b/>
        </w:rPr>
      </w:pPr>
    </w:p>
    <w:p w14:paraId="24D6E832" w14:textId="7D07AB50" w:rsidR="00EB4A77" w:rsidRPr="008E1074" w:rsidRDefault="00092F28" w:rsidP="00092F28">
      <w:pPr>
        <w:spacing w:line="360" w:lineRule="auto"/>
        <w:rPr>
          <w:b/>
        </w:rPr>
      </w:pPr>
      <w:r>
        <w:rPr>
          <w:b/>
        </w:rPr>
        <w:t xml:space="preserve">3.7 </w:t>
      </w:r>
      <w:r w:rsidR="007562C7" w:rsidRPr="008E1074">
        <w:rPr>
          <w:b/>
        </w:rPr>
        <w:t>C</w:t>
      </w:r>
      <w:r w:rsidR="000E77A2" w:rsidRPr="008E1074">
        <w:rPr>
          <w:b/>
        </w:rPr>
        <w:t>ommunity structure</w:t>
      </w:r>
      <w:r w:rsidR="007562C7" w:rsidRPr="008E1074">
        <w:rPr>
          <w:b/>
        </w:rPr>
        <w:t xml:space="preserve"> </w:t>
      </w:r>
      <w:r w:rsidR="00094B3C">
        <w:rPr>
          <w:b/>
        </w:rPr>
        <w:t>becomes more similar with increased physical proximity</w:t>
      </w:r>
    </w:p>
    <w:p w14:paraId="70EC2110" w14:textId="24365014" w:rsidR="00EB4A77" w:rsidRPr="008E1074" w:rsidRDefault="00396D32" w:rsidP="00092F28">
      <w:pPr>
        <w:spacing w:line="360" w:lineRule="auto"/>
      </w:pPr>
      <w:r w:rsidRPr="008E1074">
        <w:tab/>
        <w:t xml:space="preserve">Inter-sample dissimilarity comparisons were also used to determine </w:t>
      </w:r>
      <w:r w:rsidR="00F1654B">
        <w:t xml:space="preserve">whether </w:t>
      </w:r>
      <w:r w:rsidRPr="008E1074">
        <w:t>samples collected farther apart (</w:t>
      </w:r>
      <w:r w:rsidR="00E2561A" w:rsidRPr="008E1074">
        <w:t xml:space="preserve">regional </w:t>
      </w:r>
      <w:r w:rsidRPr="008E1074">
        <w:t>distance scales) were more dissimilar than those collected closer together (smaller distance scales</w:t>
      </w:r>
      <w:r w:rsidR="007562C7" w:rsidRPr="008E1074">
        <w:t xml:space="preserve">). </w:t>
      </w:r>
      <w:r w:rsidR="00EB4A77" w:rsidRPr="008E1074">
        <w:t xml:space="preserve">Comparing average Weighted Unifrac dissimilarities between locations revealed that </w:t>
      </w:r>
      <w:r w:rsidR="00B8209A" w:rsidRPr="008E1074">
        <w:t>the average inter-sample dissimilarity was the highest</w:t>
      </w:r>
      <w:r w:rsidR="00E74873" w:rsidRPr="008E1074">
        <w:t xml:space="preserve"> at the largest distance scales, but became significantly smaller as samples became closer </w:t>
      </w:r>
      <w:r w:rsidR="00B8209A" w:rsidRPr="008E1074">
        <w:t>(</w:t>
      </w:r>
      <w:r w:rsidR="00294BF3">
        <w:t>Fig. S9</w:t>
      </w:r>
      <w:r w:rsidR="00E74873" w:rsidRPr="008E1074">
        <w:t xml:space="preserve">). Performing the same analysis by using the </w:t>
      </w:r>
      <w:r w:rsidRPr="008E1074">
        <w:t xml:space="preserve">Bray-Curtis dissimilarity </w:t>
      </w:r>
      <w:r w:rsidR="00E74873" w:rsidRPr="008E1074">
        <w:t xml:space="preserve">metric, which highlights </w:t>
      </w:r>
      <w:r w:rsidR="007562C7" w:rsidRPr="008E1074">
        <w:t>raw community composition difference</w:t>
      </w:r>
      <w:r w:rsidR="00E74873" w:rsidRPr="008E1074">
        <w:t xml:space="preserve">s without considering inter-ASV </w:t>
      </w:r>
      <w:r w:rsidR="007562C7" w:rsidRPr="008E1074">
        <w:t>phylogenetic similarity</w:t>
      </w:r>
      <w:r w:rsidR="00E74873" w:rsidRPr="008E1074">
        <w:t>, revealed an even better resolved dissimilarity differences at the tested distance scales (Fig.</w:t>
      </w:r>
      <w:r w:rsidR="007D4E32" w:rsidRPr="008E1074">
        <w:t xml:space="preserve"> 6</w:t>
      </w:r>
      <w:r w:rsidR="00E74873" w:rsidRPr="008E1074">
        <w:t>)</w:t>
      </w:r>
      <w:r w:rsidRPr="008E1074">
        <w:t xml:space="preserve">. </w:t>
      </w:r>
      <w:r w:rsidR="008F54E6" w:rsidRPr="008E1074">
        <w:t xml:space="preserve">With this more sensitive metric, we found that samples coming from the same positions within the </w:t>
      </w:r>
      <w:r w:rsidR="00796B2C" w:rsidRPr="008E1074">
        <w:t>halite nodules</w:t>
      </w:r>
      <w:r w:rsidR="008F54E6" w:rsidRPr="008E1074">
        <w:t xml:space="preserve"> (e.g. top positions of halite 1) were more similar than those coming from different positions (Student’s T-tests, pval&lt;0.001). In general, the inter-sample dissimilarity had a significant positive correlation with increasing distance.</w:t>
      </w:r>
    </w:p>
    <w:p w14:paraId="419FB14A" w14:textId="7D6398DC" w:rsidR="00396D32" w:rsidRPr="008E1074" w:rsidRDefault="00396D32" w:rsidP="00092F28">
      <w:pPr>
        <w:spacing w:line="360" w:lineRule="auto"/>
      </w:pPr>
      <w:r w:rsidRPr="008E1074">
        <w:tab/>
      </w:r>
    </w:p>
    <w:p w14:paraId="285B0021" w14:textId="78C0CFCA" w:rsidR="00AD3219" w:rsidRPr="008E1074" w:rsidRDefault="008745A9" w:rsidP="00092F28">
      <w:pPr>
        <w:spacing w:line="360" w:lineRule="auto"/>
      </w:pPr>
      <w:r w:rsidRPr="008E1074">
        <w:rPr>
          <w:noProof/>
        </w:rPr>
        <w:lastRenderedPageBreak/>
        <w:drawing>
          <wp:inline distT="0" distB="0" distL="0" distR="0" wp14:anchorId="17F079B6" wp14:editId="43F619D7">
            <wp:extent cx="5943600" cy="4457700"/>
            <wp:effectExtent l="0" t="0" r="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30AEC620" w14:textId="2FB7C4A2" w:rsidR="00D61568" w:rsidRPr="008E1074" w:rsidRDefault="006425D1" w:rsidP="00092F28">
      <w:pPr>
        <w:spacing w:line="360" w:lineRule="auto"/>
        <w:rPr>
          <w:i/>
        </w:rPr>
      </w:pPr>
      <w:r w:rsidRPr="008E1074">
        <w:rPr>
          <w:i/>
        </w:rPr>
        <w:t>Fig. 6</w:t>
      </w:r>
      <w:r w:rsidR="00AD3219" w:rsidRPr="008E1074">
        <w:rPr>
          <w:i/>
        </w:rPr>
        <w:t xml:space="preserve">: Bray-Curtis dissimilarity between microbial communities in halite samples from different sites, compared across different distance scales: </w:t>
      </w:r>
      <w:r w:rsidR="00D83B32" w:rsidRPr="008E1074">
        <w:rPr>
          <w:i/>
        </w:rPr>
        <w:t>~3 cm (samples from the same</w:t>
      </w:r>
      <w:r w:rsidR="000D210A" w:rsidRPr="008E1074">
        <w:rPr>
          <w:i/>
        </w:rPr>
        <w:t xml:space="preserve"> nodule</w:t>
      </w:r>
      <w:r w:rsidR="0029700D" w:rsidRPr="008E1074">
        <w:rPr>
          <w:i/>
        </w:rPr>
        <w:t xml:space="preserve"> and position along the horizontal or vertical component</w:t>
      </w:r>
      <w:r w:rsidR="00D83B32" w:rsidRPr="008E1074">
        <w:rPr>
          <w:i/>
        </w:rPr>
        <w:t xml:space="preserve">), ~10 cm (samples from the same </w:t>
      </w:r>
      <w:r w:rsidR="000D210A" w:rsidRPr="008E1074">
        <w:rPr>
          <w:i/>
        </w:rPr>
        <w:t>nodule</w:t>
      </w:r>
      <w:r w:rsidR="00D83B32" w:rsidRPr="008E1074">
        <w:rPr>
          <w:i/>
        </w:rPr>
        <w:t xml:space="preserve"> at</w:t>
      </w:r>
      <w:r w:rsidR="0029700D" w:rsidRPr="008E1074">
        <w:rPr>
          <w:i/>
        </w:rPr>
        <w:t xml:space="preserve"> any internal position</w:t>
      </w:r>
      <w:r w:rsidR="00D83B32" w:rsidRPr="008E1074">
        <w:rPr>
          <w:i/>
        </w:rPr>
        <w:t xml:space="preserve">), ~10 m (samples from different </w:t>
      </w:r>
      <w:r w:rsidR="000D210A" w:rsidRPr="008E1074">
        <w:rPr>
          <w:i/>
        </w:rPr>
        <w:t>nodules</w:t>
      </w:r>
      <w:r w:rsidR="00D83B32" w:rsidRPr="008E1074">
        <w:rPr>
          <w:i/>
        </w:rPr>
        <w:t xml:space="preserve"> at </w:t>
      </w:r>
      <w:r w:rsidR="00B54394" w:rsidRPr="008E1074">
        <w:rPr>
          <w:i/>
        </w:rPr>
        <w:t>North</w:t>
      </w:r>
      <w:r w:rsidR="00D83B32" w:rsidRPr="008E1074">
        <w:rPr>
          <w:i/>
        </w:rPr>
        <w:t xml:space="preserve">-top), ~300 m </w:t>
      </w:r>
      <w:r w:rsidR="00AD3219" w:rsidRPr="008E1074">
        <w:rPr>
          <w:i/>
        </w:rPr>
        <w:t>(</w:t>
      </w:r>
      <w:r w:rsidR="00B54394" w:rsidRPr="008E1074">
        <w:rPr>
          <w:i/>
        </w:rPr>
        <w:t>North</w:t>
      </w:r>
      <w:r w:rsidR="00AD3219" w:rsidRPr="008E1074">
        <w:rPr>
          <w:i/>
        </w:rPr>
        <w:t xml:space="preserve">-top vs </w:t>
      </w:r>
      <w:r w:rsidR="00B54394" w:rsidRPr="008E1074">
        <w:rPr>
          <w:i/>
        </w:rPr>
        <w:t>North</w:t>
      </w:r>
      <w:r w:rsidR="00AD3219" w:rsidRPr="008E1074">
        <w:rPr>
          <w:i/>
        </w:rPr>
        <w:t>-bottom)</w:t>
      </w:r>
      <w:r w:rsidR="00D83B32" w:rsidRPr="008E1074">
        <w:rPr>
          <w:i/>
        </w:rPr>
        <w:t>, and ~20 km (</w:t>
      </w:r>
      <w:r w:rsidR="00B54394" w:rsidRPr="008E1074">
        <w:rPr>
          <w:i/>
        </w:rPr>
        <w:t>North</w:t>
      </w:r>
      <w:r w:rsidR="00D83B32" w:rsidRPr="008E1074">
        <w:rPr>
          <w:i/>
        </w:rPr>
        <w:t xml:space="preserve"> vs</w:t>
      </w:r>
      <w:r w:rsidR="00B54394" w:rsidRPr="008E1074">
        <w:rPr>
          <w:i/>
        </w:rPr>
        <w:t xml:space="preserve"> South </w:t>
      </w:r>
      <w:r w:rsidR="005C77E4" w:rsidRPr="008E1074">
        <w:rPr>
          <w:i/>
        </w:rPr>
        <w:t xml:space="preserve">ends </w:t>
      </w:r>
      <w:r w:rsidR="00B54394" w:rsidRPr="008E1074">
        <w:rPr>
          <w:i/>
        </w:rPr>
        <w:t>of the salar</w:t>
      </w:r>
      <w:r w:rsidR="00D83B32" w:rsidRPr="008E1074">
        <w:rPr>
          <w:i/>
        </w:rPr>
        <w:t>)</w:t>
      </w:r>
      <w:r w:rsidR="00AD3219" w:rsidRPr="008E1074">
        <w:rPr>
          <w:i/>
        </w:rPr>
        <w:t>. Boxplots contain the dissimilarity between all possible inter-sample compa</w:t>
      </w:r>
      <w:r w:rsidR="00CA1F25" w:rsidRPr="008E1074">
        <w:rPr>
          <w:i/>
        </w:rPr>
        <w:t>risons in the considered sample</w:t>
      </w:r>
      <w:r w:rsidR="00AD3219" w:rsidRPr="008E1074">
        <w:rPr>
          <w:i/>
        </w:rPr>
        <w:t xml:space="preserve"> groups. </w:t>
      </w:r>
      <w:r w:rsidR="00D61568" w:rsidRPr="008E1074">
        <w:rPr>
          <w:i/>
        </w:rPr>
        <w:t>Stars denote the p-values of pairwise Student’s T-tests: p&lt;0.05 (*), p&lt;0.01 (**), p&lt;0.001 (***).</w:t>
      </w:r>
    </w:p>
    <w:p w14:paraId="517DD3EB" w14:textId="21425254" w:rsidR="002B6943" w:rsidRPr="008E1074" w:rsidRDefault="002B6943" w:rsidP="00092F28">
      <w:pPr>
        <w:spacing w:line="360" w:lineRule="auto"/>
        <w:rPr>
          <w:i/>
        </w:rPr>
      </w:pPr>
    </w:p>
    <w:p w14:paraId="797A50CC" w14:textId="77777777" w:rsidR="00585097" w:rsidRPr="008E1074" w:rsidRDefault="00585097" w:rsidP="00092F28">
      <w:pPr>
        <w:spacing w:line="360" w:lineRule="auto"/>
      </w:pPr>
      <w:r w:rsidRPr="008E1074">
        <w:br w:type="page"/>
      </w:r>
    </w:p>
    <w:p w14:paraId="023B827C" w14:textId="2A44287B" w:rsidR="00796181" w:rsidRPr="008E1074" w:rsidRDefault="00092F28" w:rsidP="00092F28">
      <w:pPr>
        <w:spacing w:line="360" w:lineRule="auto"/>
        <w:rPr>
          <w:b/>
        </w:rPr>
      </w:pPr>
      <w:r>
        <w:rPr>
          <w:b/>
        </w:rPr>
        <w:lastRenderedPageBreak/>
        <w:t xml:space="preserve">4. </w:t>
      </w:r>
      <w:r w:rsidR="00531F72" w:rsidRPr="008E1074">
        <w:rPr>
          <w:b/>
        </w:rPr>
        <w:t>DISCUSSION</w:t>
      </w:r>
    </w:p>
    <w:p w14:paraId="674C381B" w14:textId="2EAFD91A" w:rsidR="00AD54ED" w:rsidRDefault="0063452B" w:rsidP="00092F28">
      <w:pPr>
        <w:spacing w:line="360" w:lineRule="auto"/>
        <w:ind w:firstLine="720"/>
      </w:pPr>
      <w:r w:rsidRPr="008E1074">
        <w:t xml:space="preserve">Our detailed </w:t>
      </w:r>
      <w:r w:rsidR="00D26BCA" w:rsidRPr="008E1074">
        <w:t xml:space="preserve">sampling halite nodule community composition across varying distance scales </w:t>
      </w:r>
      <w:r w:rsidRPr="008E1074">
        <w:t xml:space="preserve">allowed us to investigate the factors governing community assembly at each scale of diversity. </w:t>
      </w:r>
      <w:r w:rsidR="00D30503" w:rsidRPr="008E1074">
        <w:t xml:space="preserve">Across all investigated distance scales, we found that the </w:t>
      </w:r>
      <w:r w:rsidR="0053765A" w:rsidRPr="008E1074">
        <w:t>c</w:t>
      </w:r>
      <w:r w:rsidR="00D30503" w:rsidRPr="008E1074">
        <w:t>omposition of hal</w:t>
      </w:r>
      <w:r w:rsidR="00FC730E" w:rsidRPr="008E1074">
        <w:t>ite microbial communities became</w:t>
      </w:r>
      <w:r w:rsidR="00D30503" w:rsidRPr="008E1074">
        <w:t xml:space="preserve"> more similar the closer they </w:t>
      </w:r>
      <w:r w:rsidR="00FC730E" w:rsidRPr="008E1074">
        <w:t xml:space="preserve">were in </w:t>
      </w:r>
      <w:r w:rsidR="00D30503" w:rsidRPr="008E1074">
        <w:t xml:space="preserve">proximity to one another. This finding is consistent with a previous investigation of halite microbiomes diversity, where communities were more similar at the </w:t>
      </w:r>
      <w:r w:rsidR="00811021" w:rsidRPr="008E1074">
        <w:t xml:space="preserve">landscape </w:t>
      </w:r>
      <w:r w:rsidR="00D30503" w:rsidRPr="008E1074">
        <w:t xml:space="preserve">distance scale compared to the </w:t>
      </w:r>
      <w:r w:rsidR="00E2561A" w:rsidRPr="008E1074">
        <w:t xml:space="preserve">regional </w:t>
      </w:r>
      <w:r w:rsidR="00D30503" w:rsidRPr="008E1074">
        <w:t xml:space="preserve">distance scale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00D30503" w:rsidRPr="008E1074">
        <w:t xml:space="preserve">. A part of this trend could be explained by different degrees of </w:t>
      </w:r>
      <w:r w:rsidR="00AB5F4C" w:rsidRPr="008E1074">
        <w:t xml:space="preserve">dispersion limitation </w:t>
      </w:r>
      <w:r w:rsidR="00D30503" w:rsidRPr="008E1074">
        <w:t xml:space="preserve">geographic isolation </w:t>
      </w:r>
      <w:r w:rsidR="00033E7B" w:rsidRPr="008E1074">
        <w:t xml:space="preserve">producing different </w:t>
      </w:r>
      <w:r w:rsidR="00AB5F4C" w:rsidRPr="008E1074">
        <w:t xml:space="preserve">community composition </w:t>
      </w:r>
      <w:r w:rsidR="00033E7B" w:rsidRPr="008E1074">
        <w:t>outcomes over time</w:t>
      </w:r>
      <w:r w:rsidR="00D30503" w:rsidRPr="008E1074">
        <w:t xml:space="preserve"> </w:t>
      </w:r>
      <w:r w:rsidR="00AB5F4C" w:rsidRPr="008E1074">
        <w:t>through stochastic composition fluctuations</w:t>
      </w:r>
      <w:r w:rsidR="001E5EF3" w:rsidRPr="008E1074">
        <w:t>, a phenomenon called ecological drift</w:t>
      </w:r>
      <w:r w:rsidR="00AB5F4C" w:rsidRPr="008E1074">
        <w:t xml:space="preserve"> </w:t>
      </w:r>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instrText xml:space="preserve"> ADDIN EN.CITE </w:instrText>
      </w:r>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instrText xml:space="preserve"> ADDIN EN.CITE.DATA </w:instrText>
      </w:r>
      <w:r w:rsidR="00F44210">
        <w:fldChar w:fldCharType="end"/>
      </w:r>
      <w:r w:rsidR="00F44210">
        <w:fldChar w:fldCharType="separate"/>
      </w:r>
      <w:r w:rsidR="00F44210">
        <w:rPr>
          <w:noProof/>
        </w:rPr>
        <w:t>[39, 40]</w:t>
      </w:r>
      <w:r w:rsidR="00F44210">
        <w:fldChar w:fldCharType="end"/>
      </w:r>
      <w:r w:rsidR="00D30503" w:rsidRPr="008E1074">
        <w:t xml:space="preserve">. Contained in the rocks, the halite microbial communities have limited capacity to </w:t>
      </w:r>
      <w:r w:rsidR="000D1039" w:rsidRPr="008E1074">
        <w:t>disperse</w:t>
      </w:r>
      <w:r w:rsidR="00D30503" w:rsidRPr="008E1074">
        <w:t xml:space="preserve">, and increased distance makes this even less likely. The resulting community </w:t>
      </w:r>
      <w:r w:rsidR="001E5EF3" w:rsidRPr="008E1074">
        <w:t>ecological</w:t>
      </w:r>
      <w:r w:rsidR="00D30503" w:rsidRPr="008E1074">
        <w:t xml:space="preserve"> drift </w:t>
      </w:r>
      <w:r w:rsidR="003911EE" w:rsidRPr="008E1074">
        <w:t xml:space="preserve">is </w:t>
      </w:r>
      <w:r w:rsidR="00D30503" w:rsidRPr="008E1074">
        <w:t xml:space="preserve">important to consider when looking at community composition differences, particularly at the </w:t>
      </w:r>
      <w:r w:rsidR="00E2561A" w:rsidRPr="008E1074">
        <w:t xml:space="preserve">regional </w:t>
      </w:r>
      <w:r w:rsidR="00D30503" w:rsidRPr="008E1074">
        <w:t>distance scales, where these stochastic processes</w:t>
      </w:r>
      <w:r w:rsidR="003911EE" w:rsidRPr="008E1074">
        <w:t xml:space="preserve"> relating to randomized initial colonization</w:t>
      </w:r>
      <w:r w:rsidR="00D30503" w:rsidRPr="008E1074">
        <w:t xml:space="preserve"> </w:t>
      </w:r>
      <w:r w:rsidR="001E5EF3" w:rsidRPr="008E1074">
        <w:t xml:space="preserve">from the seed bank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001E5EF3" w:rsidRPr="008E1074">
        <w:t xml:space="preserve"> </w:t>
      </w:r>
      <w:r w:rsidR="00D30503" w:rsidRPr="008E1074">
        <w:t xml:space="preserve">can be major driving factors for community assembly </w:t>
      </w:r>
      <w:r w:rsidR="00F44210">
        <w:fldChar w:fldCharType="begin"/>
      </w:r>
      <w:r w:rsidR="00F44210">
        <w:instrText xml:space="preserve"> ADDIN EN.CITE &lt;EndNote&gt;&lt;Cite&gt;&lt;Author&gt;Rocha&lt;/Author&gt;&lt;Year&gt;2018&lt;/Year&gt;&lt;RecNum&gt;9149&lt;/RecNum&gt;&lt;DisplayText&gt;[41]&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F44210">
        <w:fldChar w:fldCharType="separate"/>
      </w:r>
      <w:r w:rsidR="00F44210">
        <w:rPr>
          <w:noProof/>
        </w:rPr>
        <w:t>[41]</w:t>
      </w:r>
      <w:r w:rsidR="00F44210">
        <w:fldChar w:fldCharType="end"/>
      </w:r>
      <w:r w:rsidR="00D30503" w:rsidRPr="008E1074">
        <w:t xml:space="preserve">. </w:t>
      </w:r>
      <w:r w:rsidR="00796181" w:rsidRPr="008E1074">
        <w:t xml:space="preserve">These factors likely become less important when </w:t>
      </w:r>
      <w:r w:rsidR="000B1729" w:rsidRPr="008E1074">
        <w:t>considering</w:t>
      </w:r>
      <w:r w:rsidR="00796181" w:rsidRPr="008E1074">
        <w:t xml:space="preserve"> the intra-nodule distance scales, however, as dispersion becomes less limited.</w:t>
      </w:r>
    </w:p>
    <w:p w14:paraId="1E00523E" w14:textId="77777777" w:rsidR="00AD54ED" w:rsidRDefault="00AD54ED" w:rsidP="00092F28">
      <w:pPr>
        <w:spacing w:line="360" w:lineRule="auto"/>
        <w:ind w:firstLine="720"/>
      </w:pPr>
    </w:p>
    <w:p w14:paraId="1582D232" w14:textId="12C221E4" w:rsidR="00AD54ED" w:rsidRDefault="00A06440" w:rsidP="00092F28">
      <w:pPr>
        <w:spacing w:line="360" w:lineRule="auto"/>
        <w:ind w:firstLine="720"/>
      </w:pPr>
      <w:r w:rsidRPr="008E1074">
        <w:t xml:space="preserve">We also found that deterministic factors may play a role in shaping these microbial communities. Our findings showed that relatively small changes in water availability have significant implications for microbial community structure inside halite nodules. Seemingly minor differences in air RH had significant impacts on the composition and diversity of microbial communities because these changes notably affected the amount of time the conditions favored deliquescence in the halite nodule. Previous research on halite nodule community temporal dynamics demonstrated that the deliquescence of salt is tightly linked with the metabolic functions – namely photosynthesis – in the halite microbiomes </w:t>
      </w:r>
      <w:r w:rsidR="00F44210">
        <w:fldChar w:fldCharType="begin"/>
      </w:r>
      <w:r w:rsidR="00F44210">
        <w:instrText xml:space="preserve"> ADDIN EN.CITE &lt;EndNote&gt;&lt;Cite&gt;&lt;Author&gt;Davila&lt;/Author&gt;&lt;Year&gt;2013&lt;/Year&gt;&lt;RecNum&gt;6726&lt;/RecNum&gt;&lt;DisplayText&gt;[21]&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fldChar w:fldCharType="separate"/>
      </w:r>
      <w:r w:rsidR="00F44210">
        <w:rPr>
          <w:noProof/>
        </w:rPr>
        <w:t>[21]</w:t>
      </w:r>
      <w:r w:rsidR="00F44210">
        <w:fldChar w:fldCharType="end"/>
      </w:r>
      <w:r w:rsidRPr="008E1074">
        <w:t xml:space="preserve">. As such, the reliance of the halite microbiome on a specific air RH may have amplified the impact of minor differences in climate. Lack of dispersion between halite nodules coupled with local variations in environmental conditions appear to be sufficient to cause a divergence in community structure even at distance scales of ~1-10 m. </w:t>
      </w:r>
    </w:p>
    <w:p w14:paraId="1B2E09F7" w14:textId="77777777" w:rsidR="00AD54ED" w:rsidRDefault="00AD54ED" w:rsidP="00092F28">
      <w:pPr>
        <w:spacing w:line="360" w:lineRule="auto"/>
        <w:ind w:firstLine="720"/>
      </w:pPr>
    </w:p>
    <w:p w14:paraId="50A779F6" w14:textId="6FC4FF8F" w:rsidR="00F45FF5" w:rsidRPr="008E1074" w:rsidRDefault="00815239" w:rsidP="00092F28">
      <w:pPr>
        <w:spacing w:line="360" w:lineRule="auto"/>
        <w:ind w:firstLine="720"/>
      </w:pPr>
      <w:r w:rsidRPr="008E1074">
        <w:lastRenderedPageBreak/>
        <w:t xml:space="preserve">Investigating the difference in </w:t>
      </w:r>
      <w:r w:rsidR="006E2A58" w:rsidRPr="008E1074">
        <w:t xml:space="preserve">the </w:t>
      </w:r>
      <w:r w:rsidRPr="008E1074">
        <w:t xml:space="preserve">relative abundance of the major halite microbiome </w:t>
      </w:r>
      <w:r w:rsidR="00F45FF5" w:rsidRPr="008E1074">
        <w:t xml:space="preserve">phyla across </w:t>
      </w:r>
      <w:r w:rsidR="00527E3B" w:rsidRPr="008E1074">
        <w:t xml:space="preserve">longer </w:t>
      </w:r>
      <w:r w:rsidR="00F45FF5" w:rsidRPr="008E1074">
        <w:t>distance scales revealed that</w:t>
      </w:r>
      <w:r w:rsidR="00E974AA" w:rsidRPr="008E1074">
        <w:t xml:space="preserve"> </w:t>
      </w:r>
      <w:r w:rsidR="00F45FF5" w:rsidRPr="008E1074">
        <w:rPr>
          <w:i/>
        </w:rPr>
        <w:t>Nanohaloarchaea</w:t>
      </w:r>
      <w:r w:rsidR="00AB578A" w:rsidRPr="008E1074">
        <w:t>,</w:t>
      </w:r>
      <w:r w:rsidR="00AB578A" w:rsidRPr="008E1074">
        <w:rPr>
          <w:i/>
        </w:rPr>
        <w:t xml:space="preserve"> Proteobacteria</w:t>
      </w:r>
      <w:r w:rsidR="00AB578A" w:rsidRPr="008E1074">
        <w:t>,</w:t>
      </w:r>
      <w:r w:rsidR="00F45FF5" w:rsidRPr="008E1074">
        <w:t xml:space="preserve"> and </w:t>
      </w:r>
      <w:r w:rsidR="00F45FF5" w:rsidRPr="008E1074">
        <w:rPr>
          <w:i/>
        </w:rPr>
        <w:t>Actinobacteria</w:t>
      </w:r>
      <w:r w:rsidR="00F45FF5" w:rsidRPr="008E1074">
        <w:t xml:space="preserve"> are generally more relatively abundant</w:t>
      </w:r>
      <w:r w:rsidR="00527E3B" w:rsidRPr="008E1074">
        <w:t xml:space="preserve"> and diverse</w:t>
      </w:r>
      <w:r w:rsidR="00F45FF5" w:rsidRPr="008E1074">
        <w:t xml:space="preserve"> in locations with higher water availability</w:t>
      </w:r>
      <w:r w:rsidR="00C74578">
        <w:t xml:space="preserve"> and more frequent dew and fog f</w:t>
      </w:r>
      <w:r w:rsidR="00C70DCC">
        <w:t>ormation</w:t>
      </w:r>
      <w:r w:rsidR="00A06440" w:rsidRPr="008E1074">
        <w:t xml:space="preserve">. These taxa were also consistently more abundant in the nodule centers, which </w:t>
      </w:r>
      <w:r w:rsidR="00440C1B" w:rsidRPr="008E1074">
        <w:t>indirectly indicates that the nodule periphery has less favorable conditions for taxa requiring more consistent water availability. While</w:t>
      </w:r>
      <w:r w:rsidR="00A06440" w:rsidRPr="008E1074">
        <w:t xml:space="preserve"> dehydration events inside the nodules were not observed during the study, the </w:t>
      </w:r>
      <w:r w:rsidR="00440C1B" w:rsidRPr="008E1074">
        <w:t>RH in the periphery of the nodules can possibly drop below 75% during periods of prolonged dry conditions</w:t>
      </w:r>
      <w:r w:rsidR="00F45FF5" w:rsidRPr="008E1074">
        <w:t xml:space="preserve">. </w:t>
      </w:r>
      <w:r w:rsidR="00440C1B" w:rsidRPr="008E1074">
        <w:rPr>
          <w:i/>
        </w:rPr>
        <w:t>Nanohaloarchaea</w:t>
      </w:r>
      <w:r w:rsidR="00440C1B" w:rsidRPr="008E1074">
        <w:t>,</w:t>
      </w:r>
      <w:r w:rsidR="00440C1B" w:rsidRPr="008E1074">
        <w:rPr>
          <w:i/>
        </w:rPr>
        <w:t xml:space="preserve"> Proteobacteria</w:t>
      </w:r>
      <w:r w:rsidR="00440C1B" w:rsidRPr="008E1074">
        <w:t xml:space="preserve">, and </w:t>
      </w:r>
      <w:r w:rsidR="00440C1B" w:rsidRPr="008E1074">
        <w:rPr>
          <w:i/>
        </w:rPr>
        <w:t>Actinobacteria</w:t>
      </w:r>
      <w:r w:rsidR="00440C1B" w:rsidRPr="008E1074">
        <w:t xml:space="preserve"> </w:t>
      </w:r>
      <w:r w:rsidR="00AB578A" w:rsidRPr="008E1074">
        <w:t>are extremophilic and capable</w:t>
      </w:r>
      <w:r w:rsidRPr="008E1074">
        <w:t xml:space="preserve"> of surviving long-term </w:t>
      </w:r>
      <w:r w:rsidR="00E974AA" w:rsidRPr="008E1074">
        <w:t>desiccation</w:t>
      </w:r>
      <w:r w:rsidRPr="008E1074">
        <w:t xml:space="preserve"> </w:t>
      </w:r>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instrText xml:space="preserve"> ADDIN EN.CITE </w:instrText>
      </w:r>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16]</w:t>
      </w:r>
      <w:r w:rsidR="00F44210">
        <w:fldChar w:fldCharType="end"/>
      </w:r>
      <w:r w:rsidRPr="008E1074">
        <w:t xml:space="preserve">, </w:t>
      </w:r>
      <w:r w:rsidR="00440C1B" w:rsidRPr="008E1074">
        <w:t xml:space="preserve">however, </w:t>
      </w:r>
      <w:r w:rsidR="00F45FF5" w:rsidRPr="008E1074">
        <w:t xml:space="preserve">these heterotrophs are </w:t>
      </w:r>
      <w:r w:rsidRPr="008E1074">
        <w:t xml:space="preserve">possibly less </w:t>
      </w:r>
      <w:r w:rsidR="00F45FF5" w:rsidRPr="008E1074">
        <w:t xml:space="preserve">adapted to survive </w:t>
      </w:r>
      <w:r w:rsidR="00071879" w:rsidRPr="008E1074">
        <w:t xml:space="preserve">intermittent </w:t>
      </w:r>
      <w:r w:rsidR="00F45FF5" w:rsidRPr="008E1074">
        <w:t xml:space="preserve">desiccation </w:t>
      </w:r>
      <w:r w:rsidR="00501510" w:rsidRPr="008E1074">
        <w:t xml:space="preserve">compared to </w:t>
      </w:r>
      <w:r w:rsidRPr="008E1074">
        <w:t xml:space="preserve">the </w:t>
      </w:r>
      <w:r w:rsidR="00F45FF5" w:rsidRPr="008E1074">
        <w:rPr>
          <w:i/>
        </w:rPr>
        <w:t>Halobacteria</w:t>
      </w:r>
      <w:r w:rsidR="00F45FF5" w:rsidRPr="008E1074">
        <w:t xml:space="preserve"> and </w:t>
      </w:r>
      <w:r w:rsidR="00F45FF5" w:rsidRPr="008E1074">
        <w:rPr>
          <w:i/>
        </w:rPr>
        <w:t>Bacteroidetes</w:t>
      </w:r>
      <w:r w:rsidRPr="008E1074">
        <w:t xml:space="preserve">, which were more consistently abundant </w:t>
      </w:r>
      <w:r w:rsidR="00071879" w:rsidRPr="008E1074">
        <w:t xml:space="preserve">and diverse </w:t>
      </w:r>
      <w:r w:rsidRPr="008E1074">
        <w:t xml:space="preserve">across </w:t>
      </w:r>
      <w:r w:rsidR="00071879" w:rsidRPr="008E1074">
        <w:t xml:space="preserve">larger </w:t>
      </w:r>
      <w:r w:rsidRPr="008E1074">
        <w:t>scales of diversity</w:t>
      </w:r>
      <w:r w:rsidR="00F45FF5" w:rsidRPr="008E1074">
        <w:t xml:space="preserve">. </w:t>
      </w:r>
      <w:r w:rsidR="00E974AA" w:rsidRPr="008E1074">
        <w:t xml:space="preserve">The salt-in strategy </w:t>
      </w:r>
      <w:r w:rsidR="00E974AA" w:rsidRPr="008E1074">
        <w:rPr>
          <w:i/>
        </w:rPr>
        <w:t>Halobacteria</w:t>
      </w:r>
      <w:r w:rsidR="00E974AA" w:rsidRPr="008E1074">
        <w:t xml:space="preserve"> and </w:t>
      </w:r>
      <w:r w:rsidR="00E974AA" w:rsidRPr="008E1074">
        <w:rPr>
          <w:i/>
        </w:rPr>
        <w:t>Bacteoidetes</w:t>
      </w:r>
      <w:r w:rsidR="00E974AA" w:rsidRPr="008E1074">
        <w:t xml:space="preserve"> deploy is bio</w:t>
      </w:r>
      <w:r w:rsidR="00AB578A" w:rsidRPr="008E1074">
        <w:t>-</w:t>
      </w:r>
      <w:r w:rsidR="00E974AA" w:rsidRPr="008E1074">
        <w:t xml:space="preserve">energetically favorable compared to the adaptations of other halophiles </w:t>
      </w:r>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instrText xml:space="preserve"> ADDIN EN.CITE </w:instrText>
      </w:r>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instrText xml:space="preserve"> ADDIN EN.CITE.DATA </w:instrText>
      </w:r>
      <w:r w:rsidR="00F44210">
        <w:fldChar w:fldCharType="end"/>
      </w:r>
      <w:r w:rsidR="00F44210">
        <w:fldChar w:fldCharType="separate"/>
      </w:r>
      <w:r w:rsidR="00F44210">
        <w:rPr>
          <w:noProof/>
        </w:rPr>
        <w:t>[24, 42]</w:t>
      </w:r>
      <w:r w:rsidR="00F44210">
        <w:fldChar w:fldCharType="end"/>
      </w:r>
      <w:r w:rsidR="00E974AA" w:rsidRPr="008E1074">
        <w:t xml:space="preserve"> and could translate into a competitive advantage for surviving </w:t>
      </w:r>
      <w:r w:rsidR="00D21FC8" w:rsidRPr="008E1074">
        <w:t xml:space="preserve">low water availability </w:t>
      </w:r>
      <w:r w:rsidR="00E974AA" w:rsidRPr="008E1074">
        <w:t xml:space="preserve">at saturated salt conditions. </w:t>
      </w:r>
      <w:r w:rsidR="00F45FF5" w:rsidRPr="008E1074">
        <w:rPr>
          <w:i/>
        </w:rPr>
        <w:t>Nanohalobacteria</w:t>
      </w:r>
      <w:r w:rsidR="00501510" w:rsidRPr="008E1074">
        <w:rPr>
          <w:i/>
        </w:rPr>
        <w:t xml:space="preserve"> </w:t>
      </w:r>
      <w:r w:rsidR="00F45FF5" w:rsidRPr="008E1074">
        <w:t>are also salt-in strategists,</w:t>
      </w:r>
      <w:r w:rsidR="00501510" w:rsidRPr="008E1074">
        <w:t xml:space="preserve"> </w:t>
      </w:r>
      <w:r w:rsidR="00E974AA" w:rsidRPr="008E1074">
        <w:t>however</w:t>
      </w:r>
      <w:r w:rsidR="00D5285C" w:rsidRPr="008E1074">
        <w:t>,</w:t>
      </w:r>
      <w:r w:rsidR="00E974AA" w:rsidRPr="008E1074">
        <w:t xml:space="preserve"> they are also parasitic and</w:t>
      </w:r>
      <w:r w:rsidR="00F45FF5" w:rsidRPr="008E1074">
        <w:t xml:space="preserve"> rely</w:t>
      </w:r>
      <w:r w:rsidR="00E974AA" w:rsidRPr="008E1074">
        <w:t xml:space="preserve"> </w:t>
      </w:r>
      <w:r w:rsidR="00F45FF5" w:rsidRPr="008E1074">
        <w:t xml:space="preserve">strongly on </w:t>
      </w:r>
      <w:r w:rsidR="00501510" w:rsidRPr="008E1074">
        <w:t xml:space="preserve">their </w:t>
      </w:r>
      <w:r w:rsidR="00501510" w:rsidRPr="008E1074">
        <w:rPr>
          <w:i/>
        </w:rPr>
        <w:t>Halobacteria</w:t>
      </w:r>
      <w:r w:rsidR="00501510" w:rsidRPr="008E1074">
        <w:t xml:space="preserve"> hosts</w:t>
      </w:r>
      <w:r w:rsidR="00E974AA" w:rsidRPr="008E1074">
        <w:t xml:space="preserve"> </w:t>
      </w:r>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instrText xml:space="preserve"> ADDIN EN.CITE </w:instrText>
      </w:r>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instrText xml:space="preserve"> ADDIN EN.CITE.DATA </w:instrText>
      </w:r>
      <w:r w:rsidR="00F44210">
        <w:fldChar w:fldCharType="end"/>
      </w:r>
      <w:r w:rsidR="00F44210">
        <w:fldChar w:fldCharType="separate"/>
      </w:r>
      <w:r w:rsidR="00F44210">
        <w:rPr>
          <w:noProof/>
        </w:rPr>
        <w:t>[26]</w:t>
      </w:r>
      <w:r w:rsidR="00F44210">
        <w:fldChar w:fldCharType="end"/>
      </w:r>
      <w:r w:rsidR="00501510" w:rsidRPr="008E1074">
        <w:t xml:space="preserve">. Their adaptations to this lifestyle include a </w:t>
      </w:r>
      <w:r w:rsidR="00D21FC8" w:rsidRPr="008E1074">
        <w:t>small</w:t>
      </w:r>
      <w:r w:rsidR="00501510" w:rsidRPr="008E1074">
        <w:t xml:space="preserve"> </w:t>
      </w:r>
      <w:r w:rsidR="00D21FC8" w:rsidRPr="008E1074">
        <w:t xml:space="preserve">cell </w:t>
      </w:r>
      <w:r w:rsidR="00501510" w:rsidRPr="008E1074">
        <w:t xml:space="preserve">size and a compact and streamlined genome, both of which could result in </w:t>
      </w:r>
      <w:r w:rsidR="007A5470" w:rsidRPr="008E1074">
        <w:t>giving up</w:t>
      </w:r>
      <w:r w:rsidR="00F45FF5" w:rsidRPr="008E1074">
        <w:t xml:space="preserve"> some </w:t>
      </w:r>
      <w:r w:rsidR="00501510" w:rsidRPr="008E1074">
        <w:t>desiccation adaptations</w:t>
      </w:r>
      <w:r w:rsidR="00E974AA" w:rsidRPr="008E1074">
        <w:t xml:space="preserve"> </w:t>
      </w:r>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instrText xml:space="preserve"> ADDIN EN.CITE </w:instrText>
      </w:r>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instrText xml:space="preserve"> ADDIN EN.CITE.DATA </w:instrText>
      </w:r>
      <w:r w:rsidR="00F44210">
        <w:fldChar w:fldCharType="end"/>
      </w:r>
      <w:r w:rsidR="00F44210">
        <w:fldChar w:fldCharType="separate"/>
      </w:r>
      <w:r w:rsidR="00F44210">
        <w:rPr>
          <w:noProof/>
        </w:rPr>
        <w:t>[16, 43]</w:t>
      </w:r>
      <w:r w:rsidR="00F44210">
        <w:fldChar w:fldCharType="end"/>
      </w:r>
      <w:r w:rsidR="00B6718B" w:rsidRPr="008E1074">
        <w:t>.</w:t>
      </w:r>
      <w:r w:rsidR="00A70157" w:rsidRPr="008E1074">
        <w:t xml:space="preserve"> This is consistent with a previous study investigating halite microbiome composition across major regions </w:t>
      </w:r>
      <w:r w:rsidR="000E5E03" w:rsidRPr="008E1074">
        <w:t>of the Atacama D</w:t>
      </w:r>
      <w:r w:rsidR="00A70157" w:rsidRPr="008E1074">
        <w:t xml:space="preserve">esert, where </w:t>
      </w:r>
      <w:r w:rsidR="00A70157" w:rsidRPr="008E1074">
        <w:rPr>
          <w:i/>
        </w:rPr>
        <w:t>Nanohaloarchaea</w:t>
      </w:r>
      <w:r w:rsidR="00A70157" w:rsidRPr="008E1074">
        <w:t xml:space="preserve"> was only consistently found in the more humid sampled locations</w:t>
      </w:r>
      <w:r w:rsidR="00AB578A" w:rsidRPr="008E1074">
        <w:t xml:space="preserve">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00AB578A" w:rsidRPr="008E1074">
        <w:t xml:space="preserve">, and a </w:t>
      </w:r>
      <w:r w:rsidR="00DD35F9" w:rsidRPr="008E1074">
        <w:t>longitudinal study</w:t>
      </w:r>
      <w:r w:rsidR="00AB578A" w:rsidRPr="008E1074">
        <w:t>, which showed that Nanohaloarchaea was less tolerant to osmotic stress</w:t>
      </w:r>
      <w:r w:rsidR="00DD35F9" w:rsidRPr="008E1074">
        <w:t xml:space="preserve"> from a rare rainfall</w:t>
      </w:r>
      <w:r w:rsidR="00AB578A" w:rsidRPr="008E1074">
        <w:t xml:space="preserve"> than the other taxa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A70157" w:rsidRPr="008E1074">
        <w:t xml:space="preserve">. </w:t>
      </w:r>
    </w:p>
    <w:p w14:paraId="15385A60" w14:textId="77777777" w:rsidR="00AD54ED" w:rsidRDefault="00AD54ED" w:rsidP="00092F28">
      <w:pPr>
        <w:spacing w:line="360" w:lineRule="auto"/>
        <w:ind w:firstLine="720"/>
      </w:pPr>
    </w:p>
    <w:p w14:paraId="7C3A127B" w14:textId="2E99F6DD" w:rsidR="008556EF" w:rsidRPr="008E1074" w:rsidRDefault="00482289" w:rsidP="00092F28">
      <w:pPr>
        <w:spacing w:line="360" w:lineRule="auto"/>
        <w:ind w:firstLine="720"/>
      </w:pPr>
      <w:r w:rsidRPr="008E1074">
        <w:t>Cyanobacteria is the only phylum</w:t>
      </w:r>
      <w:r w:rsidR="00522789" w:rsidRPr="008E1074">
        <w:t xml:space="preserve"> that </w:t>
      </w:r>
      <w:r w:rsidR="00DD35F9" w:rsidRPr="008E1074">
        <w:t xml:space="preserve">was </w:t>
      </w:r>
      <w:r w:rsidR="00522789" w:rsidRPr="008E1074">
        <w:t xml:space="preserve">more relatively abundant in dryer sites. This is consistent with previous research </w:t>
      </w:r>
      <w:r w:rsidR="00C74578">
        <w:t>on</w:t>
      </w:r>
      <w:r w:rsidR="008A60B3" w:rsidRPr="008E1074">
        <w:t xml:space="preserve"> </w:t>
      </w:r>
      <w:r w:rsidR="00E2561A" w:rsidRPr="008E1074">
        <w:t>regional</w:t>
      </w:r>
      <w:r w:rsidR="008A60B3" w:rsidRPr="008E1074">
        <w:t xml:space="preserve">-scale diversity in halite </w:t>
      </w:r>
      <w:r w:rsidR="00522789" w:rsidRPr="008E1074">
        <w:t xml:space="preserve">microbiomes, where </w:t>
      </w:r>
      <w:r w:rsidR="00522789" w:rsidRPr="008E1074">
        <w:rPr>
          <w:i/>
          <w:iCs/>
        </w:rPr>
        <w:t>Cyanobacteria</w:t>
      </w:r>
      <w:r w:rsidR="00522789" w:rsidRPr="008E1074">
        <w:t xml:space="preserve"> </w:t>
      </w:r>
      <w:r w:rsidR="008A60B3" w:rsidRPr="008E1074">
        <w:t>were found to be more relat</w:t>
      </w:r>
      <w:bookmarkStart w:id="0" w:name="_GoBack"/>
      <w:bookmarkEnd w:id="0"/>
      <w:r w:rsidR="008A60B3" w:rsidRPr="008E1074">
        <w:t xml:space="preserve">ively abundant in dryer salars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522789" w:rsidRPr="008E1074">
        <w:t>. Inside the halite interior, Cyanobacteria particularly were more relatively abundant at th</w:t>
      </w:r>
      <w:r w:rsidR="00DD35F9" w:rsidRPr="008E1074">
        <w:t xml:space="preserve">e top of the nodules, which aligns with </w:t>
      </w:r>
      <w:r w:rsidR="008A60B3" w:rsidRPr="008E1074">
        <w:t>o</w:t>
      </w:r>
      <w:r w:rsidR="00522789" w:rsidRPr="008E1074">
        <w:t>ur light transmittance measurements inside the nodules</w:t>
      </w:r>
      <w:r w:rsidR="008A60B3" w:rsidRPr="008E1074">
        <w:t>, which</w:t>
      </w:r>
      <w:r w:rsidR="00522789" w:rsidRPr="008E1074">
        <w:t xml:space="preserve"> showed that the tops of the nodules more light available for photosynthesis compared to the center. </w:t>
      </w:r>
      <w:r w:rsidR="001B3E32" w:rsidRPr="008E1074">
        <w:t xml:space="preserve">As the light traveled deeper into the nodule more, the light was </w:t>
      </w:r>
      <w:r w:rsidR="000C287C" w:rsidRPr="008E1074">
        <w:t>diffracted</w:t>
      </w:r>
      <w:r w:rsidR="001B3E32" w:rsidRPr="008E1074">
        <w:t xml:space="preserve"> by the salt, resulting in a significant reduction of light </w:t>
      </w:r>
      <w:r w:rsidR="00CA04F8">
        <w:t>available</w:t>
      </w:r>
      <w:r w:rsidR="001B3E32" w:rsidRPr="008E1074">
        <w:t xml:space="preserve"> for photosynthesis, particularly at the 680nm wavelength </w:t>
      </w:r>
      <w:r w:rsidR="001B3E32" w:rsidRPr="008E1074">
        <w:lastRenderedPageBreak/>
        <w:t xml:space="preserve">– the main absorbance wavelength for chlorophyll </w:t>
      </w:r>
      <w:r w:rsidR="000C287C" w:rsidRPr="008E1074">
        <w:rPr>
          <w:i/>
        </w:rPr>
        <w:t>a</w:t>
      </w:r>
      <w:r w:rsidR="000C287C" w:rsidRPr="008E1074">
        <w:t>.</w:t>
      </w:r>
      <w:r w:rsidR="00522789" w:rsidRPr="008E1074">
        <w:t xml:space="preserve"> </w:t>
      </w:r>
      <w:r w:rsidR="000D772A" w:rsidRPr="008E1074">
        <w:t>The other phototroph in halite microbiomes – g</w:t>
      </w:r>
      <w:r w:rsidR="00BB4438" w:rsidRPr="008E1074">
        <w:t>reen</w:t>
      </w:r>
      <w:r w:rsidR="000D772A" w:rsidRPr="008E1074">
        <w:t xml:space="preserve"> </w:t>
      </w:r>
      <w:r w:rsidR="00BB4438" w:rsidRPr="008E1074">
        <w:t xml:space="preserve">algae </w:t>
      </w:r>
      <w:r w:rsidR="000D772A" w:rsidRPr="008E1074">
        <w:t xml:space="preserve">– </w:t>
      </w:r>
      <w:r w:rsidR="00BB4438" w:rsidRPr="008E1074">
        <w:t xml:space="preserve">have </w:t>
      </w:r>
      <w:r w:rsidR="00F45FF5" w:rsidRPr="008E1074">
        <w:t xml:space="preserve">been characterized with metagenomics and metatranscriptomics in the </w:t>
      </w:r>
      <w:r w:rsidR="00CC3FF5" w:rsidRPr="008E1074">
        <w:t>North</w:t>
      </w:r>
      <w:r w:rsidR="00F45FF5" w:rsidRPr="008E1074">
        <w:t xml:space="preserve"> location</w:t>
      </w:r>
      <w:r w:rsidR="00A70157" w:rsidRPr="008E1074">
        <w:t xml:space="preserve"> </w:t>
      </w:r>
      <w:r w:rsidR="00F44210">
        <w:fldChar w:fldCharType="begin"/>
      </w:r>
      <w:r w:rsidR="00F44210">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F44210">
        <w:fldChar w:fldCharType="separate"/>
      </w:r>
      <w:r w:rsidR="00F44210">
        <w:rPr>
          <w:noProof/>
        </w:rPr>
        <w:t>[27]</w:t>
      </w:r>
      <w:r w:rsidR="00F44210">
        <w:fldChar w:fldCharType="end"/>
      </w:r>
      <w:r w:rsidR="00F45FF5" w:rsidRPr="008E1074">
        <w:t>, however</w:t>
      </w:r>
      <w:r w:rsidR="00D5285C" w:rsidRPr="008E1074">
        <w:t>,</w:t>
      </w:r>
      <w:r w:rsidR="00F45FF5" w:rsidRPr="008E1074">
        <w:t xml:space="preserve"> our amplicon-based methods detected very low abundances in</w:t>
      </w:r>
      <w:r w:rsidR="00BB4438" w:rsidRPr="008E1074">
        <w:t xml:space="preserve"> this site</w:t>
      </w:r>
      <w:r w:rsidR="00F45FF5" w:rsidRPr="008E1074">
        <w:t xml:space="preserve">. At the significantly more humid </w:t>
      </w:r>
      <w:r w:rsidR="00A66352" w:rsidRPr="008E1074">
        <w:t>South sampling location</w:t>
      </w:r>
      <w:r w:rsidR="00F45FF5" w:rsidRPr="008E1074">
        <w:t xml:space="preserve">, however, algae seem to be very abundant. </w:t>
      </w:r>
      <w:r w:rsidR="00BB4438" w:rsidRPr="008E1074">
        <w:t>Previ</w:t>
      </w:r>
      <w:r w:rsidRPr="008E1074">
        <w:t>ous research on these algae has</w:t>
      </w:r>
      <w:r w:rsidR="00BB4438" w:rsidRPr="008E1074">
        <w:t xml:space="preserve"> shown that their </w:t>
      </w:r>
      <w:r w:rsidR="008A60B3" w:rsidRPr="008E1074">
        <w:t xml:space="preserve">relative abundance </w:t>
      </w:r>
      <w:r w:rsidR="00BB4438" w:rsidRPr="008E1074">
        <w:t>correlates with fog events</w:t>
      </w:r>
      <w:r w:rsidR="00A70157" w:rsidRPr="008E1074">
        <w:t xml:space="preserve">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8A60B3" w:rsidRPr="008E1074">
        <w:t xml:space="preserve"> and also increases after rain events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D5285C" w:rsidRPr="008E1074">
        <w:t xml:space="preserve">, making the increased water availability </w:t>
      </w:r>
      <w:r w:rsidR="00A66352" w:rsidRPr="008E1074">
        <w:t>in the South</w:t>
      </w:r>
      <w:r w:rsidR="00D5285C" w:rsidRPr="008E1074">
        <w:t xml:space="preserve"> a likely explanation.</w:t>
      </w:r>
      <w:r w:rsidR="002250E7" w:rsidRPr="008E1074">
        <w:t xml:space="preserve"> </w:t>
      </w:r>
      <w:r w:rsidR="002250E7" w:rsidRPr="008E1074">
        <w:rPr>
          <w:i/>
          <w:iCs/>
        </w:rPr>
        <w:t>Halobacteria</w:t>
      </w:r>
      <w:r w:rsidR="002250E7" w:rsidRPr="008E1074">
        <w:t xml:space="preserve"> and </w:t>
      </w:r>
      <w:r w:rsidR="002250E7" w:rsidRPr="008E1074">
        <w:rPr>
          <w:i/>
          <w:iCs/>
        </w:rPr>
        <w:t>Salinibacter</w:t>
      </w:r>
      <w:r w:rsidR="002250E7" w:rsidRPr="008E1074">
        <w:t xml:space="preserve">  – are also able to utilize light through modified rhodopsins, which they use </w:t>
      </w:r>
      <w:r w:rsidR="000C287C" w:rsidRPr="008E1074">
        <w:t xml:space="preserve">as light-driven proton pumps to create a proton gradient between the intra- and extra-cellular environments to </w:t>
      </w:r>
      <w:r w:rsidR="002250E7" w:rsidRPr="008E1074">
        <w:t xml:space="preserve">generate ATP. However, we were unable to detect a significant preference of these taxa towards the nodule surface or interior. </w:t>
      </w:r>
      <w:r w:rsidR="00FC707D" w:rsidRPr="008E1074">
        <w:t xml:space="preserve">Bacteriorhodopsin </w:t>
      </w:r>
      <w:r w:rsidR="00B6581D" w:rsidRPr="008E1074">
        <w:t>has a broad</w:t>
      </w:r>
      <w:r w:rsidR="00FC707D" w:rsidRPr="008E1074">
        <w:t xml:space="preserve"> absorbance </w:t>
      </w:r>
      <w:r w:rsidR="00B6581D" w:rsidRPr="008E1074">
        <w:t xml:space="preserve">spectrum with a maximum at 570 nm </w:t>
      </w:r>
      <w:r w:rsidR="00F44210">
        <w:fldChar w:fldCharType="begin"/>
      </w:r>
      <w:r w:rsidR="00F44210">
        <w:instrText xml:space="preserve"> ADDIN EN.CITE &lt;EndNote&gt;&lt;Cite&gt;&lt;Author&gt;Yabushita&lt;/Author&gt;&lt;Year&gt;2009&lt;/Year&gt;&lt;RecNum&gt;9524&lt;/RecNum&gt;&lt;DisplayText&gt;[44]&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instrText>
      </w:r>
      <w:r w:rsidR="00F44210">
        <w:fldChar w:fldCharType="separate"/>
      </w:r>
      <w:r w:rsidR="00F44210">
        <w:rPr>
          <w:noProof/>
        </w:rPr>
        <w:t>[44]</w:t>
      </w:r>
      <w:r w:rsidR="00F44210">
        <w:fldChar w:fldCharType="end"/>
      </w:r>
      <w:r w:rsidR="00B6581D" w:rsidRPr="008E1074">
        <w:t xml:space="preserve">, which could allow </w:t>
      </w:r>
      <w:r w:rsidR="002250E7" w:rsidRPr="008E1074">
        <w:rPr>
          <w:i/>
        </w:rPr>
        <w:t>Halobacteria</w:t>
      </w:r>
      <w:r w:rsidR="002250E7" w:rsidRPr="008E1074">
        <w:t xml:space="preserve"> and </w:t>
      </w:r>
      <w:r w:rsidR="002250E7" w:rsidRPr="008E1074">
        <w:rPr>
          <w:i/>
        </w:rPr>
        <w:t>Salinibacter</w:t>
      </w:r>
      <w:r w:rsidR="002250E7" w:rsidRPr="008E1074">
        <w:t xml:space="preserve"> </w:t>
      </w:r>
      <w:r w:rsidR="00B6581D" w:rsidRPr="008E1074">
        <w:t xml:space="preserve">to possibly continue harvesting light without directly competing with </w:t>
      </w:r>
      <w:r w:rsidR="002250E7" w:rsidRPr="008E1074">
        <w:rPr>
          <w:i/>
          <w:iCs/>
        </w:rPr>
        <w:t>Cyanobacteria</w:t>
      </w:r>
      <w:r w:rsidR="002250E7" w:rsidRPr="008E1074">
        <w:t xml:space="preserve">. </w:t>
      </w:r>
      <w:r w:rsidR="000C287C" w:rsidRPr="008E1074">
        <w:t>M</w:t>
      </w:r>
      <w:r w:rsidR="002250E7" w:rsidRPr="008E1074">
        <w:t xml:space="preserve">icrobial compartmentalization along the vertical axis in response to a light gradient has been well studied in microbial mats, where it was shown that phototrophic bacteria have a consistently higher relative abundance on the surface layers of the mats </w:t>
      </w:r>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instrText xml:space="preserve"> ADDIN EN.CITE </w:instrText>
      </w:r>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instrText xml:space="preserve"> ADDIN EN.CITE.DATA </w:instrText>
      </w:r>
      <w:r w:rsidR="00F44210">
        <w:fldChar w:fldCharType="end"/>
      </w:r>
      <w:r w:rsidR="00F44210">
        <w:fldChar w:fldCharType="separate"/>
      </w:r>
      <w:r w:rsidR="00F44210">
        <w:rPr>
          <w:noProof/>
        </w:rPr>
        <w:t>[45, 46]</w:t>
      </w:r>
      <w:r w:rsidR="00F44210">
        <w:fldChar w:fldCharType="end"/>
      </w:r>
      <w:r w:rsidR="002250E7" w:rsidRPr="008E1074">
        <w:t>.</w:t>
      </w:r>
    </w:p>
    <w:p w14:paraId="41748AD8" w14:textId="77777777" w:rsidR="00AD54ED" w:rsidRDefault="00AD54ED" w:rsidP="00092F28">
      <w:pPr>
        <w:spacing w:line="360" w:lineRule="auto"/>
        <w:ind w:firstLine="720"/>
      </w:pPr>
    </w:p>
    <w:p w14:paraId="72175A19" w14:textId="7A5B4A68" w:rsidR="0024468C" w:rsidRDefault="00362350" w:rsidP="00092F28">
      <w:pPr>
        <w:spacing w:line="360" w:lineRule="auto"/>
        <w:ind w:firstLine="720"/>
      </w:pPr>
      <w:r w:rsidRPr="008E1074">
        <w:t xml:space="preserve">While </w:t>
      </w:r>
      <w:r w:rsidR="00875C5F" w:rsidRPr="008E1074">
        <w:t xml:space="preserve">ecological </w:t>
      </w:r>
      <w:r w:rsidR="00E26610" w:rsidRPr="008E1074">
        <w:t xml:space="preserve">drift </w:t>
      </w:r>
      <w:r w:rsidRPr="008E1074">
        <w:t>could explain some of the differences in the halite community structure</w:t>
      </w:r>
      <w:r w:rsidR="000B5114" w:rsidRPr="008E1074">
        <w:t>, the consistent presence of certain phyla (particularly Proteobacteria) at the more humid</w:t>
      </w:r>
      <w:r w:rsidRPr="008E1074">
        <w:t xml:space="preserve"> locations across all the scales of diversity </w:t>
      </w:r>
      <w:r w:rsidR="00B75F7D" w:rsidRPr="008E1074">
        <w:t>points to</w:t>
      </w:r>
      <w:r w:rsidR="000B5114" w:rsidRPr="008E1074">
        <w:t xml:space="preserve"> water availability </w:t>
      </w:r>
      <w:r w:rsidRPr="008E1074">
        <w:t xml:space="preserve">being </w:t>
      </w:r>
      <w:r w:rsidR="000B5114" w:rsidRPr="008E1074">
        <w:t xml:space="preserve">the </w:t>
      </w:r>
      <w:r w:rsidRPr="008E1074">
        <w:t xml:space="preserve">major </w:t>
      </w:r>
      <w:r w:rsidR="000B5114" w:rsidRPr="008E1074">
        <w:t xml:space="preserve">driving factor in community assembly. </w:t>
      </w:r>
      <w:r w:rsidRPr="008E1074">
        <w:t>This is also supported by our observations of increased alpha diversity in the microbial communiti</w:t>
      </w:r>
      <w:r w:rsidR="00DD35F9" w:rsidRPr="008E1074">
        <w:t>es at the</w:t>
      </w:r>
      <w:r w:rsidRPr="008E1074">
        <w:t xml:space="preserve"> more humid sampling sites</w:t>
      </w:r>
      <w:r w:rsidR="003F30B1" w:rsidRPr="008E1074">
        <w:t xml:space="preserve"> </w:t>
      </w:r>
      <w:r w:rsidR="00A35B68">
        <w:t xml:space="preserve">with more frequent dew and fog events </w:t>
      </w:r>
      <w:r w:rsidR="003F30B1" w:rsidRPr="008E1074">
        <w:t xml:space="preserve">at </w:t>
      </w:r>
      <w:r w:rsidR="00DD35F9" w:rsidRPr="008E1074">
        <w:t xml:space="preserve">the </w:t>
      </w:r>
      <w:r w:rsidR="00E2561A" w:rsidRPr="008E1074">
        <w:t xml:space="preserve">regional </w:t>
      </w:r>
      <w:r w:rsidR="00DD35F9" w:rsidRPr="008E1074">
        <w:t xml:space="preserve">distance </w:t>
      </w:r>
      <w:r w:rsidR="005A6C0F" w:rsidRPr="008E1074">
        <w:t>scales</w:t>
      </w:r>
      <w:r w:rsidRPr="008E1074">
        <w:t xml:space="preserve">. </w:t>
      </w:r>
      <w:r w:rsidR="003F5C48" w:rsidRPr="008E1074">
        <w:t>In p</w:t>
      </w:r>
      <w:r w:rsidR="00804338" w:rsidRPr="008E1074">
        <w:t>ast research</w:t>
      </w:r>
      <w:r w:rsidR="00482289" w:rsidRPr="008E1074">
        <w:t>,</w:t>
      </w:r>
      <w:r w:rsidR="003F5C48" w:rsidRPr="008E1074">
        <w:t xml:space="preserve"> </w:t>
      </w:r>
      <w:r w:rsidRPr="008E1074">
        <w:t>water availability has been linked to increasing community complexity</w:t>
      </w:r>
      <w:r w:rsidR="00804338" w:rsidRPr="008E1074">
        <w:t>, particularly in water-limited ecosystems such as desert microbiomes</w:t>
      </w:r>
      <w:r w:rsidRPr="008E1074">
        <w:t xml:space="preserve"> </w:t>
      </w:r>
      <w:r w:rsidR="00F44210">
        <w:fldChar w:fldCharType="begin"/>
      </w:r>
      <w:r w:rsidR="00F44210">
        <w:instrText xml:space="preserve"> ADDIN EN.CITE &lt;EndNote&gt;&lt;Cite&gt;&lt;Author&gt;Crits-Christoph&lt;/Author&gt;&lt;Year&gt;2013&lt;/Year&gt;&lt;RecNum&gt;8625&lt;/RecNum&gt;&lt;DisplayText&gt;[10]&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instrText>
      </w:r>
      <w:r w:rsidR="00F44210">
        <w:fldChar w:fldCharType="separate"/>
      </w:r>
      <w:r w:rsidR="00F44210">
        <w:rPr>
          <w:noProof/>
        </w:rPr>
        <w:t>[10]</w:t>
      </w:r>
      <w:r w:rsidR="00F44210">
        <w:fldChar w:fldCharType="end"/>
      </w:r>
      <w:r w:rsidR="00804338" w:rsidRPr="008E1074">
        <w:t>.</w:t>
      </w:r>
      <w:r w:rsidR="005A6C0F" w:rsidRPr="008E1074">
        <w:t xml:space="preserve"> These observations are also consistent with a previous investigation of halite diversity at </w:t>
      </w:r>
      <w:r w:rsidR="00E2561A" w:rsidRPr="008E1074">
        <w:t xml:space="preserve">regional </w:t>
      </w:r>
      <w:r w:rsidR="005A6C0F" w:rsidRPr="008E1074">
        <w:t xml:space="preserve">distance scales, where halite communities at </w:t>
      </w:r>
      <w:r w:rsidR="000C287C" w:rsidRPr="008E1074">
        <w:t>more humid salars were found to be more diverse</w:t>
      </w:r>
      <w:r w:rsidR="00020282" w:rsidRPr="008E1074">
        <w:t xml:space="preserve">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5A6C0F" w:rsidRPr="008E1074">
        <w:t xml:space="preserve">. </w:t>
      </w:r>
    </w:p>
    <w:p w14:paraId="64ADAAEC" w14:textId="77777777" w:rsidR="0024468C" w:rsidRDefault="0024468C" w:rsidP="00092F28">
      <w:pPr>
        <w:spacing w:line="360" w:lineRule="auto"/>
        <w:ind w:firstLine="720"/>
      </w:pPr>
    </w:p>
    <w:p w14:paraId="17722822" w14:textId="5856C0A2" w:rsidR="0024468C" w:rsidRDefault="0024468C" w:rsidP="00092F28">
      <w:pPr>
        <w:spacing w:line="360" w:lineRule="auto"/>
        <w:ind w:firstLine="720"/>
      </w:pPr>
      <w:r w:rsidRPr="00155996">
        <w:t xml:space="preserve">We found no consistent trend in the total number of cells at the top, </w:t>
      </w:r>
      <w:r>
        <w:t>middle</w:t>
      </w:r>
      <w:r w:rsidRPr="00155996">
        <w:t xml:space="preserve">, and bottom </w:t>
      </w:r>
      <w:r>
        <w:t>sections</w:t>
      </w:r>
      <w:r w:rsidRPr="00155996">
        <w:t xml:space="preserve"> of halite nodules. While this was surprising considering the differen</w:t>
      </w:r>
      <w:r>
        <w:t>ces in</w:t>
      </w:r>
      <w:r w:rsidRPr="00155996">
        <w:t xml:space="preserve"> light</w:t>
      </w:r>
      <w:r>
        <w:t xml:space="preserve"> flux</w:t>
      </w:r>
      <w:r w:rsidRPr="00155996">
        <w:t xml:space="preserve"> at these positions, these findings are also consistent with previous reports of the cell density at </w:t>
      </w:r>
      <w:r w:rsidRPr="00155996">
        <w:lastRenderedPageBreak/>
        <w:t xml:space="preserve">different positions within the nodules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Pr="00155996">
        <w:t xml:space="preserve">. The seemingly </w:t>
      </w:r>
      <w:r>
        <w:t>homogeneous</w:t>
      </w:r>
      <w:r w:rsidRPr="00155996">
        <w:t xml:space="preserve"> distribution of biomass throughout the nodules despite a deterministic relationship between the internal location and community relative composition suggests that the carrying capacity of each niche inside the nodule is dependent on random internal differences in the nodule structure, which would influence the surface area and volume suitable for colonization. While these variables were difficult to measure in the scope of this study, past research in other lithic microbiomes has demonstrated that internal rock topology and surface area can have a great impact on colonization </w:t>
      </w:r>
      <w:r w:rsidR="00F44210">
        <w:fldChar w:fldCharType="begin"/>
      </w:r>
      <w:r w:rsidR="00F44210">
        <w:instrText xml:space="preserve"> ADDIN EN.CITE &lt;EndNote&gt;&lt;Cite&gt;&lt;Author&gt;Walker&lt;/Author&gt;&lt;Year&gt;2007&lt;/Year&gt;&lt;RecNum&gt;6080&lt;/RecNum&gt;&lt;DisplayText&gt;[47]&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instrText>
      </w:r>
      <w:r w:rsidR="00F44210">
        <w:fldChar w:fldCharType="separate"/>
      </w:r>
      <w:r w:rsidR="00F44210">
        <w:rPr>
          <w:noProof/>
        </w:rPr>
        <w:t>[47]</w:t>
      </w:r>
      <w:r w:rsidR="00F44210">
        <w:fldChar w:fldCharType="end"/>
      </w:r>
      <w:r w:rsidRPr="00155996">
        <w:t>.</w:t>
      </w:r>
    </w:p>
    <w:p w14:paraId="62114860" w14:textId="77777777" w:rsidR="00AD54ED" w:rsidRDefault="00AD54ED" w:rsidP="00092F28">
      <w:pPr>
        <w:spacing w:line="360" w:lineRule="auto"/>
        <w:ind w:firstLine="720"/>
      </w:pPr>
    </w:p>
    <w:p w14:paraId="54134853" w14:textId="1C2AAD3C" w:rsidR="00C70DCC" w:rsidRDefault="00804267" w:rsidP="00092F28">
      <w:pPr>
        <w:spacing w:line="360" w:lineRule="auto"/>
        <w:ind w:firstLine="720"/>
        <w:rPr>
          <w:rFonts w:eastAsia="Times New Roman"/>
          <w:color w:val="282625"/>
          <w:shd w:val="clear" w:color="auto" w:fill="FFFFFF"/>
        </w:rPr>
      </w:pPr>
      <w:r w:rsidRPr="008E1074">
        <w:t>While we identified notable differences in community composition between the nodule core and peripheral positions, these differences were relatively subtle compared to those observed at larger distance scales</w:t>
      </w:r>
      <w:r w:rsidR="00E45A2D" w:rsidRPr="008E1074">
        <w:t xml:space="preserve"> despite the top and center of the nodule receiving vastly different amounts of light usable for photosynthesis</w:t>
      </w:r>
      <w:r w:rsidRPr="008E1074">
        <w:t xml:space="preserve">. </w:t>
      </w:r>
      <w:r w:rsidR="00E45A2D" w:rsidRPr="008E1074">
        <w:t>This highlights the importance of water availability as the prominent factor governing community composition, however</w:t>
      </w:r>
      <w:r w:rsidR="00CA04F8">
        <w:t>,</w:t>
      </w:r>
      <w:r w:rsidR="00E45A2D" w:rsidRPr="008E1074">
        <w:t xml:space="preserve"> this could also imp</w:t>
      </w:r>
      <w:r w:rsidR="00CA04F8">
        <w:t>l</w:t>
      </w:r>
      <w:r w:rsidR="00E45A2D" w:rsidRPr="008E1074">
        <w:t xml:space="preserve">y </w:t>
      </w:r>
      <w:r w:rsidR="00094AD9" w:rsidRPr="008E1074">
        <w:t xml:space="preserve">increased </w:t>
      </w:r>
      <w:r w:rsidR="00E45A2D" w:rsidRPr="008E1074">
        <w:t xml:space="preserve">rates of dispersion </w:t>
      </w:r>
      <w:r w:rsidR="00094AD9" w:rsidRPr="008E1074">
        <w:t>at the intra-nodule distance scales</w:t>
      </w:r>
      <w:r w:rsidR="003945FF" w:rsidRPr="008E1074">
        <w:t xml:space="preserve">. One </w:t>
      </w:r>
      <w:r w:rsidR="00094AD9" w:rsidRPr="008E1074">
        <w:t xml:space="preserve">way this could occur is through </w:t>
      </w:r>
      <w:r w:rsidRPr="008E1074">
        <w:t xml:space="preserve">the hydration cycles </w:t>
      </w:r>
      <w:r w:rsidR="003945FF" w:rsidRPr="008E1074">
        <w:t>within the nodules</w:t>
      </w:r>
      <w:r w:rsidR="00094AD9" w:rsidRPr="008E1074">
        <w:t>, which</w:t>
      </w:r>
      <w:r w:rsidR="003945FF" w:rsidRPr="008E1074">
        <w:t xml:space="preserve"> cause</w:t>
      </w:r>
      <w:r w:rsidRPr="008E1074">
        <w:t xml:space="preserve"> liquid water movement through capillary action</w:t>
      </w:r>
      <w:r w:rsidR="00094AD9" w:rsidRPr="008E1074">
        <w:t>. This water displacement can result</w:t>
      </w:r>
      <w:r w:rsidRPr="008E1074">
        <w:t xml:space="preserve"> in the mixing of the interior microbiota over tim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Pr="008E1074">
        <w:t xml:space="preserve">. </w:t>
      </w:r>
      <w:r w:rsidR="00910074" w:rsidRPr="008E1074">
        <w:t>This idea is also supported by the respective comm</w:t>
      </w:r>
      <w:r w:rsidR="00280E30" w:rsidRPr="008E1074">
        <w:t>unity composition at the sampled</w:t>
      </w:r>
      <w:r w:rsidR="00910074" w:rsidRPr="008E1074">
        <w:t xml:space="preserve"> positions, which changed predictably along the vertical component in </w:t>
      </w:r>
      <w:r w:rsidR="00280E30" w:rsidRPr="008E1074">
        <w:t>response to a humidity gradient</w:t>
      </w:r>
      <w:r w:rsidR="00910074" w:rsidRPr="008E1074">
        <w:t xml:space="preserve"> but changed seemingly randomly along the horizontal component. The difference in physical isolation along the two axes is </w:t>
      </w:r>
      <w:r w:rsidR="00DD35F9" w:rsidRPr="008E1074">
        <w:t>possibly</w:t>
      </w:r>
      <w:r w:rsidR="00910074" w:rsidRPr="008E1074">
        <w:t xml:space="preserve"> explained </w:t>
      </w:r>
      <w:r w:rsidR="00DD35F9" w:rsidRPr="008E1074">
        <w:t xml:space="preserve">by the </w:t>
      </w:r>
      <w:r w:rsidR="00910074" w:rsidRPr="008E1074">
        <w:t>regular water movement</w:t>
      </w:r>
      <w:r w:rsidR="00DD35F9" w:rsidRPr="008E1074">
        <w:t xml:space="preserve">s between the halite core and periphery, which </w:t>
      </w:r>
      <w:r w:rsidR="00CD4358" w:rsidRPr="008E1074">
        <w:t xml:space="preserve">occur </w:t>
      </w:r>
      <w:r w:rsidR="00DD35F9" w:rsidRPr="008E1074">
        <w:t xml:space="preserve">via capillary action in </w:t>
      </w:r>
      <w:r w:rsidR="00910074" w:rsidRPr="008E1074">
        <w:t xml:space="preserve">response to </w:t>
      </w:r>
      <w:r w:rsidR="00DD35F9" w:rsidRPr="008E1074">
        <w:t xml:space="preserve">the </w:t>
      </w:r>
      <w:r w:rsidR="00910074" w:rsidRPr="008E1074">
        <w:t xml:space="preserve">diel hydration cycle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t xml:space="preserve">. This displacement is </w:t>
      </w:r>
      <w:r w:rsidR="00CD4358" w:rsidRPr="008E1074">
        <w:rPr>
          <w:rFonts w:eastAsia="Times New Roman"/>
          <w:color w:val="282625"/>
          <w:shd w:val="clear" w:color="auto" w:fill="FFFFFF"/>
        </w:rPr>
        <w:t xml:space="preserve">also </w:t>
      </w:r>
      <w:r w:rsidR="00910074" w:rsidRPr="008E1074">
        <w:rPr>
          <w:rFonts w:eastAsia="Times New Roman"/>
          <w:color w:val="282625"/>
          <w:shd w:val="clear" w:color="auto" w:fill="FFFFFF"/>
        </w:rPr>
        <w:t xml:space="preserve">evidenced by the accumulation of scytonemin – a natural pigment produced by </w:t>
      </w:r>
      <w:r w:rsidR="00910074" w:rsidRPr="008E1074">
        <w:rPr>
          <w:rFonts w:eastAsia="Times New Roman"/>
          <w:i/>
          <w:color w:val="282625"/>
          <w:shd w:val="clear" w:color="auto" w:fill="FFFFFF"/>
        </w:rPr>
        <w:t>Cyanobacteria</w:t>
      </w:r>
      <w:r w:rsidR="00910074" w:rsidRPr="008E1074">
        <w:rPr>
          <w:rFonts w:eastAsia="Times New Roman"/>
          <w:color w:val="282625"/>
          <w:shd w:val="clear" w:color="auto" w:fill="FFFFFF"/>
        </w:rPr>
        <w:t xml:space="preserve"> – at the surface of the halite nodule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Vitek&lt;/Author&gt;&lt;Year&gt;2014&lt;/Year&gt;&lt;RecNum&gt;9153&lt;/RecNum&gt;&lt;DisplayText&gt;[48]&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48]</w: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t xml:space="preserve">. </w:t>
      </w:r>
    </w:p>
    <w:p w14:paraId="1D8EB4FA" w14:textId="77777777" w:rsidR="00AD54ED" w:rsidRDefault="00AD54ED" w:rsidP="00092F28">
      <w:pPr>
        <w:spacing w:line="360" w:lineRule="auto"/>
        <w:ind w:firstLine="720"/>
      </w:pPr>
    </w:p>
    <w:p w14:paraId="04897425" w14:textId="40B387D8" w:rsidR="00B153D9" w:rsidRDefault="00B153D9" w:rsidP="00B153D9">
      <w:pPr>
        <w:spacing w:line="360" w:lineRule="auto"/>
        <w:ind w:firstLine="720"/>
      </w:pPr>
      <w:r>
        <w:t>T</w:t>
      </w:r>
      <w:r w:rsidRPr="008E1074">
        <w:t xml:space="preserve">his study interrogated the general taxonomic composition differences across spatial scales, </w:t>
      </w:r>
      <w:r>
        <w:t xml:space="preserve">however, </w:t>
      </w:r>
      <w:r w:rsidRPr="008E1074">
        <w:t xml:space="preserve">the location-specific adaptations are likely to be more pronounced at the functional potential and functional levels. Future studies utilizing information from shotgun metagenomics can look at gene and pathway enrichment in response to environmental differences, which could provide a much more in-depth view at halite community adaptation. </w:t>
      </w:r>
      <w:r w:rsidRPr="008E1074">
        <w:lastRenderedPageBreak/>
        <w:t xml:space="preserve">Furthermore, previous research revealed that the microbial communities in separate halite nodules converge at the functional potential level but diverge at the metatranscriptomic level </w:t>
      </w:r>
      <w:r w:rsidR="00F44210">
        <w:fldChar w:fldCharType="begin"/>
      </w:r>
      <w:r w:rsidR="00F44210">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F44210">
        <w:fldChar w:fldCharType="separate"/>
      </w:r>
      <w:r w:rsidR="00F44210">
        <w:rPr>
          <w:noProof/>
        </w:rPr>
        <w:t>[27]</w:t>
      </w:r>
      <w:r w:rsidR="00F44210">
        <w:fldChar w:fldCharType="end"/>
      </w:r>
      <w:r w:rsidRPr="008E1074">
        <w:t xml:space="preserve"> meaning that using metatranscriptomics to look at real-time transcriptional adaptations of these communities to different conditions would provide even more information on how halite microbial communities adapt to these extreme conditions. </w:t>
      </w:r>
    </w:p>
    <w:p w14:paraId="7288C8BA" w14:textId="77777777" w:rsidR="00B153D9" w:rsidRDefault="00B153D9" w:rsidP="00092F28">
      <w:pPr>
        <w:spacing w:line="360" w:lineRule="auto"/>
        <w:ind w:firstLine="720"/>
      </w:pPr>
    </w:p>
    <w:p w14:paraId="7BB9AC43" w14:textId="7CD0C732" w:rsidR="007251BF" w:rsidRDefault="00B153D9" w:rsidP="007251BF">
      <w:pPr>
        <w:spacing w:line="360" w:lineRule="auto"/>
        <w:ind w:firstLine="720"/>
      </w:pPr>
      <w:r>
        <w:t>Taken together, our results suggest that p</w:t>
      </w:r>
      <w:r w:rsidRPr="00155996">
        <w:t>rogressively smaller scales of diversity become less dependent on stochastic processes</w:t>
      </w:r>
      <w:r>
        <w:t>.  This observation is</w:t>
      </w:r>
      <w:r w:rsidRPr="00155996">
        <w:t xml:space="preserve"> in contrast with existing research in more evenly distributed microbiomes such as those found in soil, where it has been reported that stochastic processes dictate assembly at smaller (centimeters) scales</w:t>
      </w:r>
      <w:r>
        <w:t xml:space="preserve">, while </w:t>
      </w:r>
      <w:r w:rsidRPr="00155996">
        <w:t>deterministic factors have the largest impact on community assembly at larger distance scales</w:t>
      </w:r>
      <w:r>
        <w:t xml:space="preserve"> </w:t>
      </w:r>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instrText xml:space="preserve"> ADDIN EN.CITE </w:instrText>
      </w:r>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instrText xml:space="preserve"> ADDIN EN.CITE.DATA </w:instrText>
      </w:r>
      <w:r w:rsidR="00F44210">
        <w:fldChar w:fldCharType="end"/>
      </w:r>
      <w:r w:rsidR="00F44210">
        <w:fldChar w:fldCharType="separate"/>
      </w:r>
      <w:r w:rsidR="00F44210">
        <w:rPr>
          <w:noProof/>
        </w:rPr>
        <w:t>[3, 49]</w:t>
      </w:r>
      <w:r w:rsidR="00F44210">
        <w:fldChar w:fldCharType="end"/>
      </w:r>
      <w:r>
        <w:t>.</w:t>
      </w:r>
      <w:r w:rsidR="00910074" w:rsidRPr="008E1074">
        <w:t xml:space="preserve"> On the other hand, our findings are consistent within the framework of existing research done in </w:t>
      </w:r>
      <w:r w:rsidR="00270DCB" w:rsidRPr="008E1074">
        <w:t xml:space="preserve">systems with non-linear segregation such as </w:t>
      </w:r>
      <w:r w:rsidR="00A93295" w:rsidRPr="008E1074">
        <w:t>gut microbiomes. D</w:t>
      </w:r>
      <w:r w:rsidR="00910074" w:rsidRPr="008E1074">
        <w:t xml:space="preserve">ifferences in gut </w:t>
      </w:r>
      <w:r w:rsidR="00CD235C" w:rsidRPr="008E1074">
        <w:t>microbiota</w:t>
      </w:r>
      <w:r w:rsidR="00910074" w:rsidRPr="008E1074">
        <w:t xml:space="preserve"> between individuals is driven by a combination of deterministic (e.g. diet) and neutral (stochastic colonization and </w:t>
      </w:r>
      <w:r w:rsidR="00DD35F9" w:rsidRPr="008E1074">
        <w:t xml:space="preserve">community </w:t>
      </w:r>
      <w:r w:rsidR="00910074" w:rsidRPr="008E1074">
        <w:t xml:space="preserve">drift) processes, but differences between colonization of intestine regions are </w:t>
      </w:r>
      <w:r w:rsidR="00270DCB" w:rsidRPr="008E1074">
        <w:t xml:space="preserve">not dispersion-limited, and thus </w:t>
      </w:r>
      <w:r w:rsidR="00910074" w:rsidRPr="008E1074">
        <w:t xml:space="preserve">governed by only deterministic factors (e.g. nutrient availability) </w:t>
      </w:r>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instrText xml:space="preserve"> ADDIN EN.CITE </w:instrText>
      </w:r>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instrText xml:space="preserve"> ADDIN EN.CITE.DATA </w:instrText>
      </w:r>
      <w:r w:rsidR="00F44210">
        <w:fldChar w:fldCharType="end"/>
      </w:r>
      <w:r w:rsidR="00F44210">
        <w:fldChar w:fldCharType="separate"/>
      </w:r>
      <w:r w:rsidR="00F44210">
        <w:rPr>
          <w:noProof/>
        </w:rPr>
        <w:t>[50-52]</w:t>
      </w:r>
      <w:r w:rsidR="00F44210">
        <w:fldChar w:fldCharType="end"/>
      </w:r>
      <w:r w:rsidR="00910074" w:rsidRPr="008E1074">
        <w:t>. Similar</w:t>
      </w:r>
      <w:r w:rsidR="00751E78" w:rsidRPr="008E1074">
        <w:t>ly</w:t>
      </w:r>
      <w:r w:rsidR="00910074" w:rsidRPr="008E1074">
        <w:t xml:space="preserve">, the </w:t>
      </w:r>
      <w:r w:rsidR="005751D4" w:rsidRPr="008E1074">
        <w:t xml:space="preserve">dispersion limitation in </w:t>
      </w:r>
      <w:r w:rsidR="00DD35F9" w:rsidRPr="008E1074">
        <w:t xml:space="preserve">endolithic microbiomes </w:t>
      </w:r>
      <w:r w:rsidR="00910074" w:rsidRPr="008E1074">
        <w:t xml:space="preserve">results in a non-linear relationship between distance and community similarity. Inter-site community </w:t>
      </w:r>
      <w:r w:rsidR="00C3301B" w:rsidRPr="008E1074">
        <w:t xml:space="preserve">variability </w:t>
      </w:r>
      <w:r w:rsidR="00910074" w:rsidRPr="008E1074">
        <w:t>(</w:t>
      </w:r>
      <w:r w:rsidR="00E2561A" w:rsidRPr="008E1074">
        <w:t xml:space="preserve">regional </w:t>
      </w:r>
      <w:r w:rsidR="00910074" w:rsidRPr="008E1074">
        <w:t xml:space="preserve">and </w:t>
      </w:r>
      <w:r w:rsidR="00811021" w:rsidRPr="008E1074">
        <w:t xml:space="preserve">landscape </w:t>
      </w:r>
      <w:r w:rsidR="00910074" w:rsidRPr="008E1074">
        <w:t>distance scales in this study) likely follows the conventional distance-based model for community differentiation, whereby the composition of microbial communities diverges</w:t>
      </w:r>
      <w:r w:rsidR="00BC290B" w:rsidRPr="008E1074">
        <w:t xml:space="preserve"> with increasing distance. However, </w:t>
      </w:r>
      <w:r w:rsidR="00083B5B" w:rsidRPr="008E1074">
        <w:t xml:space="preserve">our sampling scheme did not allow </w:t>
      </w:r>
      <w:r w:rsidR="00BC290B" w:rsidRPr="008E1074">
        <w:t xml:space="preserve">us to assess the relative contributions of environmental conditions and distance on the changes in microbial community composition </w: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instrText xml:space="preserve"> ADDIN EN.CITE </w:instrTex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instrText xml:space="preserve"> ADDIN EN.CITE.DATA </w:instrText>
      </w:r>
      <w:r w:rsidR="00F44210">
        <w:fldChar w:fldCharType="end"/>
      </w:r>
      <w:r w:rsidR="00F44210">
        <w:fldChar w:fldCharType="separate"/>
      </w:r>
      <w:r w:rsidR="00F44210">
        <w:rPr>
          <w:noProof/>
        </w:rPr>
        <w:t>[53, 54]</w:t>
      </w:r>
      <w:r w:rsidR="00F44210">
        <w:fldChar w:fldCharType="end"/>
      </w:r>
      <w:r w:rsidR="00910074" w:rsidRPr="008E1074">
        <w:t xml:space="preserve">. </w:t>
      </w:r>
      <w:r w:rsidR="00935431" w:rsidRPr="008E1074">
        <w:t>In contrast</w:t>
      </w:r>
      <w:r w:rsidR="00910074" w:rsidRPr="008E1074">
        <w:t xml:space="preserve">, </w:t>
      </w:r>
      <w:r w:rsidR="003D2151" w:rsidRPr="008E1074">
        <w:t xml:space="preserve">living cells </w:t>
      </w:r>
      <w:r w:rsidR="00910074" w:rsidRPr="008E1074">
        <w:t xml:space="preserve">can move </w:t>
      </w:r>
      <w:r w:rsidR="00935431" w:rsidRPr="008E1074">
        <w:t xml:space="preserve">more freely </w:t>
      </w:r>
      <w:r w:rsidR="00CD4358" w:rsidRPr="008E1074">
        <w:t xml:space="preserve">between the </w:t>
      </w:r>
      <w:r w:rsidR="00935431" w:rsidRPr="008E1074">
        <w:t>different intra-nodule microbial niches due to internal water movement</w:t>
      </w:r>
      <w:r w:rsidR="00F830D7" w:rsidRPr="008E1074">
        <w:t>, resulting in more similar communities</w:t>
      </w:r>
      <w:r w:rsidR="00910074" w:rsidRPr="008E1074">
        <w:t>.</w:t>
      </w:r>
      <w:r w:rsidR="00935431" w:rsidRPr="008E1074">
        <w:t xml:space="preserve"> </w:t>
      </w:r>
    </w:p>
    <w:p w14:paraId="0FB97087" w14:textId="77777777" w:rsidR="00F44210" w:rsidRDefault="00F44210">
      <w:pPr>
        <w:rPr>
          <w:b/>
        </w:rPr>
      </w:pPr>
      <w:r>
        <w:rPr>
          <w:b/>
        </w:rPr>
        <w:br w:type="page"/>
      </w:r>
    </w:p>
    <w:p w14:paraId="0DE99E29" w14:textId="242738C4" w:rsidR="003C7D03" w:rsidRPr="007251BF" w:rsidRDefault="00092F28" w:rsidP="00F44210">
      <w:pPr>
        <w:spacing w:line="360" w:lineRule="auto"/>
      </w:pPr>
      <w:r>
        <w:rPr>
          <w:b/>
        </w:rPr>
        <w:lastRenderedPageBreak/>
        <w:t xml:space="preserve">5. </w:t>
      </w:r>
      <w:r w:rsidR="003C7D03" w:rsidRPr="003C7D03">
        <w:rPr>
          <w:b/>
        </w:rPr>
        <w:t>SUMMARY</w:t>
      </w:r>
    </w:p>
    <w:p w14:paraId="0143B9ED" w14:textId="50EF717D" w:rsidR="00463E20" w:rsidRPr="008E1074" w:rsidRDefault="003C7D03" w:rsidP="00092F28">
      <w:pPr>
        <w:spacing w:line="360" w:lineRule="auto"/>
        <w:ind w:firstLine="720"/>
      </w:pPr>
      <w:r>
        <w:t>W</w:t>
      </w:r>
      <w:r w:rsidR="0032726D" w:rsidRPr="008E1074">
        <w:t>e investigate</w:t>
      </w:r>
      <w:r w:rsidR="00817DE0" w:rsidRPr="008E1074">
        <w:t>d</w:t>
      </w:r>
      <w:r w:rsidR="0032726D" w:rsidRPr="008E1074">
        <w:t xml:space="preserve"> the abiotic factors governing microbiome composition across </w:t>
      </w:r>
      <w:r w:rsidR="00B553BF" w:rsidRPr="008E1074">
        <w:t xml:space="preserve">different </w:t>
      </w:r>
      <w:r w:rsidR="00192127" w:rsidRPr="008E1074">
        <w:t xml:space="preserve">spatial </w:t>
      </w:r>
      <w:r w:rsidR="00B553BF" w:rsidRPr="008E1074">
        <w:t>sc</w:t>
      </w:r>
      <w:r w:rsidR="0032726D" w:rsidRPr="008E1074">
        <w:t xml:space="preserve">ales, allowing for </w:t>
      </w:r>
      <w:r w:rsidR="00377325" w:rsidRPr="008E1074">
        <w:t xml:space="preserve">insight into the </w:t>
      </w:r>
      <w:r w:rsidR="00B553BF" w:rsidRPr="008E1074">
        <w:t xml:space="preserve">factors that govern halite colonization at </w:t>
      </w:r>
      <w:r w:rsidR="00E2561A" w:rsidRPr="008E1074">
        <w:t xml:space="preserve">regional </w:t>
      </w:r>
      <w:r w:rsidR="000F297F" w:rsidRPr="008E1074">
        <w:t xml:space="preserve">desert-wide scales, as well as smaller micro-niche specific scales. We found that </w:t>
      </w:r>
      <w:r w:rsidR="0032726D" w:rsidRPr="008E1074">
        <w:t xml:space="preserve">water </w:t>
      </w:r>
      <w:r w:rsidR="00930026">
        <w:t xml:space="preserve">and light </w:t>
      </w:r>
      <w:r w:rsidR="000F297F" w:rsidRPr="008E1074">
        <w:t>availability</w:t>
      </w:r>
      <w:r w:rsidR="00CA04F8">
        <w:t>,</w:t>
      </w:r>
      <w:r w:rsidR="000F297F" w:rsidRPr="008E1074">
        <w:t xml:space="preserve"> </w:t>
      </w:r>
      <w:r w:rsidR="00930026">
        <w:t xml:space="preserve">as well as community </w:t>
      </w:r>
      <w:r w:rsidR="000F297F" w:rsidRPr="008E1074">
        <w:t xml:space="preserve">drift </w:t>
      </w:r>
      <w:r w:rsidR="00930026">
        <w:t xml:space="preserve">impact </w:t>
      </w:r>
      <w:r w:rsidR="000F297F" w:rsidRPr="008E1074">
        <w:t xml:space="preserve">microbiome assembly </w:t>
      </w:r>
      <w:r w:rsidR="00BD5D66">
        <w:t>differently at different distance scales</w:t>
      </w:r>
      <w:r w:rsidR="0032726D" w:rsidRPr="008E1074">
        <w:t xml:space="preserve">, </w:t>
      </w:r>
      <w:r w:rsidR="00BD5D66">
        <w:t xml:space="preserve">with higher rates of cell </w:t>
      </w:r>
      <w:r w:rsidR="0032726D" w:rsidRPr="008E1074">
        <w:t>dispersion</w:t>
      </w:r>
      <w:r w:rsidR="00BD5D66">
        <w:t xml:space="preserve"> at the smaller scales resulting in more homogenous composition</w:t>
      </w:r>
      <w:r w:rsidR="00910074" w:rsidRPr="008E1074">
        <w:t xml:space="preserve">. This trend likely applies to other endoliths as well as </w:t>
      </w:r>
      <w:r w:rsidR="000F297F" w:rsidRPr="008E1074">
        <w:t>non-desert communities</w:t>
      </w:r>
      <w:r w:rsidR="00910074" w:rsidRPr="008E1074">
        <w:t xml:space="preserve"> </w:t>
      </w:r>
      <w:r w:rsidR="00BD5D66">
        <w:t xml:space="preserve">where dispersion between communities is more limited </w:t>
      </w:r>
      <w:r w:rsidR="00910074" w:rsidRPr="008E1074">
        <w:t xml:space="preserve">such as </w:t>
      </w:r>
      <w:r w:rsidR="00BD5D66">
        <w:t xml:space="preserve">between individual </w:t>
      </w:r>
      <w:r w:rsidR="00910074" w:rsidRPr="008E1074">
        <w:t>gut microbiomes</w:t>
      </w:r>
      <w:r w:rsidR="000F297F" w:rsidRPr="008E1074">
        <w:t>.</w:t>
      </w:r>
      <w:r w:rsidR="002127CF" w:rsidRPr="008E1074">
        <w:t xml:space="preserve"> W</w:t>
      </w:r>
      <w:r w:rsidR="00910074" w:rsidRPr="008E1074">
        <w:t xml:space="preserve">e </w:t>
      </w:r>
      <w:r w:rsidR="0032726D" w:rsidRPr="008E1074">
        <w:t xml:space="preserve">also </w:t>
      </w:r>
      <w:r w:rsidR="002127CF" w:rsidRPr="008E1074">
        <w:t xml:space="preserve">and show evidence for intermixing of intra-halite microbial niches in response to regular water displacement via capillary action, and report an </w:t>
      </w:r>
      <w:r w:rsidR="001D7EF5" w:rsidRPr="008E1074">
        <w:t xml:space="preserve">unexpectedly random distribution of </w:t>
      </w:r>
      <w:r w:rsidR="00415A77" w:rsidRPr="008E1074">
        <w:t>biomass within the nodules</w:t>
      </w:r>
      <w:r w:rsidR="002127CF" w:rsidRPr="008E1074">
        <w:t>.</w:t>
      </w:r>
      <w:r w:rsidR="00910074" w:rsidRPr="008E1074">
        <w:t xml:space="preserve"> </w:t>
      </w:r>
    </w:p>
    <w:p w14:paraId="797F3AD6" w14:textId="1CA32F23" w:rsidR="00004581" w:rsidRPr="008E1074" w:rsidRDefault="00004581" w:rsidP="00092F28">
      <w:pPr>
        <w:spacing w:line="360" w:lineRule="auto"/>
      </w:pPr>
      <w:r w:rsidRPr="008E1074">
        <w:br w:type="page"/>
      </w:r>
    </w:p>
    <w:p w14:paraId="21C5358F" w14:textId="77777777" w:rsidR="00004581" w:rsidRPr="008E1074" w:rsidRDefault="00004581" w:rsidP="00092F28">
      <w:pPr>
        <w:spacing w:line="360" w:lineRule="auto"/>
        <w:rPr>
          <w:b/>
        </w:rPr>
      </w:pPr>
      <w:r w:rsidRPr="008E1074">
        <w:rPr>
          <w:b/>
        </w:rPr>
        <w:lastRenderedPageBreak/>
        <w:t>SUPPLEMENTARY FIGURES:</w:t>
      </w:r>
    </w:p>
    <w:p w14:paraId="25A48532" w14:textId="77777777" w:rsidR="00004581" w:rsidRPr="008E1074" w:rsidRDefault="00004581" w:rsidP="00092F28">
      <w:pPr>
        <w:spacing w:line="360" w:lineRule="auto"/>
        <w:rPr>
          <w:b/>
        </w:rPr>
      </w:pPr>
    </w:p>
    <w:p w14:paraId="1AB14E92" w14:textId="7B7B15EC" w:rsidR="003F5C48" w:rsidRPr="008E1074" w:rsidRDefault="00A12739" w:rsidP="00092F28">
      <w:pPr>
        <w:spacing w:line="360" w:lineRule="auto"/>
      </w:pPr>
      <w:r w:rsidRPr="00A12739">
        <w:rPr>
          <w:noProof/>
        </w:rPr>
        <w:drawing>
          <wp:inline distT="0" distB="0" distL="0" distR="0" wp14:anchorId="3C04FAF7" wp14:editId="0A458DD7">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003F5C48" w:rsidRPr="008E1074">
        <w:rPr>
          <w:noProof/>
        </w:rPr>
        <w:t xml:space="preserve"> </w:t>
      </w:r>
    </w:p>
    <w:p w14:paraId="1F1FFD2D" w14:textId="7A71610A" w:rsidR="003F5C48" w:rsidRPr="008E1074" w:rsidRDefault="003F5C48" w:rsidP="00092F28">
      <w:pPr>
        <w:spacing w:line="360" w:lineRule="auto"/>
      </w:pPr>
      <w:r w:rsidRPr="008E1074">
        <w:t xml:space="preserve">Fig. S1: Climate data comparisons for </w:t>
      </w:r>
      <w:r w:rsidR="00E2561A" w:rsidRPr="008E1074">
        <w:t xml:space="preserve">regional </w:t>
      </w:r>
      <w:r w:rsidRPr="008E1074">
        <w:t>(</w:t>
      </w:r>
      <w:r w:rsidR="00CC3FF5" w:rsidRPr="008E1074">
        <w:t>North</w:t>
      </w:r>
      <w:r w:rsidRPr="008E1074">
        <w:t xml:space="preserve"> vs</w:t>
      </w:r>
      <w:r w:rsidR="00CC3FF5" w:rsidRPr="008E1074">
        <w:t xml:space="preserve"> South</w:t>
      </w:r>
      <w:r w:rsidRPr="008E1074">
        <w:t xml:space="preserve">; A-C) and </w:t>
      </w:r>
      <w:r w:rsidR="00811021" w:rsidRPr="008E1074">
        <w:t xml:space="preserve">landscape </w:t>
      </w:r>
      <w:r w:rsidRPr="008E1074">
        <w:t xml:space="preserve">(top vs bottom of </w:t>
      </w:r>
      <w:r w:rsidR="006E1E70" w:rsidRPr="008E1074">
        <w:t xml:space="preserve">the </w:t>
      </w:r>
      <w:r w:rsidR="00CC3FF5" w:rsidRPr="008E1074">
        <w:t>North hill</w:t>
      </w:r>
      <w:r w:rsidRPr="008E1074">
        <w:t xml:space="preserve">, D-F) scales. Weather measurements were collected simultaneously at the two compared sites, showing differences in temperature (A, D) and relative humidity (B, E) of the locations. Colors denote the time (hours after midnight) of data collection for each point. The number of hours in the day when </w:t>
      </w:r>
      <w:r w:rsidR="00796B2C" w:rsidRPr="008E1074">
        <w:t>halite nodules</w:t>
      </w:r>
      <w:r w:rsidRPr="008E1074">
        <w:t xml:space="preserve"> experienced deliquescence was estimated from the time when the relative humidity was above 75% (C, F). Paired weather dat</w:t>
      </w:r>
      <w:r w:rsidR="000C0BE1" w:rsidRPr="008E1074">
        <w:t>a was collected hourly from 2019-03-24 to 2020-03-12</w:t>
      </w:r>
      <w:r w:rsidRPr="008E1074">
        <w:t xml:space="preserve"> with a HOBO probe located 1m above the ground. </w:t>
      </w:r>
    </w:p>
    <w:p w14:paraId="29405B6D" w14:textId="7C2B605A" w:rsidR="003F5C48" w:rsidRPr="008E1074" w:rsidRDefault="003F5C48" w:rsidP="00092F28">
      <w:pPr>
        <w:spacing w:line="360" w:lineRule="auto"/>
      </w:pPr>
    </w:p>
    <w:p w14:paraId="0538FFE9" w14:textId="77777777" w:rsidR="004F2D4F" w:rsidRPr="008E1074" w:rsidRDefault="004F2D4F" w:rsidP="00092F28">
      <w:pPr>
        <w:spacing w:line="360" w:lineRule="auto"/>
        <w:rPr>
          <w:i/>
        </w:rPr>
      </w:pPr>
      <w:r w:rsidRPr="008E1074">
        <w:rPr>
          <w:i/>
          <w:noProof/>
        </w:rPr>
        <w:lastRenderedPageBreak/>
        <w:drawing>
          <wp:inline distT="0" distB="0" distL="0" distR="0" wp14:anchorId="7BB5755A" wp14:editId="7B64047D">
            <wp:extent cx="4320903" cy="43209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4322486" cy="4322486"/>
                    </a:xfrm>
                    <a:prstGeom prst="rect">
                      <a:avLst/>
                    </a:prstGeom>
                  </pic:spPr>
                </pic:pic>
              </a:graphicData>
            </a:graphic>
          </wp:inline>
        </w:drawing>
      </w:r>
    </w:p>
    <w:p w14:paraId="76BE404B" w14:textId="3242C923" w:rsidR="004F2D4F" w:rsidRPr="008E1074" w:rsidRDefault="007741D8" w:rsidP="00092F28">
      <w:pPr>
        <w:spacing w:line="360" w:lineRule="auto"/>
        <w:rPr>
          <w:iCs/>
        </w:rPr>
      </w:pPr>
      <w:r>
        <w:rPr>
          <w:iCs/>
        </w:rPr>
        <w:t>Fig. S2</w:t>
      </w:r>
      <w:r w:rsidR="004F2D4F" w:rsidRPr="008E1074">
        <w:rPr>
          <w:iCs/>
        </w:rPr>
        <w:t xml:space="preserve">: Comparison in average daily temperature (A) and humidity (b) between years 2018 and 2019 over four months (February – May). Data collected with the same HOBO sensor at the North-Top sampling location Highlight lines represent non-parametric polynomial kernel regression (q=6) with pyqt_fit. </w:t>
      </w:r>
    </w:p>
    <w:p w14:paraId="271C56C1" w14:textId="77777777" w:rsidR="004F2D4F" w:rsidRPr="008E1074" w:rsidRDefault="004F2D4F" w:rsidP="00092F28">
      <w:pPr>
        <w:spacing w:line="360" w:lineRule="auto"/>
      </w:pPr>
    </w:p>
    <w:p w14:paraId="60E3F253" w14:textId="77777777" w:rsidR="006425D1" w:rsidRPr="008E1074" w:rsidRDefault="006425D1" w:rsidP="00092F28">
      <w:pPr>
        <w:spacing w:line="360" w:lineRule="auto"/>
      </w:pPr>
      <w:r w:rsidRPr="008E1074">
        <w:rPr>
          <w:noProof/>
        </w:rPr>
        <w:lastRenderedPageBreak/>
        <w:drawing>
          <wp:inline distT="0" distB="0" distL="0" distR="0" wp14:anchorId="23C0B090" wp14:editId="32423DA2">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5041" cy="3377530"/>
                    </a:xfrm>
                    <a:prstGeom prst="rect">
                      <a:avLst/>
                    </a:prstGeom>
                  </pic:spPr>
                </pic:pic>
              </a:graphicData>
            </a:graphic>
          </wp:inline>
        </w:drawing>
      </w:r>
    </w:p>
    <w:p w14:paraId="1109F2AC" w14:textId="2E0C5867" w:rsidR="003F5C48" w:rsidRPr="008E1074" w:rsidRDefault="006425D1" w:rsidP="00092F28">
      <w:pPr>
        <w:spacing w:line="360" w:lineRule="auto"/>
      </w:pPr>
      <w:r w:rsidRPr="008E1074">
        <w:t xml:space="preserve">Fig. </w:t>
      </w:r>
      <w:r w:rsidR="007741D8">
        <w:t>S3</w:t>
      </w:r>
      <w:r w:rsidRPr="008E1074">
        <w:t xml:space="preserve">: Effective light transmission inside three halite nodules (red, cyan, and blue), measured 10 mm from the top surface (solid lines) and in the center of the nodule (dashed lines). The center positions were taken to be the middle of the three halite nodules, 30mm, 20mm, and 38mm from the surface, respectively. The transmission spectra of each nodule were normalized to the mean transmission from the top position to bring out the top-middle differences over the inter-nodule differences. </w:t>
      </w:r>
      <w:r w:rsidRPr="008E1074">
        <w:rPr>
          <w:rFonts w:eastAsiaTheme="minorEastAsia"/>
          <w:lang w:eastAsia="zh-CN"/>
        </w:rPr>
        <w:t xml:space="preserve">Black solid line corresponds to </w:t>
      </w:r>
      <w:r w:rsidRPr="008E1074">
        <w:t>the solar spectrum with its peak normalized to 1 on the y axis.</w:t>
      </w:r>
      <w:r w:rsidR="00CF443E">
        <w:t xml:space="preserve"> </w:t>
      </w:r>
      <w:r w:rsidR="00BA3A89" w:rsidRPr="00F76D25">
        <w:t xml:space="preserve">The </w:t>
      </w:r>
      <w:r w:rsidR="00CF443E">
        <w:t>photosynthetically active radiation (PAR) of this full solar during midday</w:t>
      </w:r>
      <w:r w:rsidR="00BA3A89" w:rsidRPr="00F76D25">
        <w:t xml:space="preserve"> was measured with a Hobo PAR meter to be approximatel</w:t>
      </w:r>
      <w:r w:rsidR="00CF443E">
        <w:t>y 21</w:t>
      </w:r>
      <w:r w:rsidR="00BA3A89" w:rsidRPr="00F76D25">
        <w:t xml:space="preserve">00 </w:t>
      </w:r>
      <w:r w:rsidR="00CF443E">
        <w:rPr>
          <w:rFonts w:eastAsia="Times New Roman"/>
        </w:rPr>
        <w:t>umol/m</w:t>
      </w:r>
      <w:r w:rsidR="00CF443E">
        <w:rPr>
          <w:rFonts w:eastAsia="Times New Roman"/>
          <w:vertAlign w:val="superscript"/>
        </w:rPr>
        <w:t>2</w:t>
      </w:r>
      <w:r w:rsidR="00F76D25" w:rsidRPr="00F76D25">
        <w:rPr>
          <w:rFonts w:eastAsia="Times New Roman"/>
        </w:rPr>
        <w:t>/sec</w:t>
      </w:r>
      <w:r w:rsidR="00854DF4">
        <w:t>, which was then used to estimate the average available PAR in the top (</w:t>
      </w:r>
      <w:r w:rsidR="002023C8">
        <w:t>4.70</w:t>
      </w:r>
      <w:r w:rsidR="00854DF4">
        <w:t xml:space="preserve"> </w:t>
      </w:r>
      <w:r w:rsidR="00854DF4">
        <w:rPr>
          <w:rFonts w:eastAsia="Times New Roman"/>
        </w:rPr>
        <w:t>umol/m</w:t>
      </w:r>
      <w:r w:rsidR="00854DF4">
        <w:rPr>
          <w:rFonts w:eastAsia="Times New Roman"/>
          <w:vertAlign w:val="superscript"/>
        </w:rPr>
        <w:t>2</w:t>
      </w:r>
      <w:r w:rsidR="00854DF4" w:rsidRPr="00F76D25">
        <w:rPr>
          <w:rFonts w:eastAsia="Times New Roman"/>
        </w:rPr>
        <w:t>/sec</w:t>
      </w:r>
      <w:r w:rsidR="002023C8">
        <w:t xml:space="preserve"> +/- 1.07</w:t>
      </w:r>
      <w:r w:rsidR="00854DF4">
        <w:t>) and middle nodule position (</w:t>
      </w:r>
      <w:r w:rsidR="00D44C84" w:rsidRPr="00D44C84">
        <w:t>0.1</w:t>
      </w:r>
      <w:r w:rsidR="00D44C84">
        <w:t>1</w:t>
      </w:r>
      <w:r w:rsidR="00D44C84" w:rsidRPr="00D44C84">
        <w:t xml:space="preserve"> </w:t>
      </w:r>
      <w:r w:rsidR="00D44C84">
        <w:rPr>
          <w:rFonts w:eastAsia="Times New Roman"/>
        </w:rPr>
        <w:t>umol/m</w:t>
      </w:r>
      <w:r w:rsidR="00D44C84">
        <w:rPr>
          <w:rFonts w:eastAsia="Times New Roman"/>
          <w:vertAlign w:val="superscript"/>
        </w:rPr>
        <w:t>2</w:t>
      </w:r>
      <w:r w:rsidR="00D44C84" w:rsidRPr="00F76D25">
        <w:rPr>
          <w:rFonts w:eastAsia="Times New Roman"/>
        </w:rPr>
        <w:t>/sec</w:t>
      </w:r>
      <w:r w:rsidR="00D44C84" w:rsidRPr="00D44C84">
        <w:t xml:space="preserve"> </w:t>
      </w:r>
      <w:r w:rsidR="00D44C84">
        <w:t xml:space="preserve"> </w:t>
      </w:r>
      <w:r w:rsidR="00D44C84" w:rsidRPr="00D44C84">
        <w:t>+/- 0.0</w:t>
      </w:r>
      <w:r w:rsidR="00D44C84">
        <w:t>6</w:t>
      </w:r>
      <w:r w:rsidR="00854DF4">
        <w:t>)</w:t>
      </w:r>
      <w:r w:rsidR="002E2B00">
        <w:t>.</w:t>
      </w:r>
    </w:p>
    <w:p w14:paraId="45AF5B58" w14:textId="77777777" w:rsidR="003F5C48" w:rsidRPr="008E1074" w:rsidRDefault="003F5C48" w:rsidP="00092F28">
      <w:pPr>
        <w:spacing w:line="360" w:lineRule="auto"/>
      </w:pPr>
    </w:p>
    <w:p w14:paraId="735014E9" w14:textId="77777777" w:rsidR="003F5C48" w:rsidRPr="008E1074" w:rsidRDefault="003F5C48" w:rsidP="00092F28">
      <w:pPr>
        <w:spacing w:line="360" w:lineRule="auto"/>
      </w:pPr>
      <w:r w:rsidRPr="008E1074">
        <w:tab/>
        <w:t xml:space="preserve"> </w:t>
      </w:r>
    </w:p>
    <w:p w14:paraId="623F1598" w14:textId="77777777" w:rsidR="003F5C48" w:rsidRPr="008E1074" w:rsidRDefault="003F5C48" w:rsidP="00092F28">
      <w:pPr>
        <w:spacing w:line="360" w:lineRule="auto"/>
      </w:pPr>
      <w:r w:rsidRPr="008E1074">
        <w:rPr>
          <w:noProof/>
        </w:rPr>
        <w:lastRenderedPageBreak/>
        <w:drawing>
          <wp:inline distT="0" distB="0" distL="0" distR="0" wp14:anchorId="58F98F2A" wp14:editId="78F635FD">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292C583D" w14:textId="42E5E4A5" w:rsidR="003F5C48" w:rsidRPr="008E1074" w:rsidRDefault="007741D8" w:rsidP="00092F28">
      <w:pPr>
        <w:spacing w:line="360" w:lineRule="auto"/>
      </w:pPr>
      <w:r>
        <w:t>Fig S4</w:t>
      </w:r>
      <w:r w:rsidR="003F5C48" w:rsidRPr="008E1074">
        <w:t xml:space="preserve">: Cell count density within the top, middle, and bottom samples in the different halite slices. Cell counts were estimated by counting nuclei per field of view with an automated cell-counting pipeline. </w:t>
      </w:r>
      <w:r w:rsidR="00796B2C" w:rsidRPr="008E1074">
        <w:t>Halite nodules</w:t>
      </w:r>
      <w:r w:rsidR="003F5C48" w:rsidRPr="008E1074">
        <w:t xml:space="preserve"> are denoted H1-H6, and slices within each halite are denoted A-C. Each point represents a technical replicate from a single field of view.</w:t>
      </w:r>
    </w:p>
    <w:p w14:paraId="2541E4D8" w14:textId="77777777" w:rsidR="003F5C48" w:rsidRPr="008E1074" w:rsidRDefault="003F5C48" w:rsidP="00092F28">
      <w:pPr>
        <w:spacing w:line="360" w:lineRule="auto"/>
      </w:pPr>
      <w:r w:rsidRPr="008E1074">
        <w:rPr>
          <w:noProof/>
        </w:rPr>
        <w:lastRenderedPageBreak/>
        <w:drawing>
          <wp:inline distT="0" distB="0" distL="0" distR="0" wp14:anchorId="18823528" wp14:editId="563DF7F4">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p>
    <w:p w14:paraId="6BF4ED49" w14:textId="68E16508" w:rsidR="003F5C48" w:rsidRPr="008E1074" w:rsidRDefault="007741D8" w:rsidP="00092F28">
      <w:pPr>
        <w:spacing w:line="360" w:lineRule="auto"/>
      </w:pPr>
      <w:r>
        <w:t>Fig. S5</w:t>
      </w:r>
      <w:r w:rsidR="003F5C48" w:rsidRPr="008E1074">
        <w:t xml:space="preserve">: The average cell density of each biological sample, standardized to the maximum value within each slice (x-axis; standardized abundance encoded in color map). Black corresponds to the position with the highest cell count in that slice. </w:t>
      </w:r>
    </w:p>
    <w:p w14:paraId="2E3FF9EA" w14:textId="77777777" w:rsidR="003F5C48" w:rsidRPr="008E1074" w:rsidRDefault="003F5C48" w:rsidP="00092F28">
      <w:pPr>
        <w:spacing w:line="360" w:lineRule="auto"/>
      </w:pPr>
    </w:p>
    <w:p w14:paraId="3C9AD96E" w14:textId="77777777" w:rsidR="003F5C48" w:rsidRPr="008E1074" w:rsidRDefault="003F5C48" w:rsidP="00092F28">
      <w:pPr>
        <w:spacing w:line="360" w:lineRule="auto"/>
        <w:rPr>
          <w:i/>
        </w:rPr>
      </w:pPr>
      <w:r w:rsidRPr="008E1074">
        <w:rPr>
          <w:i/>
          <w:noProof/>
        </w:rPr>
        <w:lastRenderedPageBreak/>
        <w:drawing>
          <wp:inline distT="0" distB="0" distL="0" distR="0" wp14:anchorId="225E1CDD" wp14:editId="0F86203B">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p>
    <w:p w14:paraId="1B942AE1" w14:textId="232FFC0F" w:rsidR="003F5C48" w:rsidRPr="008E1074" w:rsidRDefault="007741D8" w:rsidP="00092F28">
      <w:pPr>
        <w:spacing w:line="360" w:lineRule="auto"/>
      </w:pPr>
      <w:r>
        <w:t>Fig. S6</w:t>
      </w:r>
      <w:r w:rsidR="003F5C48" w:rsidRPr="008E1074">
        <w:t xml:space="preserve">: PCoA of the Weighted Unifrac dissimilarity matrix of 16S </w:t>
      </w:r>
      <w:r w:rsidR="00EA155C" w:rsidRPr="008E1074">
        <w:t xml:space="preserve">rRNA gene </w:t>
      </w:r>
      <w:r w:rsidR="003F5C48" w:rsidRPr="008E1074">
        <w:t>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w:t>
      </w:r>
      <w:r w:rsidR="00EA155C" w:rsidRPr="008E1074">
        <w:t xml:space="preserve"> nodules</w:t>
      </w:r>
      <w:r w:rsidR="003F5C48" w:rsidRPr="008E1074">
        <w:t>, B) the halite nodule, and C) the vertical slice of the samples’ (each slice is labeled randomly with a color-shape combination).</w:t>
      </w:r>
      <w:r w:rsidR="003F5C48" w:rsidRPr="008E1074">
        <w:rPr>
          <w:rFonts w:ascii="MingLiU" w:eastAsia="MingLiU" w:hAnsi="MingLiU" w:cs="MingLiU"/>
        </w:rPr>
        <w:br w:type="page"/>
      </w:r>
    </w:p>
    <w:p w14:paraId="1E3DAC04" w14:textId="77777777" w:rsidR="003F5C48" w:rsidRPr="008E1074" w:rsidRDefault="003F5C48" w:rsidP="00092F28">
      <w:pPr>
        <w:spacing w:line="360" w:lineRule="auto"/>
      </w:pPr>
    </w:p>
    <w:p w14:paraId="3EFCEAB9" w14:textId="77777777" w:rsidR="003F5C48" w:rsidRPr="008E1074" w:rsidRDefault="003F5C48" w:rsidP="00092F28">
      <w:pPr>
        <w:spacing w:line="360" w:lineRule="auto"/>
        <w:rPr>
          <w:rFonts w:eastAsia="Times New Roman"/>
        </w:rPr>
      </w:pPr>
    </w:p>
    <w:p w14:paraId="07C589D0" w14:textId="1C9D578E" w:rsidR="003F5C48" w:rsidRPr="008E1074" w:rsidRDefault="00C87FE3" w:rsidP="00092F28">
      <w:pPr>
        <w:spacing w:line="360" w:lineRule="auto"/>
        <w:rPr>
          <w:i/>
        </w:rPr>
      </w:pPr>
      <w:r w:rsidRPr="008E1074">
        <w:rPr>
          <w:i/>
          <w:noProof/>
        </w:rPr>
        <w:drawing>
          <wp:inline distT="0" distB="0" distL="0" distR="0" wp14:anchorId="5B34AC17" wp14:editId="6D0EECEF">
            <wp:extent cx="4338320" cy="43383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338320" cy="4338320"/>
                    </a:xfrm>
                    <a:prstGeom prst="rect">
                      <a:avLst/>
                    </a:prstGeom>
                  </pic:spPr>
                </pic:pic>
              </a:graphicData>
            </a:graphic>
          </wp:inline>
        </w:drawing>
      </w:r>
    </w:p>
    <w:p w14:paraId="4044926E" w14:textId="39A4D760" w:rsidR="003F5C48" w:rsidRPr="008E1074" w:rsidRDefault="007741D8" w:rsidP="00092F28">
      <w:pPr>
        <w:spacing w:line="360" w:lineRule="auto"/>
      </w:pPr>
      <w:r>
        <w:t>Fig. S7</w:t>
      </w:r>
      <w:r w:rsidR="003F5C48" w:rsidRPr="008E1074">
        <w:t xml:space="preserve">: Average relative abundances of the major halite microbiome phyla in samples collected in A) </w:t>
      </w:r>
      <w:r w:rsidR="005331B7" w:rsidRPr="008E1074">
        <w:t>the North</w:t>
      </w:r>
      <w:r w:rsidR="003F5C48" w:rsidRPr="008E1074">
        <w:t xml:space="preserve"> vs </w:t>
      </w:r>
      <w:r w:rsidR="005331B7" w:rsidRPr="008E1074">
        <w:t xml:space="preserve">South </w:t>
      </w:r>
      <w:r w:rsidR="003F5C48" w:rsidRPr="008E1074">
        <w:t xml:space="preserve">and B) </w:t>
      </w:r>
      <w:r w:rsidR="005331B7" w:rsidRPr="008E1074">
        <w:t>North</w:t>
      </w:r>
      <w:r w:rsidR="003F5C48" w:rsidRPr="008E1074">
        <w:t xml:space="preserve">-top vs </w:t>
      </w:r>
      <w:r w:rsidR="005331B7" w:rsidRPr="008E1074">
        <w:t>North</w:t>
      </w:r>
      <w:r w:rsidR="003F5C48" w:rsidRPr="008E1074">
        <w:t xml:space="preserve">-bottom. The relative abundance of </w:t>
      </w:r>
      <w:r w:rsidR="003F5C48" w:rsidRPr="008E1074">
        <w:rPr>
          <w:i/>
        </w:rPr>
        <w:t>Chlorophyta</w:t>
      </w:r>
      <w:r w:rsidR="003F5C48" w:rsidRPr="008E1074">
        <w:t xml:space="preserve"> was inferred from the relative abundance of the chloroplast 16S rRNA gene. Bars above each phyla represent Student’s t-test significance, and the star count denotes the associated p-value  (***: pval&lt;0.0001, **: pval&lt;0.001, *: pval&lt;0.01).</w:t>
      </w:r>
    </w:p>
    <w:p w14:paraId="21B263B3" w14:textId="77777777" w:rsidR="003F5C48" w:rsidRPr="008E1074" w:rsidRDefault="003F5C48" w:rsidP="00092F28">
      <w:pPr>
        <w:spacing w:line="360" w:lineRule="auto"/>
        <w:rPr>
          <w:rFonts w:eastAsia="Times New Roman"/>
        </w:rPr>
      </w:pPr>
    </w:p>
    <w:p w14:paraId="53A7866B" w14:textId="77777777" w:rsidR="003F5C48" w:rsidRPr="008E1074" w:rsidRDefault="003F5C48" w:rsidP="00092F28">
      <w:pPr>
        <w:spacing w:line="360" w:lineRule="auto"/>
        <w:rPr>
          <w:i/>
        </w:rPr>
      </w:pPr>
    </w:p>
    <w:p w14:paraId="5CDCA025" w14:textId="77777777" w:rsidR="003F5C48" w:rsidRPr="008E1074" w:rsidRDefault="003F5C48" w:rsidP="00092F28">
      <w:pPr>
        <w:spacing w:line="360" w:lineRule="auto"/>
      </w:pPr>
      <w:r w:rsidRPr="008E1074">
        <w:tab/>
      </w:r>
    </w:p>
    <w:p w14:paraId="7ED3DF43" w14:textId="77777777" w:rsidR="0035072D" w:rsidRPr="008E1074" w:rsidRDefault="0035072D" w:rsidP="00092F28">
      <w:pPr>
        <w:spacing w:line="360" w:lineRule="auto"/>
        <w:rPr>
          <w:b/>
        </w:rPr>
      </w:pPr>
      <w:r w:rsidRPr="008E1074">
        <w:rPr>
          <w:b/>
          <w:noProof/>
        </w:rPr>
        <w:lastRenderedPageBreak/>
        <w:drawing>
          <wp:inline distT="0" distB="0" distL="0" distR="0" wp14:anchorId="3E4A1299" wp14:editId="3AB83EC4">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0039" cy="3307529"/>
                    </a:xfrm>
                    <a:prstGeom prst="rect">
                      <a:avLst/>
                    </a:prstGeom>
                  </pic:spPr>
                </pic:pic>
              </a:graphicData>
            </a:graphic>
          </wp:inline>
        </w:drawing>
      </w:r>
    </w:p>
    <w:p w14:paraId="212908FA" w14:textId="594B9C20" w:rsidR="0035072D" w:rsidRPr="008E1074" w:rsidRDefault="007741D8" w:rsidP="00092F28">
      <w:pPr>
        <w:spacing w:line="360" w:lineRule="auto"/>
      </w:pPr>
      <w:r>
        <w:t>Fig. S8</w:t>
      </w:r>
      <w:r w:rsidR="0035072D" w:rsidRPr="008E1074">
        <w:t xml:space="preserve">: Relative abundance of six most abundant halite microbiome phyla inside the halite nodules at different distances from the nodule surface, colored by relative position within the slice – red (top), middle (magenta), and bottom (cyan). The relative abundances were standardized to the average abundance of that phyla in the sampled nodule slice. The black line is the non-parametric regression of the data with the pyqt_fit package. Chlorophyta (chloroplast) sequences were only detected at low abundances is a few sample and are not shown here. </w:t>
      </w:r>
    </w:p>
    <w:p w14:paraId="6CF4C8EC" w14:textId="77777777" w:rsidR="003F5C48" w:rsidRPr="008E1074" w:rsidRDefault="003F5C48" w:rsidP="00092F28">
      <w:pPr>
        <w:spacing w:line="360" w:lineRule="auto"/>
        <w:rPr>
          <w:i/>
        </w:rPr>
      </w:pPr>
    </w:p>
    <w:p w14:paraId="05CCFB4D" w14:textId="77777777" w:rsidR="003F5C48" w:rsidRPr="008E1074" w:rsidRDefault="003F5C48" w:rsidP="00092F28">
      <w:pPr>
        <w:spacing w:line="360" w:lineRule="auto"/>
      </w:pPr>
    </w:p>
    <w:p w14:paraId="5027EF92" w14:textId="0D0FA2A3" w:rsidR="00A471D5" w:rsidRPr="008E1074" w:rsidRDefault="006B65C3" w:rsidP="00092F28">
      <w:pPr>
        <w:spacing w:line="360" w:lineRule="auto"/>
      </w:pPr>
      <w:r w:rsidRPr="008E1074">
        <w:rPr>
          <w:noProof/>
        </w:rPr>
        <w:lastRenderedPageBreak/>
        <w:drawing>
          <wp:inline distT="0" distB="0" distL="0" distR="0" wp14:anchorId="2BDF0196" wp14:editId="3A91988C">
            <wp:extent cx="5943600" cy="44577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5DF811F" w14:textId="632461AA" w:rsidR="006B65C3" w:rsidRPr="008E1074" w:rsidRDefault="007741D8" w:rsidP="00092F28">
      <w:pPr>
        <w:spacing w:line="360" w:lineRule="auto"/>
      </w:pPr>
      <w:r>
        <w:t>Fig. S9</w:t>
      </w:r>
      <w:r w:rsidR="001A51F6" w:rsidRPr="008E1074">
        <w:t xml:space="preserve">: Weighted Unifrac </w:t>
      </w:r>
      <w:r w:rsidR="006B65C3" w:rsidRPr="008E1074">
        <w:t>dissimilarity between microbial communities in halite samples from different sites, compared across different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8EADEB3" w14:textId="49B668CE" w:rsidR="00004581" w:rsidRPr="008E1074" w:rsidRDefault="00004581" w:rsidP="00092F28">
      <w:pPr>
        <w:spacing w:line="360" w:lineRule="auto"/>
        <w:rPr>
          <w:b/>
        </w:rPr>
      </w:pPr>
    </w:p>
    <w:p w14:paraId="256E3B91" w14:textId="597E62D0" w:rsidR="00004581" w:rsidRPr="008E1074" w:rsidRDefault="0020613E" w:rsidP="00092F28">
      <w:pPr>
        <w:spacing w:line="360" w:lineRule="auto"/>
      </w:pPr>
      <w:r w:rsidRPr="008E1074">
        <w:rPr>
          <w:b/>
        </w:rPr>
        <w:t xml:space="preserve">Table </w:t>
      </w:r>
      <w:r w:rsidR="004F2D4F" w:rsidRPr="008E1074">
        <w:rPr>
          <w:b/>
        </w:rPr>
        <w:t>S</w:t>
      </w:r>
      <w:r w:rsidR="007741D8">
        <w:rPr>
          <w:b/>
        </w:rPr>
        <w:t>1</w:t>
      </w:r>
      <w:r w:rsidRPr="008E1074">
        <w:rPr>
          <w:b/>
        </w:rPr>
        <w:t xml:space="preserve">: </w:t>
      </w:r>
      <w:r w:rsidRPr="008E1074">
        <w:t>Pairwise Kluskal-Wallis comparison statistics between microbial community diversity at different sites, using common</w:t>
      </w:r>
      <w:r w:rsidR="00BC405D" w:rsidRPr="008E1074">
        <w:t>ly used</w:t>
      </w:r>
      <w:r w:rsidRPr="008E1074">
        <w:t xml:space="preserve"> alpha-diversity metrics.</w:t>
      </w:r>
    </w:p>
    <w:tbl>
      <w:tblPr>
        <w:tblStyle w:val="TableGrid"/>
        <w:tblW w:w="7921" w:type="dxa"/>
        <w:tblLook w:val="04A0" w:firstRow="1" w:lastRow="0" w:firstColumn="1" w:lastColumn="0" w:noHBand="0" w:noVBand="1"/>
      </w:tblPr>
      <w:tblGrid>
        <w:gridCol w:w="2605"/>
        <w:gridCol w:w="1416"/>
        <w:gridCol w:w="1300"/>
        <w:gridCol w:w="1300"/>
        <w:gridCol w:w="1300"/>
      </w:tblGrid>
      <w:tr w:rsidR="007F1999" w:rsidRPr="008E1074" w14:paraId="1230E2FE" w14:textId="77777777" w:rsidTr="007F1999">
        <w:trPr>
          <w:trHeight w:val="320"/>
        </w:trPr>
        <w:tc>
          <w:tcPr>
            <w:tcW w:w="2605" w:type="dxa"/>
            <w:vMerge w:val="restart"/>
            <w:noWrap/>
            <w:vAlign w:val="center"/>
          </w:tcPr>
          <w:p w14:paraId="00814161" w14:textId="274DF6E5" w:rsidR="007F1999" w:rsidRPr="008E1074" w:rsidRDefault="007F1999" w:rsidP="00092F28">
            <w:pPr>
              <w:spacing w:line="360" w:lineRule="auto"/>
              <w:jc w:val="center"/>
            </w:pPr>
            <w:r w:rsidRPr="008E1074">
              <w:t>Alpha-diversity metric</w:t>
            </w:r>
          </w:p>
        </w:tc>
        <w:tc>
          <w:tcPr>
            <w:tcW w:w="2716" w:type="dxa"/>
            <w:gridSpan w:val="2"/>
            <w:noWrap/>
          </w:tcPr>
          <w:p w14:paraId="4E714A0B" w14:textId="2FB7B322"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North vs South</w:t>
            </w:r>
          </w:p>
        </w:tc>
        <w:tc>
          <w:tcPr>
            <w:tcW w:w="2600" w:type="dxa"/>
            <w:gridSpan w:val="2"/>
            <w:noWrap/>
          </w:tcPr>
          <w:p w14:paraId="08A08C3E" w14:textId="110A2C30"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Top vs Bottom</w:t>
            </w:r>
          </w:p>
        </w:tc>
      </w:tr>
      <w:tr w:rsidR="007F1999" w:rsidRPr="008E1074" w14:paraId="64BAA5BB" w14:textId="77777777" w:rsidTr="007F1999">
        <w:trPr>
          <w:trHeight w:val="320"/>
        </w:trPr>
        <w:tc>
          <w:tcPr>
            <w:tcW w:w="2605" w:type="dxa"/>
            <w:vMerge/>
            <w:noWrap/>
            <w:hideMark/>
          </w:tcPr>
          <w:p w14:paraId="0693320B" w14:textId="10A1B94A" w:rsidR="007F1999" w:rsidRPr="008E1074" w:rsidRDefault="007F1999" w:rsidP="00092F28">
            <w:pPr>
              <w:spacing w:line="360" w:lineRule="auto"/>
            </w:pPr>
          </w:p>
        </w:tc>
        <w:tc>
          <w:tcPr>
            <w:tcW w:w="1416" w:type="dxa"/>
            <w:noWrap/>
            <w:hideMark/>
          </w:tcPr>
          <w:p w14:paraId="57F39634" w14:textId="77777777" w:rsidR="007F1999" w:rsidRPr="008E1074" w:rsidRDefault="007F1999" w:rsidP="00092F28">
            <w:pPr>
              <w:spacing w:line="360" w:lineRule="auto"/>
              <w:rPr>
                <w:rFonts w:eastAsia="Times New Roman"/>
                <w:bCs/>
                <w:color w:val="000000"/>
              </w:rPr>
            </w:pPr>
            <w:r w:rsidRPr="008E1074">
              <w:rPr>
                <w:rFonts w:eastAsia="Times New Roman"/>
                <w:bCs/>
                <w:color w:val="000000"/>
              </w:rPr>
              <w:t>H</w:t>
            </w:r>
          </w:p>
        </w:tc>
        <w:tc>
          <w:tcPr>
            <w:tcW w:w="1300" w:type="dxa"/>
            <w:noWrap/>
            <w:hideMark/>
          </w:tcPr>
          <w:p w14:paraId="36D62A4C"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p-value</w:t>
            </w:r>
          </w:p>
        </w:tc>
        <w:tc>
          <w:tcPr>
            <w:tcW w:w="1300" w:type="dxa"/>
            <w:noWrap/>
            <w:hideMark/>
          </w:tcPr>
          <w:p w14:paraId="5121848B"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H</w:t>
            </w:r>
          </w:p>
        </w:tc>
        <w:tc>
          <w:tcPr>
            <w:tcW w:w="1300" w:type="dxa"/>
            <w:noWrap/>
            <w:hideMark/>
          </w:tcPr>
          <w:p w14:paraId="0DE6A7A9"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p-value</w:t>
            </w:r>
          </w:p>
        </w:tc>
      </w:tr>
      <w:tr w:rsidR="0020613E" w:rsidRPr="008E1074" w14:paraId="6C4CFE00" w14:textId="77777777" w:rsidTr="007F1999">
        <w:trPr>
          <w:trHeight w:val="320"/>
        </w:trPr>
        <w:tc>
          <w:tcPr>
            <w:tcW w:w="2605" w:type="dxa"/>
            <w:noWrap/>
            <w:hideMark/>
          </w:tcPr>
          <w:p w14:paraId="6774DEA2" w14:textId="77777777" w:rsidR="003B0CC6" w:rsidRPr="008E1074" w:rsidRDefault="003B0CC6" w:rsidP="00092F28">
            <w:pPr>
              <w:spacing w:line="360" w:lineRule="auto"/>
              <w:rPr>
                <w:rFonts w:eastAsia="Times New Roman"/>
                <w:color w:val="000000"/>
              </w:rPr>
            </w:pPr>
            <w:r w:rsidRPr="008E1074">
              <w:rPr>
                <w:rFonts w:eastAsia="Times New Roman"/>
                <w:color w:val="000000"/>
              </w:rPr>
              <w:t>Faith_PD</w:t>
            </w:r>
          </w:p>
        </w:tc>
        <w:tc>
          <w:tcPr>
            <w:tcW w:w="1416" w:type="dxa"/>
            <w:noWrap/>
            <w:hideMark/>
          </w:tcPr>
          <w:p w14:paraId="098DD5AE"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5.209357</w:t>
            </w:r>
          </w:p>
        </w:tc>
        <w:tc>
          <w:tcPr>
            <w:tcW w:w="1300" w:type="dxa"/>
            <w:noWrap/>
            <w:hideMark/>
          </w:tcPr>
          <w:p w14:paraId="214B2C1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096</w:t>
            </w:r>
          </w:p>
        </w:tc>
        <w:tc>
          <w:tcPr>
            <w:tcW w:w="1300" w:type="dxa"/>
            <w:noWrap/>
            <w:hideMark/>
          </w:tcPr>
          <w:p w14:paraId="5BE7F4FA"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9.205058</w:t>
            </w:r>
          </w:p>
        </w:tc>
        <w:tc>
          <w:tcPr>
            <w:tcW w:w="1300" w:type="dxa"/>
            <w:noWrap/>
            <w:hideMark/>
          </w:tcPr>
          <w:p w14:paraId="6CAE0D9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2413</w:t>
            </w:r>
          </w:p>
        </w:tc>
      </w:tr>
      <w:tr w:rsidR="0020613E" w:rsidRPr="008E1074" w14:paraId="3B3CDEF7" w14:textId="77777777" w:rsidTr="007F1999">
        <w:trPr>
          <w:trHeight w:val="320"/>
        </w:trPr>
        <w:tc>
          <w:tcPr>
            <w:tcW w:w="2605" w:type="dxa"/>
            <w:noWrap/>
            <w:hideMark/>
          </w:tcPr>
          <w:p w14:paraId="07F32873" w14:textId="77777777" w:rsidR="003B0CC6" w:rsidRPr="008E1074" w:rsidRDefault="003B0CC6" w:rsidP="00092F28">
            <w:pPr>
              <w:spacing w:line="360" w:lineRule="auto"/>
              <w:rPr>
                <w:rFonts w:eastAsia="Times New Roman"/>
                <w:color w:val="000000"/>
              </w:rPr>
            </w:pPr>
            <w:r w:rsidRPr="008E1074">
              <w:rPr>
                <w:rFonts w:eastAsia="Times New Roman"/>
                <w:color w:val="000000"/>
              </w:rPr>
              <w:lastRenderedPageBreak/>
              <w:t>Simpson</w:t>
            </w:r>
          </w:p>
        </w:tc>
        <w:tc>
          <w:tcPr>
            <w:tcW w:w="1416" w:type="dxa"/>
            <w:noWrap/>
            <w:hideMark/>
          </w:tcPr>
          <w:p w14:paraId="16638A96"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865</w:t>
            </w:r>
          </w:p>
        </w:tc>
        <w:tc>
          <w:tcPr>
            <w:tcW w:w="1300" w:type="dxa"/>
            <w:noWrap/>
            <w:hideMark/>
          </w:tcPr>
          <w:p w14:paraId="03C868E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925901</w:t>
            </w:r>
          </w:p>
        </w:tc>
        <w:tc>
          <w:tcPr>
            <w:tcW w:w="1300" w:type="dxa"/>
            <w:noWrap/>
            <w:hideMark/>
          </w:tcPr>
          <w:p w14:paraId="3A6DE3B3"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2.157895</w:t>
            </w:r>
          </w:p>
        </w:tc>
        <w:tc>
          <w:tcPr>
            <w:tcW w:w="1300" w:type="dxa"/>
            <w:noWrap/>
            <w:hideMark/>
          </w:tcPr>
          <w:p w14:paraId="24C52C2F"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489</w:t>
            </w:r>
          </w:p>
        </w:tc>
      </w:tr>
      <w:tr w:rsidR="0020613E" w:rsidRPr="008E1074" w14:paraId="19866EDE" w14:textId="77777777" w:rsidTr="008E1074">
        <w:trPr>
          <w:trHeight w:val="323"/>
        </w:trPr>
        <w:tc>
          <w:tcPr>
            <w:tcW w:w="2605" w:type="dxa"/>
            <w:noWrap/>
            <w:hideMark/>
          </w:tcPr>
          <w:p w14:paraId="2942860B" w14:textId="77777777" w:rsidR="003B0CC6" w:rsidRPr="008E1074" w:rsidRDefault="003B0CC6" w:rsidP="00092F28">
            <w:pPr>
              <w:spacing w:line="360" w:lineRule="auto"/>
              <w:rPr>
                <w:rFonts w:eastAsia="Times New Roman"/>
                <w:color w:val="000000"/>
              </w:rPr>
            </w:pPr>
            <w:r w:rsidRPr="008E1074">
              <w:rPr>
                <w:rFonts w:eastAsia="Times New Roman"/>
                <w:color w:val="000000"/>
              </w:rPr>
              <w:t>Shannon</w:t>
            </w:r>
          </w:p>
        </w:tc>
        <w:tc>
          <w:tcPr>
            <w:tcW w:w="1416" w:type="dxa"/>
            <w:noWrap/>
            <w:hideMark/>
          </w:tcPr>
          <w:p w14:paraId="781D2571"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25222</w:t>
            </w:r>
          </w:p>
        </w:tc>
        <w:tc>
          <w:tcPr>
            <w:tcW w:w="1300" w:type="dxa"/>
            <w:noWrap/>
            <w:hideMark/>
          </w:tcPr>
          <w:p w14:paraId="11324AE7"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615516</w:t>
            </w:r>
          </w:p>
        </w:tc>
        <w:tc>
          <w:tcPr>
            <w:tcW w:w="1300" w:type="dxa"/>
            <w:noWrap/>
            <w:hideMark/>
          </w:tcPr>
          <w:p w14:paraId="5170344B"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2.157895</w:t>
            </w:r>
          </w:p>
        </w:tc>
        <w:tc>
          <w:tcPr>
            <w:tcW w:w="1300" w:type="dxa"/>
            <w:noWrap/>
            <w:hideMark/>
          </w:tcPr>
          <w:p w14:paraId="5892F9CF"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489</w:t>
            </w:r>
          </w:p>
        </w:tc>
      </w:tr>
    </w:tbl>
    <w:p w14:paraId="3B54080A" w14:textId="77777777" w:rsidR="00780894" w:rsidRPr="008E1074" w:rsidRDefault="00780894" w:rsidP="00092F28">
      <w:pPr>
        <w:spacing w:line="360" w:lineRule="auto"/>
      </w:pPr>
    </w:p>
    <w:p w14:paraId="613E0F98" w14:textId="77777777" w:rsidR="008E1074" w:rsidRPr="008E1074" w:rsidRDefault="008E1074" w:rsidP="00092F28">
      <w:pPr>
        <w:spacing w:line="360" w:lineRule="auto"/>
      </w:pPr>
    </w:p>
    <w:p w14:paraId="69A7B3BA" w14:textId="35D70849" w:rsidR="008852CB" w:rsidRPr="008E1074" w:rsidRDefault="00B2390F" w:rsidP="00092F28">
      <w:pPr>
        <w:spacing w:line="360" w:lineRule="auto"/>
      </w:pPr>
      <w:r w:rsidRPr="008E1074">
        <w:rPr>
          <w:b/>
        </w:rPr>
        <w:t>Table S</w:t>
      </w:r>
      <w:r w:rsidR="007741D8">
        <w:rPr>
          <w:b/>
        </w:rPr>
        <w:t>2</w:t>
      </w:r>
      <w:r w:rsidRPr="008E1074">
        <w:rPr>
          <w:b/>
        </w:rPr>
        <w:t xml:space="preserve">: </w:t>
      </w:r>
      <w:r w:rsidRPr="008E1074">
        <w:t>Paired Student’s T-test comparison statistics between microbial community diversity at the top, middle, and bottom positions of halite nodules, using commonly used alpha-diversity metrics.</w:t>
      </w:r>
    </w:p>
    <w:tbl>
      <w:tblPr>
        <w:tblStyle w:val="TableGrid"/>
        <w:tblW w:w="9350" w:type="dxa"/>
        <w:tblLook w:val="04A0" w:firstRow="1" w:lastRow="0" w:firstColumn="1" w:lastColumn="0" w:noHBand="0" w:noVBand="1"/>
      </w:tblPr>
      <w:tblGrid>
        <w:gridCol w:w="2561"/>
        <w:gridCol w:w="1124"/>
        <w:gridCol w:w="1170"/>
        <w:gridCol w:w="1170"/>
        <w:gridCol w:w="1170"/>
        <w:gridCol w:w="1080"/>
        <w:gridCol w:w="1075"/>
      </w:tblGrid>
      <w:tr w:rsidR="008852CB" w:rsidRPr="008E1074" w14:paraId="78C36121" w14:textId="77777777" w:rsidTr="008852CB">
        <w:trPr>
          <w:trHeight w:val="320"/>
        </w:trPr>
        <w:tc>
          <w:tcPr>
            <w:tcW w:w="2561" w:type="dxa"/>
            <w:vMerge w:val="restart"/>
            <w:noWrap/>
            <w:vAlign w:val="center"/>
            <w:hideMark/>
          </w:tcPr>
          <w:p w14:paraId="34F50315" w14:textId="425B8F7C" w:rsidR="008852CB" w:rsidRPr="008E1074" w:rsidRDefault="008852CB" w:rsidP="00092F28">
            <w:pPr>
              <w:spacing w:line="360" w:lineRule="auto"/>
              <w:rPr>
                <w:sz w:val="20"/>
                <w:szCs w:val="20"/>
              </w:rPr>
            </w:pPr>
            <w:r w:rsidRPr="008E1074">
              <w:t>Alpha-diversity metric</w:t>
            </w:r>
          </w:p>
        </w:tc>
        <w:tc>
          <w:tcPr>
            <w:tcW w:w="2294" w:type="dxa"/>
            <w:gridSpan w:val="2"/>
            <w:noWrap/>
            <w:hideMark/>
          </w:tcPr>
          <w:p w14:paraId="02D7DCDC" w14:textId="4B0A9BC6" w:rsidR="008852CB" w:rsidRPr="008E1074" w:rsidRDefault="008E1074" w:rsidP="00092F28">
            <w:pPr>
              <w:spacing w:line="360" w:lineRule="auto"/>
              <w:jc w:val="center"/>
              <w:rPr>
                <w:rFonts w:eastAsia="Times New Roman"/>
                <w:color w:val="000000"/>
              </w:rPr>
            </w:pPr>
            <w:r>
              <w:rPr>
                <w:rFonts w:eastAsia="Times New Roman"/>
                <w:color w:val="000000"/>
              </w:rPr>
              <w:t>Top vs. Middle</w:t>
            </w:r>
          </w:p>
        </w:tc>
        <w:tc>
          <w:tcPr>
            <w:tcW w:w="2340" w:type="dxa"/>
            <w:gridSpan w:val="2"/>
            <w:noWrap/>
            <w:hideMark/>
          </w:tcPr>
          <w:p w14:paraId="7CACD05E" w14:textId="2E59B886" w:rsidR="008852CB" w:rsidRPr="008E1074" w:rsidRDefault="008E1074" w:rsidP="00092F28">
            <w:pPr>
              <w:spacing w:line="360" w:lineRule="auto"/>
              <w:jc w:val="center"/>
              <w:rPr>
                <w:rFonts w:eastAsia="Times New Roman"/>
                <w:color w:val="000000"/>
              </w:rPr>
            </w:pPr>
            <w:r>
              <w:rPr>
                <w:rFonts w:eastAsia="Times New Roman"/>
                <w:color w:val="000000"/>
              </w:rPr>
              <w:t>Bottom vs Middle</w:t>
            </w:r>
          </w:p>
        </w:tc>
        <w:tc>
          <w:tcPr>
            <w:tcW w:w="2155" w:type="dxa"/>
            <w:gridSpan w:val="2"/>
            <w:noWrap/>
            <w:hideMark/>
          </w:tcPr>
          <w:p w14:paraId="20D3CF46" w14:textId="412DBF94" w:rsidR="008852CB" w:rsidRPr="008E1074" w:rsidRDefault="008E1074" w:rsidP="00092F28">
            <w:pPr>
              <w:spacing w:line="360" w:lineRule="auto"/>
              <w:jc w:val="center"/>
              <w:rPr>
                <w:rFonts w:eastAsia="Times New Roman"/>
                <w:color w:val="000000"/>
              </w:rPr>
            </w:pPr>
            <w:r>
              <w:rPr>
                <w:rFonts w:eastAsia="Times New Roman"/>
                <w:color w:val="000000"/>
              </w:rPr>
              <w:t>Top vs Bottom</w:t>
            </w:r>
          </w:p>
        </w:tc>
      </w:tr>
      <w:tr w:rsidR="008E1074" w:rsidRPr="008E1074" w14:paraId="3D376FA2" w14:textId="77777777" w:rsidTr="008852CB">
        <w:trPr>
          <w:trHeight w:val="340"/>
        </w:trPr>
        <w:tc>
          <w:tcPr>
            <w:tcW w:w="2561" w:type="dxa"/>
            <w:vMerge/>
            <w:noWrap/>
            <w:hideMark/>
          </w:tcPr>
          <w:p w14:paraId="7A7231BC" w14:textId="77777777" w:rsidR="008852CB" w:rsidRPr="008E1074" w:rsidRDefault="008852CB" w:rsidP="00092F28">
            <w:pPr>
              <w:spacing w:line="360" w:lineRule="auto"/>
              <w:rPr>
                <w:rFonts w:eastAsia="Times New Roman"/>
                <w:sz w:val="20"/>
                <w:szCs w:val="20"/>
              </w:rPr>
            </w:pPr>
          </w:p>
        </w:tc>
        <w:tc>
          <w:tcPr>
            <w:tcW w:w="1124" w:type="dxa"/>
            <w:noWrap/>
            <w:hideMark/>
          </w:tcPr>
          <w:p w14:paraId="09EAF827"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170" w:type="dxa"/>
            <w:noWrap/>
            <w:hideMark/>
          </w:tcPr>
          <w:p w14:paraId="163EB794"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c>
          <w:tcPr>
            <w:tcW w:w="1170" w:type="dxa"/>
            <w:noWrap/>
            <w:hideMark/>
          </w:tcPr>
          <w:p w14:paraId="7F156036"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170" w:type="dxa"/>
            <w:noWrap/>
            <w:hideMark/>
          </w:tcPr>
          <w:p w14:paraId="7218E157"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c>
          <w:tcPr>
            <w:tcW w:w="1080" w:type="dxa"/>
            <w:noWrap/>
            <w:hideMark/>
          </w:tcPr>
          <w:p w14:paraId="3F89ABD5"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075" w:type="dxa"/>
            <w:noWrap/>
            <w:hideMark/>
          </w:tcPr>
          <w:p w14:paraId="1F91F381"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r>
      <w:tr w:rsidR="008852CB" w:rsidRPr="008E1074" w14:paraId="3B6AF501" w14:textId="77777777" w:rsidTr="008852CB">
        <w:trPr>
          <w:trHeight w:val="340"/>
        </w:trPr>
        <w:tc>
          <w:tcPr>
            <w:tcW w:w="2561" w:type="dxa"/>
            <w:noWrap/>
            <w:hideMark/>
          </w:tcPr>
          <w:p w14:paraId="12C2768A" w14:textId="77777777" w:rsidR="008852CB" w:rsidRPr="008E1074" w:rsidRDefault="008852CB" w:rsidP="00092F28">
            <w:pPr>
              <w:spacing w:line="360" w:lineRule="auto"/>
              <w:rPr>
                <w:rFonts w:eastAsia="Times New Roman"/>
                <w:color w:val="000000"/>
              </w:rPr>
            </w:pPr>
            <w:r w:rsidRPr="008E1074">
              <w:rPr>
                <w:rFonts w:eastAsia="Times New Roman"/>
                <w:color w:val="000000"/>
              </w:rPr>
              <w:t>Faith_PD</w:t>
            </w:r>
          </w:p>
        </w:tc>
        <w:tc>
          <w:tcPr>
            <w:tcW w:w="1124" w:type="dxa"/>
            <w:noWrap/>
            <w:vAlign w:val="bottom"/>
            <w:hideMark/>
          </w:tcPr>
          <w:p w14:paraId="494A5A0F" w14:textId="1CE9247B" w:rsidR="008852CB" w:rsidRPr="008E1074" w:rsidRDefault="008852CB" w:rsidP="00092F28">
            <w:pPr>
              <w:spacing w:line="360" w:lineRule="auto"/>
              <w:jc w:val="right"/>
              <w:rPr>
                <w:rFonts w:eastAsia="Times New Roman"/>
                <w:color w:val="000000"/>
              </w:rPr>
            </w:pPr>
            <w:r w:rsidRPr="008E1074">
              <w:rPr>
                <w:rFonts w:eastAsia="Times New Roman"/>
                <w:color w:val="000000"/>
              </w:rPr>
              <w:t>-3.225</w:t>
            </w:r>
          </w:p>
        </w:tc>
        <w:tc>
          <w:tcPr>
            <w:tcW w:w="1170" w:type="dxa"/>
            <w:noWrap/>
            <w:vAlign w:val="bottom"/>
            <w:hideMark/>
          </w:tcPr>
          <w:p w14:paraId="446DC7B1" w14:textId="42FB7579" w:rsidR="008852CB" w:rsidRPr="008E1074" w:rsidRDefault="008852CB" w:rsidP="00092F28">
            <w:pPr>
              <w:spacing w:line="360" w:lineRule="auto"/>
              <w:jc w:val="right"/>
              <w:rPr>
                <w:rFonts w:eastAsia="Times New Roman"/>
                <w:color w:val="000000"/>
              </w:rPr>
            </w:pPr>
            <w:r w:rsidRPr="008E1074">
              <w:rPr>
                <w:rFonts w:eastAsia="Times New Roman"/>
                <w:color w:val="000000"/>
              </w:rPr>
              <w:t>0.007</w:t>
            </w:r>
          </w:p>
        </w:tc>
        <w:tc>
          <w:tcPr>
            <w:tcW w:w="1170" w:type="dxa"/>
            <w:noWrap/>
            <w:vAlign w:val="bottom"/>
            <w:hideMark/>
          </w:tcPr>
          <w:p w14:paraId="4292ADC3" w14:textId="150020FC" w:rsidR="008852CB" w:rsidRPr="008E1074" w:rsidRDefault="008852CB" w:rsidP="00092F28">
            <w:pPr>
              <w:spacing w:line="360" w:lineRule="auto"/>
              <w:jc w:val="right"/>
              <w:rPr>
                <w:rFonts w:eastAsia="Times New Roman"/>
                <w:color w:val="000000"/>
              </w:rPr>
            </w:pPr>
            <w:r w:rsidRPr="008E1074">
              <w:rPr>
                <w:rFonts w:eastAsia="Times New Roman"/>
                <w:color w:val="000000"/>
              </w:rPr>
              <w:t>-0.053</w:t>
            </w:r>
          </w:p>
        </w:tc>
        <w:tc>
          <w:tcPr>
            <w:tcW w:w="1170" w:type="dxa"/>
            <w:noWrap/>
            <w:vAlign w:val="bottom"/>
            <w:hideMark/>
          </w:tcPr>
          <w:p w14:paraId="1020F13A" w14:textId="705B609D" w:rsidR="008852CB" w:rsidRPr="008E1074" w:rsidRDefault="008852CB" w:rsidP="00092F28">
            <w:pPr>
              <w:spacing w:line="360" w:lineRule="auto"/>
              <w:jc w:val="right"/>
              <w:rPr>
                <w:rFonts w:eastAsia="Times New Roman"/>
                <w:color w:val="000000"/>
              </w:rPr>
            </w:pPr>
            <w:r w:rsidRPr="008E1074">
              <w:rPr>
                <w:rFonts w:eastAsia="Times New Roman"/>
                <w:color w:val="000000"/>
              </w:rPr>
              <w:t>0.958</w:t>
            </w:r>
          </w:p>
        </w:tc>
        <w:tc>
          <w:tcPr>
            <w:tcW w:w="1080" w:type="dxa"/>
            <w:noWrap/>
            <w:vAlign w:val="bottom"/>
            <w:hideMark/>
          </w:tcPr>
          <w:p w14:paraId="5AD2FA50" w14:textId="301A8B75" w:rsidR="008852CB" w:rsidRPr="008E1074" w:rsidRDefault="008852CB" w:rsidP="00092F28">
            <w:pPr>
              <w:spacing w:line="360" w:lineRule="auto"/>
              <w:jc w:val="right"/>
              <w:rPr>
                <w:rFonts w:eastAsia="Times New Roman"/>
                <w:color w:val="000000"/>
              </w:rPr>
            </w:pPr>
            <w:r w:rsidRPr="008E1074">
              <w:rPr>
                <w:rFonts w:eastAsia="Times New Roman"/>
                <w:color w:val="000000"/>
              </w:rPr>
              <w:t>-1.082</w:t>
            </w:r>
          </w:p>
        </w:tc>
        <w:tc>
          <w:tcPr>
            <w:tcW w:w="1075" w:type="dxa"/>
            <w:noWrap/>
            <w:vAlign w:val="bottom"/>
            <w:hideMark/>
          </w:tcPr>
          <w:p w14:paraId="6AD9AA66" w14:textId="0A763B06" w:rsidR="008852CB" w:rsidRPr="008E1074" w:rsidRDefault="008852CB" w:rsidP="00092F28">
            <w:pPr>
              <w:spacing w:line="360" w:lineRule="auto"/>
              <w:jc w:val="right"/>
              <w:rPr>
                <w:rFonts w:eastAsia="Times New Roman"/>
                <w:color w:val="000000"/>
              </w:rPr>
            </w:pPr>
            <w:r w:rsidRPr="008E1074">
              <w:rPr>
                <w:rFonts w:eastAsia="Times New Roman"/>
                <w:color w:val="000000"/>
              </w:rPr>
              <w:t>0.299</w:t>
            </w:r>
          </w:p>
        </w:tc>
      </w:tr>
      <w:tr w:rsidR="008852CB" w:rsidRPr="008E1074" w14:paraId="3F9CF527" w14:textId="77777777" w:rsidTr="008852CB">
        <w:trPr>
          <w:trHeight w:val="340"/>
        </w:trPr>
        <w:tc>
          <w:tcPr>
            <w:tcW w:w="2561" w:type="dxa"/>
            <w:noWrap/>
            <w:hideMark/>
          </w:tcPr>
          <w:p w14:paraId="52AE6A15" w14:textId="77777777" w:rsidR="008852CB" w:rsidRPr="008E1074" w:rsidRDefault="008852CB" w:rsidP="00092F28">
            <w:pPr>
              <w:spacing w:line="360" w:lineRule="auto"/>
              <w:rPr>
                <w:rFonts w:eastAsia="Times New Roman"/>
                <w:color w:val="000000"/>
              </w:rPr>
            </w:pPr>
            <w:r w:rsidRPr="008E1074">
              <w:rPr>
                <w:rFonts w:eastAsia="Times New Roman"/>
                <w:color w:val="000000"/>
              </w:rPr>
              <w:t>Simpson</w:t>
            </w:r>
          </w:p>
        </w:tc>
        <w:tc>
          <w:tcPr>
            <w:tcW w:w="1124" w:type="dxa"/>
            <w:noWrap/>
            <w:vAlign w:val="bottom"/>
            <w:hideMark/>
          </w:tcPr>
          <w:p w14:paraId="08288571" w14:textId="436600FD" w:rsidR="008852CB" w:rsidRPr="008E1074" w:rsidRDefault="008852CB" w:rsidP="00092F28">
            <w:pPr>
              <w:spacing w:line="360" w:lineRule="auto"/>
              <w:jc w:val="right"/>
              <w:rPr>
                <w:rFonts w:eastAsia="Times New Roman"/>
                <w:color w:val="000000"/>
              </w:rPr>
            </w:pPr>
            <w:r w:rsidRPr="008E1074">
              <w:rPr>
                <w:rFonts w:eastAsia="Times New Roman"/>
                <w:color w:val="000000"/>
              </w:rPr>
              <w:t>-2.701</w:t>
            </w:r>
          </w:p>
        </w:tc>
        <w:tc>
          <w:tcPr>
            <w:tcW w:w="1170" w:type="dxa"/>
            <w:noWrap/>
            <w:vAlign w:val="bottom"/>
            <w:hideMark/>
          </w:tcPr>
          <w:p w14:paraId="1594036A" w14:textId="3C358A5B" w:rsidR="008852CB" w:rsidRPr="008E1074" w:rsidRDefault="008852CB" w:rsidP="00092F28">
            <w:pPr>
              <w:spacing w:line="360" w:lineRule="auto"/>
              <w:jc w:val="right"/>
              <w:rPr>
                <w:rFonts w:eastAsia="Times New Roman"/>
                <w:color w:val="000000"/>
              </w:rPr>
            </w:pPr>
            <w:r w:rsidRPr="008E1074">
              <w:rPr>
                <w:rFonts w:eastAsia="Times New Roman"/>
                <w:color w:val="000000"/>
              </w:rPr>
              <w:t>0.018</w:t>
            </w:r>
          </w:p>
        </w:tc>
        <w:tc>
          <w:tcPr>
            <w:tcW w:w="1170" w:type="dxa"/>
            <w:noWrap/>
            <w:vAlign w:val="bottom"/>
            <w:hideMark/>
          </w:tcPr>
          <w:p w14:paraId="6A53B84C" w14:textId="263B628E" w:rsidR="008852CB" w:rsidRPr="008E1074" w:rsidRDefault="008852CB" w:rsidP="00092F28">
            <w:pPr>
              <w:spacing w:line="360" w:lineRule="auto"/>
              <w:jc w:val="right"/>
              <w:rPr>
                <w:rFonts w:eastAsia="Times New Roman"/>
                <w:color w:val="000000"/>
              </w:rPr>
            </w:pPr>
            <w:r w:rsidRPr="008E1074">
              <w:rPr>
                <w:rFonts w:eastAsia="Times New Roman"/>
                <w:color w:val="000000"/>
              </w:rPr>
              <w:t>-0.564</w:t>
            </w:r>
          </w:p>
        </w:tc>
        <w:tc>
          <w:tcPr>
            <w:tcW w:w="1170" w:type="dxa"/>
            <w:noWrap/>
            <w:vAlign w:val="bottom"/>
            <w:hideMark/>
          </w:tcPr>
          <w:p w14:paraId="28D21DB1" w14:textId="7E49B9F6" w:rsidR="008852CB" w:rsidRPr="008E1074" w:rsidRDefault="008852CB" w:rsidP="00092F28">
            <w:pPr>
              <w:spacing w:line="360" w:lineRule="auto"/>
              <w:jc w:val="right"/>
              <w:rPr>
                <w:rFonts w:eastAsia="Times New Roman"/>
                <w:color w:val="000000"/>
              </w:rPr>
            </w:pPr>
            <w:r w:rsidRPr="008E1074">
              <w:rPr>
                <w:rFonts w:eastAsia="Times New Roman"/>
                <w:color w:val="000000"/>
              </w:rPr>
              <w:t>0.582</w:t>
            </w:r>
          </w:p>
        </w:tc>
        <w:tc>
          <w:tcPr>
            <w:tcW w:w="1080" w:type="dxa"/>
            <w:noWrap/>
            <w:vAlign w:val="bottom"/>
            <w:hideMark/>
          </w:tcPr>
          <w:p w14:paraId="1FC9E03A" w14:textId="7D6E94D6" w:rsidR="008852CB" w:rsidRPr="008E1074" w:rsidRDefault="008852CB" w:rsidP="00092F28">
            <w:pPr>
              <w:spacing w:line="360" w:lineRule="auto"/>
              <w:jc w:val="right"/>
              <w:rPr>
                <w:rFonts w:eastAsia="Times New Roman"/>
                <w:color w:val="000000"/>
              </w:rPr>
            </w:pPr>
            <w:r w:rsidRPr="008E1074">
              <w:rPr>
                <w:rFonts w:eastAsia="Times New Roman"/>
                <w:color w:val="000000"/>
              </w:rPr>
              <w:t>-0.601</w:t>
            </w:r>
          </w:p>
        </w:tc>
        <w:tc>
          <w:tcPr>
            <w:tcW w:w="1075" w:type="dxa"/>
            <w:noWrap/>
            <w:vAlign w:val="bottom"/>
            <w:hideMark/>
          </w:tcPr>
          <w:p w14:paraId="1EABCB24" w14:textId="370CAC93" w:rsidR="008852CB" w:rsidRPr="008E1074" w:rsidRDefault="008852CB" w:rsidP="00092F28">
            <w:pPr>
              <w:spacing w:line="360" w:lineRule="auto"/>
              <w:jc w:val="right"/>
              <w:rPr>
                <w:rFonts w:eastAsia="Times New Roman"/>
                <w:color w:val="000000"/>
              </w:rPr>
            </w:pPr>
            <w:r w:rsidRPr="008E1074">
              <w:rPr>
                <w:rFonts w:eastAsia="Times New Roman"/>
                <w:color w:val="000000"/>
              </w:rPr>
              <w:t>0.558</w:t>
            </w:r>
          </w:p>
        </w:tc>
      </w:tr>
      <w:tr w:rsidR="008852CB" w:rsidRPr="008E1074" w14:paraId="6D8920C2" w14:textId="77777777" w:rsidTr="008852CB">
        <w:trPr>
          <w:trHeight w:val="340"/>
        </w:trPr>
        <w:tc>
          <w:tcPr>
            <w:tcW w:w="2561" w:type="dxa"/>
            <w:noWrap/>
            <w:hideMark/>
          </w:tcPr>
          <w:p w14:paraId="0375A12E" w14:textId="77777777" w:rsidR="008852CB" w:rsidRPr="008E1074" w:rsidRDefault="008852CB" w:rsidP="00092F28">
            <w:pPr>
              <w:spacing w:line="360" w:lineRule="auto"/>
              <w:rPr>
                <w:rFonts w:eastAsia="Times New Roman"/>
                <w:color w:val="000000"/>
              </w:rPr>
            </w:pPr>
            <w:r w:rsidRPr="008E1074">
              <w:rPr>
                <w:rFonts w:eastAsia="Times New Roman"/>
                <w:color w:val="000000"/>
              </w:rPr>
              <w:t>Shannon</w:t>
            </w:r>
          </w:p>
        </w:tc>
        <w:tc>
          <w:tcPr>
            <w:tcW w:w="1124" w:type="dxa"/>
            <w:noWrap/>
            <w:vAlign w:val="bottom"/>
            <w:hideMark/>
          </w:tcPr>
          <w:p w14:paraId="52B5042D" w14:textId="0AE35309" w:rsidR="008852CB" w:rsidRPr="008E1074" w:rsidRDefault="008852CB" w:rsidP="00092F28">
            <w:pPr>
              <w:spacing w:line="360" w:lineRule="auto"/>
              <w:jc w:val="right"/>
              <w:rPr>
                <w:rFonts w:eastAsia="Times New Roman"/>
                <w:color w:val="000000"/>
              </w:rPr>
            </w:pPr>
            <w:r w:rsidRPr="008E1074">
              <w:rPr>
                <w:rFonts w:eastAsia="Times New Roman"/>
                <w:color w:val="000000"/>
              </w:rPr>
              <w:t>-3.109</w:t>
            </w:r>
          </w:p>
        </w:tc>
        <w:tc>
          <w:tcPr>
            <w:tcW w:w="1170" w:type="dxa"/>
            <w:noWrap/>
            <w:vAlign w:val="bottom"/>
            <w:hideMark/>
          </w:tcPr>
          <w:p w14:paraId="056E2178" w14:textId="5597D7FC" w:rsidR="008852CB" w:rsidRPr="008E1074" w:rsidRDefault="008852CB" w:rsidP="00092F28">
            <w:pPr>
              <w:spacing w:line="360" w:lineRule="auto"/>
              <w:jc w:val="right"/>
              <w:rPr>
                <w:rFonts w:eastAsia="Times New Roman"/>
                <w:color w:val="000000"/>
              </w:rPr>
            </w:pPr>
            <w:r w:rsidRPr="008E1074">
              <w:rPr>
                <w:rFonts w:eastAsia="Times New Roman"/>
                <w:color w:val="000000"/>
              </w:rPr>
              <w:t>0.008</w:t>
            </w:r>
          </w:p>
        </w:tc>
        <w:tc>
          <w:tcPr>
            <w:tcW w:w="1170" w:type="dxa"/>
            <w:noWrap/>
            <w:vAlign w:val="bottom"/>
            <w:hideMark/>
          </w:tcPr>
          <w:p w14:paraId="6D06BA61" w14:textId="38BF289E" w:rsidR="008852CB" w:rsidRPr="008E1074" w:rsidRDefault="008852CB" w:rsidP="00092F28">
            <w:pPr>
              <w:spacing w:line="360" w:lineRule="auto"/>
              <w:jc w:val="right"/>
              <w:rPr>
                <w:rFonts w:eastAsia="Times New Roman"/>
                <w:color w:val="000000"/>
              </w:rPr>
            </w:pPr>
            <w:r w:rsidRPr="008E1074">
              <w:rPr>
                <w:rFonts w:eastAsia="Times New Roman"/>
                <w:color w:val="000000"/>
              </w:rPr>
              <w:t>-0.897</w:t>
            </w:r>
          </w:p>
        </w:tc>
        <w:tc>
          <w:tcPr>
            <w:tcW w:w="1170" w:type="dxa"/>
            <w:noWrap/>
            <w:vAlign w:val="bottom"/>
            <w:hideMark/>
          </w:tcPr>
          <w:p w14:paraId="36290783" w14:textId="693FF1A0" w:rsidR="008852CB" w:rsidRPr="008E1074" w:rsidRDefault="008852CB" w:rsidP="00092F28">
            <w:pPr>
              <w:spacing w:line="360" w:lineRule="auto"/>
              <w:jc w:val="right"/>
              <w:rPr>
                <w:rFonts w:eastAsia="Times New Roman"/>
                <w:color w:val="000000"/>
              </w:rPr>
            </w:pPr>
            <w:r w:rsidRPr="008E1074">
              <w:rPr>
                <w:rFonts w:eastAsia="Times New Roman"/>
                <w:color w:val="000000"/>
              </w:rPr>
              <w:t>0.386</w:t>
            </w:r>
          </w:p>
        </w:tc>
        <w:tc>
          <w:tcPr>
            <w:tcW w:w="1080" w:type="dxa"/>
            <w:noWrap/>
            <w:vAlign w:val="bottom"/>
            <w:hideMark/>
          </w:tcPr>
          <w:p w14:paraId="5F11F232" w14:textId="17B4E202" w:rsidR="008852CB" w:rsidRPr="008E1074" w:rsidRDefault="008852CB" w:rsidP="00092F28">
            <w:pPr>
              <w:spacing w:line="360" w:lineRule="auto"/>
              <w:jc w:val="right"/>
              <w:rPr>
                <w:rFonts w:eastAsia="Times New Roman"/>
                <w:color w:val="000000"/>
              </w:rPr>
            </w:pPr>
            <w:r w:rsidRPr="008E1074">
              <w:rPr>
                <w:rFonts w:eastAsia="Times New Roman"/>
                <w:color w:val="000000"/>
              </w:rPr>
              <w:t>-0.663</w:t>
            </w:r>
          </w:p>
        </w:tc>
        <w:tc>
          <w:tcPr>
            <w:tcW w:w="1075" w:type="dxa"/>
            <w:noWrap/>
            <w:vAlign w:val="bottom"/>
            <w:hideMark/>
          </w:tcPr>
          <w:p w14:paraId="4E855E8D" w14:textId="21F516D7" w:rsidR="008852CB" w:rsidRPr="008E1074" w:rsidRDefault="008852CB" w:rsidP="00092F28">
            <w:pPr>
              <w:spacing w:line="360" w:lineRule="auto"/>
              <w:jc w:val="right"/>
              <w:rPr>
                <w:rFonts w:eastAsia="Times New Roman"/>
                <w:color w:val="000000"/>
              </w:rPr>
            </w:pPr>
            <w:r w:rsidRPr="008E1074">
              <w:rPr>
                <w:rFonts w:eastAsia="Times New Roman"/>
                <w:color w:val="000000"/>
              </w:rPr>
              <w:t>0.519</w:t>
            </w:r>
          </w:p>
        </w:tc>
      </w:tr>
    </w:tbl>
    <w:p w14:paraId="61A6E499" w14:textId="77777777" w:rsidR="008852CB" w:rsidRPr="008E1074" w:rsidRDefault="008852CB" w:rsidP="00092F28">
      <w:pPr>
        <w:spacing w:line="360" w:lineRule="auto"/>
      </w:pPr>
    </w:p>
    <w:p w14:paraId="1EFAE99B" w14:textId="77777777" w:rsidR="00910074" w:rsidRPr="008E1074" w:rsidRDefault="00910074" w:rsidP="00092F28">
      <w:pPr>
        <w:spacing w:line="360" w:lineRule="auto"/>
        <w:rPr>
          <w:b/>
        </w:rPr>
      </w:pPr>
      <w:r w:rsidRPr="008E1074">
        <w:rPr>
          <w:b/>
        </w:rPr>
        <w:br w:type="page"/>
      </w:r>
    </w:p>
    <w:p w14:paraId="18C46523" w14:textId="77777777" w:rsidR="00F44210" w:rsidRDefault="00107480" w:rsidP="00092F28">
      <w:pPr>
        <w:spacing w:line="360" w:lineRule="auto"/>
        <w:rPr>
          <w:b/>
        </w:rPr>
      </w:pPr>
      <w:r w:rsidRPr="008E1074">
        <w:rPr>
          <w:b/>
        </w:rPr>
        <w:lastRenderedPageBreak/>
        <w:t>REFERENCES</w:t>
      </w:r>
    </w:p>
    <w:p w14:paraId="6A76B05C" w14:textId="77777777" w:rsidR="00F44210" w:rsidRDefault="00F44210" w:rsidP="00F44210">
      <w:pPr>
        <w:spacing w:line="360" w:lineRule="auto"/>
        <w:rPr>
          <w:b/>
        </w:rPr>
      </w:pPr>
    </w:p>
    <w:p w14:paraId="18A4C67C" w14:textId="77777777" w:rsidR="00F44210" w:rsidRPr="00F44210" w:rsidRDefault="00F44210" w:rsidP="00F44210">
      <w:pPr>
        <w:pStyle w:val="EndNoteBibliography"/>
        <w:spacing w:line="360" w:lineRule="auto"/>
        <w:ind w:left="720" w:hanging="720"/>
        <w:rPr>
          <w:noProof/>
        </w:rPr>
      </w:pPr>
      <w:r>
        <w:rPr>
          <w:b/>
        </w:rPr>
        <w:fldChar w:fldCharType="begin"/>
      </w:r>
      <w:r>
        <w:rPr>
          <w:b/>
        </w:rPr>
        <w:instrText xml:space="preserve"> ADDIN EN.REFLIST </w:instrText>
      </w:r>
      <w:r>
        <w:rPr>
          <w:b/>
        </w:rPr>
        <w:fldChar w:fldCharType="separate"/>
      </w:r>
      <w:r w:rsidRPr="00F44210">
        <w:rPr>
          <w:noProof/>
        </w:rPr>
        <w:t>1.</w:t>
      </w:r>
      <w:r w:rsidRPr="00F44210">
        <w:rPr>
          <w:noProof/>
        </w:rPr>
        <w:tab/>
        <w:t xml:space="preserve">Green JL, Bohannan BJ, Whitaker RJ: </w:t>
      </w:r>
      <w:r w:rsidRPr="00F44210">
        <w:rPr>
          <w:b/>
          <w:noProof/>
        </w:rPr>
        <w:t>Microbial biogeography: from taxonomy to traits</w:t>
      </w:r>
      <w:r w:rsidRPr="00F44210">
        <w:rPr>
          <w:noProof/>
        </w:rPr>
        <w:t xml:space="preserve">. </w:t>
      </w:r>
      <w:r w:rsidRPr="00F44210">
        <w:rPr>
          <w:i/>
          <w:noProof/>
        </w:rPr>
        <w:t xml:space="preserve">Science </w:t>
      </w:r>
      <w:r w:rsidRPr="00F44210">
        <w:rPr>
          <w:noProof/>
        </w:rPr>
        <w:t xml:space="preserve">2008, </w:t>
      </w:r>
      <w:r w:rsidRPr="00F44210">
        <w:rPr>
          <w:b/>
          <w:noProof/>
        </w:rPr>
        <w:t>320</w:t>
      </w:r>
      <w:r w:rsidRPr="00F44210">
        <w:rPr>
          <w:noProof/>
        </w:rPr>
        <w:t>(5879):1039-1043.</w:t>
      </w:r>
    </w:p>
    <w:p w14:paraId="6B46A4CF" w14:textId="77777777" w:rsidR="00F44210" w:rsidRPr="00F44210" w:rsidRDefault="00F44210" w:rsidP="00F44210">
      <w:pPr>
        <w:pStyle w:val="EndNoteBibliography"/>
        <w:spacing w:line="360" w:lineRule="auto"/>
        <w:ind w:left="720" w:hanging="720"/>
        <w:rPr>
          <w:noProof/>
        </w:rPr>
      </w:pPr>
      <w:r w:rsidRPr="00F44210">
        <w:rPr>
          <w:noProof/>
        </w:rPr>
        <w:t>2.</w:t>
      </w:r>
      <w:r w:rsidRPr="00F44210">
        <w:rPr>
          <w:noProof/>
        </w:rPr>
        <w:tab/>
        <w:t xml:space="preserve">Goldford JE, Lu N, Bajic D, Estrela S, Tikhonov M, Sanchez-Gorostiaga A, Segre D, Mehta P, Sanchez A: </w:t>
      </w:r>
      <w:r w:rsidRPr="00F44210">
        <w:rPr>
          <w:b/>
          <w:noProof/>
        </w:rPr>
        <w:t>Emergent simplicity in microbial community assembly</w:t>
      </w:r>
      <w:r w:rsidRPr="00F44210">
        <w:rPr>
          <w:noProof/>
        </w:rPr>
        <w:t xml:space="preserve">. </w:t>
      </w:r>
      <w:r w:rsidRPr="00F44210">
        <w:rPr>
          <w:i/>
          <w:noProof/>
        </w:rPr>
        <w:t xml:space="preserve">Science </w:t>
      </w:r>
      <w:r w:rsidRPr="00F44210">
        <w:rPr>
          <w:noProof/>
        </w:rPr>
        <w:t xml:space="preserve">2018, </w:t>
      </w:r>
      <w:r w:rsidRPr="00F44210">
        <w:rPr>
          <w:b/>
          <w:noProof/>
        </w:rPr>
        <w:t>361</w:t>
      </w:r>
      <w:r w:rsidRPr="00F44210">
        <w:rPr>
          <w:noProof/>
        </w:rPr>
        <w:t>(6401):469-474.</w:t>
      </w:r>
    </w:p>
    <w:p w14:paraId="3C04A88C" w14:textId="77777777" w:rsidR="00F44210" w:rsidRPr="00F44210" w:rsidRDefault="00F44210" w:rsidP="00F44210">
      <w:pPr>
        <w:pStyle w:val="EndNoteBibliography"/>
        <w:spacing w:line="360" w:lineRule="auto"/>
        <w:ind w:left="720" w:hanging="720"/>
        <w:rPr>
          <w:noProof/>
        </w:rPr>
      </w:pPr>
      <w:r w:rsidRPr="00F44210">
        <w:rPr>
          <w:noProof/>
        </w:rPr>
        <w:t>3.</w:t>
      </w:r>
      <w:r w:rsidRPr="00F44210">
        <w:rPr>
          <w:noProof/>
        </w:rPr>
        <w:tab/>
        <w:t xml:space="preserve">Zhao P, Bao J, Wang X, Liu Y, Li C, Chai B: </w:t>
      </w:r>
      <w:r w:rsidRPr="00F44210">
        <w:rPr>
          <w:b/>
          <w:noProof/>
        </w:rPr>
        <w:t>Deterministic processes dominate soil microbial community assembly in subalpine coniferous forests on the Loess Plateau</w:t>
      </w:r>
      <w:r w:rsidRPr="00F44210">
        <w:rPr>
          <w:noProof/>
        </w:rPr>
        <w:t xml:space="preserve">. </w:t>
      </w:r>
      <w:r w:rsidRPr="00F44210">
        <w:rPr>
          <w:i/>
          <w:noProof/>
        </w:rPr>
        <w:t xml:space="preserve">PeerJ </w:t>
      </w:r>
      <w:r w:rsidRPr="00F44210">
        <w:rPr>
          <w:noProof/>
        </w:rPr>
        <w:t xml:space="preserve">2019, </w:t>
      </w:r>
      <w:r w:rsidRPr="00F44210">
        <w:rPr>
          <w:b/>
          <w:noProof/>
        </w:rPr>
        <w:t>7</w:t>
      </w:r>
      <w:r w:rsidRPr="00F44210">
        <w:rPr>
          <w:noProof/>
        </w:rPr>
        <w:t>:e6746.</w:t>
      </w:r>
    </w:p>
    <w:p w14:paraId="2AD85AA8" w14:textId="77777777" w:rsidR="00F44210" w:rsidRPr="00F44210" w:rsidRDefault="00F44210" w:rsidP="00F44210">
      <w:pPr>
        <w:pStyle w:val="EndNoteBibliography"/>
        <w:spacing w:line="360" w:lineRule="auto"/>
        <w:ind w:left="720" w:hanging="720"/>
        <w:rPr>
          <w:noProof/>
        </w:rPr>
      </w:pPr>
      <w:r w:rsidRPr="00F44210">
        <w:rPr>
          <w:noProof/>
        </w:rPr>
        <w:t>4.</w:t>
      </w:r>
      <w:r w:rsidRPr="00F44210">
        <w:rPr>
          <w:noProof/>
        </w:rPr>
        <w:tab/>
        <w:t xml:space="preserve">Mello BL, Alessi AM, McQueen-Mason S, Bruce NC, Polikarpov I: </w:t>
      </w:r>
      <w:r w:rsidRPr="00F44210">
        <w:rPr>
          <w:b/>
          <w:noProof/>
        </w:rPr>
        <w:t>Nutrient availability shapes the microbial community structure in sugarcane bagasse compost-derived consortia</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8781.</w:t>
      </w:r>
    </w:p>
    <w:p w14:paraId="59DC4913" w14:textId="77777777" w:rsidR="00F44210" w:rsidRPr="00F44210" w:rsidRDefault="00F44210" w:rsidP="00F44210">
      <w:pPr>
        <w:pStyle w:val="EndNoteBibliography"/>
        <w:spacing w:line="360" w:lineRule="auto"/>
        <w:ind w:left="720" w:hanging="720"/>
        <w:rPr>
          <w:noProof/>
        </w:rPr>
      </w:pPr>
      <w:r w:rsidRPr="00F44210">
        <w:rPr>
          <w:noProof/>
        </w:rPr>
        <w:t>5.</w:t>
      </w:r>
      <w:r w:rsidRPr="00F44210">
        <w:rPr>
          <w:noProof/>
        </w:rPr>
        <w:tab/>
        <w:t xml:space="preserve">Armstrong A, Valverde A, Ramond JB, Makhalanyane TP, Jansson JK, Hopkins DW, Aspray TJ, Seely M, Trindade MI, Cowan DA: </w:t>
      </w:r>
      <w:r w:rsidRPr="00F44210">
        <w:rPr>
          <w:b/>
          <w:noProof/>
        </w:rPr>
        <w:t>Temporal dynamics of hot desert microbial communities reveal structural and functional responses to water input</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4434.</w:t>
      </w:r>
    </w:p>
    <w:p w14:paraId="34CD54B8" w14:textId="77777777" w:rsidR="00F44210" w:rsidRPr="00F44210" w:rsidRDefault="00F44210" w:rsidP="00F44210">
      <w:pPr>
        <w:pStyle w:val="EndNoteBibliography"/>
        <w:spacing w:line="360" w:lineRule="auto"/>
        <w:ind w:left="720" w:hanging="720"/>
        <w:rPr>
          <w:noProof/>
        </w:rPr>
      </w:pPr>
      <w:r w:rsidRPr="00F44210">
        <w:rPr>
          <w:noProof/>
        </w:rPr>
        <w:t>6.</w:t>
      </w:r>
      <w:r w:rsidRPr="00F44210">
        <w:rPr>
          <w:noProof/>
        </w:rPr>
        <w:tab/>
        <w:t xml:space="preserve">Frossard A, Ramond JB, Seely M, Cowan DA: </w:t>
      </w:r>
      <w:r w:rsidRPr="00F44210">
        <w:rPr>
          <w:b/>
          <w:noProof/>
        </w:rPr>
        <w:t>Water regime history drives responses of soil Namib Desert microbial communities to wetting events</w:t>
      </w:r>
      <w:r w:rsidRPr="00F44210">
        <w:rPr>
          <w:noProof/>
        </w:rPr>
        <w:t xml:space="preserve">. </w:t>
      </w:r>
      <w:r w:rsidRPr="00F44210">
        <w:rPr>
          <w:i/>
          <w:noProof/>
        </w:rPr>
        <w:t xml:space="preserve">Sci Rep </w:t>
      </w:r>
      <w:r w:rsidRPr="00F44210">
        <w:rPr>
          <w:noProof/>
        </w:rPr>
        <w:t xml:space="preserve">2015, </w:t>
      </w:r>
      <w:r w:rsidRPr="00F44210">
        <w:rPr>
          <w:b/>
          <w:noProof/>
        </w:rPr>
        <w:t>5</w:t>
      </w:r>
      <w:r w:rsidRPr="00F44210">
        <w:rPr>
          <w:noProof/>
        </w:rPr>
        <w:t>:12263.</w:t>
      </w:r>
    </w:p>
    <w:p w14:paraId="7AB6D9D7" w14:textId="77777777" w:rsidR="00F44210" w:rsidRPr="00F44210" w:rsidRDefault="00F44210" w:rsidP="00F44210">
      <w:pPr>
        <w:pStyle w:val="EndNoteBibliography"/>
        <w:spacing w:line="360" w:lineRule="auto"/>
        <w:ind w:left="720" w:hanging="720"/>
        <w:rPr>
          <w:noProof/>
        </w:rPr>
      </w:pPr>
      <w:r w:rsidRPr="00F44210">
        <w:rPr>
          <w:noProof/>
        </w:rPr>
        <w:t>7.</w:t>
      </w:r>
      <w:r w:rsidRPr="00F44210">
        <w:rPr>
          <w:noProof/>
        </w:rPr>
        <w:tab/>
        <w:t xml:space="preserve">Merino N, Aronson HS, Bojanova DP, Feyhl-Buska J, Wong ML, Zhang S, Giovannelli D: </w:t>
      </w:r>
      <w:r w:rsidRPr="00F44210">
        <w:rPr>
          <w:b/>
          <w:noProof/>
        </w:rPr>
        <w:t>Living at the Extremes: Extremophiles and the Limits of Life in a Planetary Context</w:t>
      </w:r>
      <w:r w:rsidRPr="00F44210">
        <w:rPr>
          <w:noProof/>
        </w:rPr>
        <w:t xml:space="preserve">. </w:t>
      </w:r>
      <w:r w:rsidRPr="00F44210">
        <w:rPr>
          <w:i/>
          <w:noProof/>
        </w:rPr>
        <w:t xml:space="preserve">Front Microbiol </w:t>
      </w:r>
      <w:r w:rsidRPr="00F44210">
        <w:rPr>
          <w:noProof/>
        </w:rPr>
        <w:t xml:space="preserve">2019, </w:t>
      </w:r>
      <w:r w:rsidRPr="00F44210">
        <w:rPr>
          <w:b/>
          <w:noProof/>
        </w:rPr>
        <w:t>10</w:t>
      </w:r>
      <w:r w:rsidRPr="00F44210">
        <w:rPr>
          <w:noProof/>
        </w:rPr>
        <w:t>:780.</w:t>
      </w:r>
    </w:p>
    <w:p w14:paraId="6BEF6BA9" w14:textId="77777777" w:rsidR="00F44210" w:rsidRPr="00F44210" w:rsidRDefault="00F44210" w:rsidP="00F44210">
      <w:pPr>
        <w:pStyle w:val="EndNoteBibliography"/>
        <w:spacing w:line="360" w:lineRule="auto"/>
        <w:ind w:left="720" w:hanging="720"/>
        <w:rPr>
          <w:noProof/>
        </w:rPr>
      </w:pPr>
      <w:r w:rsidRPr="00F44210">
        <w:rPr>
          <w:noProof/>
        </w:rPr>
        <w:t>8.</w:t>
      </w:r>
      <w:r w:rsidRPr="00F44210">
        <w:rPr>
          <w:noProof/>
        </w:rPr>
        <w:tab/>
        <w:t xml:space="preserve">Schmid AK, Allers T, DiRuggiero J: </w:t>
      </w:r>
      <w:r w:rsidRPr="00F44210">
        <w:rPr>
          <w:b/>
          <w:noProof/>
        </w:rPr>
        <w:t>SnapShot: Microbial Extremophiles</w:t>
      </w:r>
      <w:r w:rsidRPr="00F44210">
        <w:rPr>
          <w:noProof/>
        </w:rPr>
        <w:t xml:space="preserve">. </w:t>
      </w:r>
      <w:r w:rsidRPr="00F44210">
        <w:rPr>
          <w:i/>
          <w:noProof/>
        </w:rPr>
        <w:t xml:space="preserve">Cell </w:t>
      </w:r>
      <w:r w:rsidRPr="00F44210">
        <w:rPr>
          <w:noProof/>
        </w:rPr>
        <w:t xml:space="preserve">2020, </w:t>
      </w:r>
      <w:r w:rsidRPr="00F44210">
        <w:rPr>
          <w:b/>
          <w:noProof/>
        </w:rPr>
        <w:t>180</w:t>
      </w:r>
      <w:r w:rsidRPr="00F44210">
        <w:rPr>
          <w:noProof/>
        </w:rPr>
        <w:t>(4):818-818 e811.</w:t>
      </w:r>
    </w:p>
    <w:p w14:paraId="047C9B47" w14:textId="77777777" w:rsidR="00F44210" w:rsidRPr="00F44210" w:rsidRDefault="00F44210" w:rsidP="00F44210">
      <w:pPr>
        <w:pStyle w:val="EndNoteBibliography"/>
        <w:spacing w:line="360" w:lineRule="auto"/>
        <w:ind w:left="720" w:hanging="720"/>
        <w:rPr>
          <w:noProof/>
        </w:rPr>
      </w:pPr>
      <w:r w:rsidRPr="00F44210">
        <w:rPr>
          <w:noProof/>
        </w:rPr>
        <w:t>9.</w:t>
      </w:r>
      <w:r w:rsidRPr="00F44210">
        <w:rPr>
          <w:noProof/>
        </w:rPr>
        <w:tab/>
        <w:t xml:space="preserve">Uritskiy G, Getsin S, Munn A, Gomez-Silva B, Davila A, Glass B, Taylor J, DiRuggiero J: </w:t>
      </w:r>
      <w:r w:rsidRPr="00F44210">
        <w:rPr>
          <w:b/>
          <w:noProof/>
        </w:rPr>
        <w:t>Halophilic microbial community compositional shift after a rare rainfall in the Atacama Desert</w:t>
      </w:r>
      <w:r w:rsidRPr="00F44210">
        <w:rPr>
          <w:noProof/>
        </w:rPr>
        <w:t xml:space="preserve">. </w:t>
      </w:r>
      <w:r w:rsidRPr="00F44210">
        <w:rPr>
          <w:i/>
          <w:noProof/>
        </w:rPr>
        <w:t xml:space="preserve">ISME J </w:t>
      </w:r>
      <w:r w:rsidRPr="00F44210">
        <w:rPr>
          <w:noProof/>
        </w:rPr>
        <w:t>2019.</w:t>
      </w:r>
    </w:p>
    <w:p w14:paraId="4565468D" w14:textId="77777777" w:rsidR="00F44210" w:rsidRPr="00F44210" w:rsidRDefault="00F44210" w:rsidP="00F44210">
      <w:pPr>
        <w:pStyle w:val="EndNoteBibliography"/>
        <w:spacing w:line="360" w:lineRule="auto"/>
        <w:ind w:left="720" w:hanging="720"/>
        <w:rPr>
          <w:noProof/>
        </w:rPr>
      </w:pPr>
      <w:r w:rsidRPr="00F44210">
        <w:rPr>
          <w:noProof/>
        </w:rPr>
        <w:lastRenderedPageBreak/>
        <w:t>10.</w:t>
      </w:r>
      <w:r w:rsidRPr="00F44210">
        <w:rPr>
          <w:noProof/>
        </w:rPr>
        <w:tab/>
        <w:t xml:space="preserve">Crits-Christoph A, Robinson CK, Barnum T, Fricke WF, Davila AF, Jedynak B, McKay CP, Diruggiero J: </w:t>
      </w:r>
      <w:r w:rsidRPr="00F44210">
        <w:rPr>
          <w:b/>
          <w:noProof/>
        </w:rPr>
        <w:t>Colonization patterns of soil microbial communities in the Atacama Desert</w:t>
      </w:r>
      <w:r w:rsidRPr="00F44210">
        <w:rPr>
          <w:noProof/>
        </w:rPr>
        <w:t xml:space="preserve">. </w:t>
      </w:r>
      <w:r w:rsidRPr="00F44210">
        <w:rPr>
          <w:i/>
          <w:noProof/>
        </w:rPr>
        <w:t xml:space="preserve">Microbiome </w:t>
      </w:r>
      <w:r w:rsidRPr="00F44210">
        <w:rPr>
          <w:noProof/>
        </w:rPr>
        <w:t xml:space="preserve">2013, </w:t>
      </w:r>
      <w:r w:rsidRPr="00F44210">
        <w:rPr>
          <w:b/>
          <w:noProof/>
        </w:rPr>
        <w:t>1</w:t>
      </w:r>
      <w:r w:rsidRPr="00F44210">
        <w:rPr>
          <w:noProof/>
        </w:rPr>
        <w:t>(1):28.</w:t>
      </w:r>
    </w:p>
    <w:p w14:paraId="2DD7EBE4" w14:textId="77777777" w:rsidR="00F44210" w:rsidRPr="00F44210" w:rsidRDefault="00F44210" w:rsidP="00F44210">
      <w:pPr>
        <w:pStyle w:val="EndNoteBibliography"/>
        <w:spacing w:line="360" w:lineRule="auto"/>
        <w:ind w:left="720" w:hanging="720"/>
        <w:rPr>
          <w:noProof/>
        </w:rPr>
      </w:pPr>
      <w:r w:rsidRPr="00F44210">
        <w:rPr>
          <w:noProof/>
        </w:rPr>
        <w:t>11.</w:t>
      </w:r>
      <w:r w:rsidRPr="00F44210">
        <w:rPr>
          <w:noProof/>
        </w:rPr>
        <w:tab/>
        <w:t xml:space="preserve">Feeser KL, Van Horn DJ, Buelow HN, Colman DR, McHugh TA, Okie JG, Schwartz E, Takacs-Vesbach CD: </w:t>
      </w:r>
      <w:r w:rsidRPr="00F44210">
        <w:rPr>
          <w:b/>
          <w:noProof/>
        </w:rPr>
        <w:t>Local and Regional Scale Heterogeneity Drive Bacterial Community Diversity and Composition in a Polar Desert</w:t>
      </w:r>
      <w:r w:rsidRPr="00F44210">
        <w:rPr>
          <w:noProof/>
        </w:rPr>
        <w:t xml:space="preserve">. </w:t>
      </w:r>
      <w:r w:rsidRPr="00F44210">
        <w:rPr>
          <w:i/>
          <w:noProof/>
        </w:rPr>
        <w:t xml:space="preserve">Front Microbiol </w:t>
      </w:r>
      <w:r w:rsidRPr="00F44210">
        <w:rPr>
          <w:noProof/>
        </w:rPr>
        <w:t xml:space="preserve">2018, </w:t>
      </w:r>
      <w:r w:rsidRPr="00F44210">
        <w:rPr>
          <w:b/>
          <w:noProof/>
        </w:rPr>
        <w:t>9</w:t>
      </w:r>
      <w:r w:rsidRPr="00F44210">
        <w:rPr>
          <w:noProof/>
        </w:rPr>
        <w:t>:1928.</w:t>
      </w:r>
    </w:p>
    <w:p w14:paraId="30697959" w14:textId="77777777" w:rsidR="00F44210" w:rsidRPr="00F44210" w:rsidRDefault="00F44210" w:rsidP="00F44210">
      <w:pPr>
        <w:pStyle w:val="EndNoteBibliography"/>
        <w:spacing w:line="360" w:lineRule="auto"/>
        <w:ind w:left="720" w:hanging="720"/>
        <w:rPr>
          <w:noProof/>
        </w:rPr>
      </w:pPr>
      <w:r w:rsidRPr="00F44210">
        <w:rPr>
          <w:noProof/>
        </w:rPr>
        <w:t>12.</w:t>
      </w:r>
      <w:r w:rsidRPr="00F44210">
        <w:rPr>
          <w:noProof/>
        </w:rPr>
        <w:tab/>
        <w:t xml:space="preserve">Caruso T, Chan Y, Lacap DC, Lau MC, McKay CP, Pointing SB: </w:t>
      </w:r>
      <w:r w:rsidRPr="00F44210">
        <w:rPr>
          <w:b/>
          <w:noProof/>
        </w:rPr>
        <w:t>Stochastic and deterministic processes interact in the assembly of desert microbial communities on a global scale</w:t>
      </w:r>
      <w:r w:rsidRPr="00F44210">
        <w:rPr>
          <w:noProof/>
        </w:rPr>
        <w:t xml:space="preserve">. </w:t>
      </w:r>
      <w:r w:rsidRPr="00F44210">
        <w:rPr>
          <w:i/>
          <w:noProof/>
        </w:rPr>
        <w:t xml:space="preserve">ISME J </w:t>
      </w:r>
      <w:r w:rsidRPr="00F44210">
        <w:rPr>
          <w:noProof/>
        </w:rPr>
        <w:t xml:space="preserve">2011, </w:t>
      </w:r>
      <w:r w:rsidRPr="00F44210">
        <w:rPr>
          <w:b/>
          <w:noProof/>
        </w:rPr>
        <w:t>5</w:t>
      </w:r>
      <w:r w:rsidRPr="00F44210">
        <w:rPr>
          <w:noProof/>
        </w:rPr>
        <w:t>(9):1406-1413.</w:t>
      </w:r>
    </w:p>
    <w:p w14:paraId="1A84CB13" w14:textId="77777777" w:rsidR="00F44210" w:rsidRPr="00F44210" w:rsidRDefault="00F44210" w:rsidP="00F44210">
      <w:pPr>
        <w:pStyle w:val="EndNoteBibliography"/>
        <w:spacing w:line="360" w:lineRule="auto"/>
        <w:ind w:left="720" w:hanging="720"/>
        <w:rPr>
          <w:noProof/>
        </w:rPr>
      </w:pPr>
      <w:r w:rsidRPr="00F44210">
        <w:rPr>
          <w:noProof/>
        </w:rPr>
        <w:t>13.</w:t>
      </w:r>
      <w:r w:rsidRPr="00F44210">
        <w:rPr>
          <w:noProof/>
        </w:rPr>
        <w:tab/>
        <w:t xml:space="preserve">Cáceres L, Gómez-Silva B, Garró X, Rodríguez V, Monardes V, McKay CP: </w:t>
      </w:r>
      <w:r w:rsidRPr="00F44210">
        <w:rPr>
          <w:b/>
          <w:noProof/>
        </w:rPr>
        <w:t>Relative humidity patterns and fog water precipitation in the Atacama Desert and biological implications</w:t>
      </w:r>
      <w:r w:rsidRPr="00F44210">
        <w:rPr>
          <w:noProof/>
        </w:rPr>
        <w:t xml:space="preserve">. </w:t>
      </w:r>
      <w:r w:rsidRPr="00F44210">
        <w:rPr>
          <w:i/>
          <w:noProof/>
        </w:rPr>
        <w:t xml:space="preserve">Journal of Geophysical Research: Biogeosciences </w:t>
      </w:r>
      <w:r w:rsidRPr="00F44210">
        <w:rPr>
          <w:noProof/>
        </w:rPr>
        <w:t xml:space="preserve">2007, </w:t>
      </w:r>
      <w:r w:rsidRPr="00F44210">
        <w:rPr>
          <w:b/>
          <w:noProof/>
        </w:rPr>
        <w:t>112</w:t>
      </w:r>
      <w:r w:rsidRPr="00F44210">
        <w:rPr>
          <w:noProof/>
        </w:rPr>
        <w:t>(G4).</w:t>
      </w:r>
    </w:p>
    <w:p w14:paraId="6C3F1350" w14:textId="77777777" w:rsidR="00F44210" w:rsidRPr="00F44210" w:rsidRDefault="00F44210" w:rsidP="00F44210">
      <w:pPr>
        <w:pStyle w:val="EndNoteBibliography"/>
        <w:spacing w:line="360" w:lineRule="auto"/>
        <w:ind w:left="720" w:hanging="720"/>
        <w:rPr>
          <w:noProof/>
        </w:rPr>
      </w:pPr>
      <w:r w:rsidRPr="00F44210">
        <w:rPr>
          <w:noProof/>
        </w:rPr>
        <w:t>14.</w:t>
      </w:r>
      <w:r w:rsidRPr="00F44210">
        <w:rPr>
          <w:noProof/>
        </w:rPr>
        <w:tab/>
        <w:t xml:space="preserve">Wierzchos J, Ascaso C, McKay CP: </w:t>
      </w:r>
      <w:r w:rsidRPr="00F44210">
        <w:rPr>
          <w:b/>
          <w:noProof/>
        </w:rPr>
        <w:t>Endolithic cyanobacteria in halite rocks from the hyperarid core of the Atacama Desert</w:t>
      </w:r>
      <w:r w:rsidRPr="00F44210">
        <w:rPr>
          <w:noProof/>
        </w:rPr>
        <w:t xml:space="preserve">. </w:t>
      </w:r>
      <w:r w:rsidRPr="00F44210">
        <w:rPr>
          <w:i/>
          <w:noProof/>
        </w:rPr>
        <w:t xml:space="preserve">Astrobiology </w:t>
      </w:r>
      <w:r w:rsidRPr="00F44210">
        <w:rPr>
          <w:noProof/>
        </w:rPr>
        <w:t xml:space="preserve">2006, </w:t>
      </w:r>
      <w:r w:rsidRPr="00F44210">
        <w:rPr>
          <w:b/>
          <w:noProof/>
        </w:rPr>
        <w:t>6</w:t>
      </w:r>
      <w:r w:rsidRPr="00F44210">
        <w:rPr>
          <w:noProof/>
        </w:rPr>
        <w:t>(3):415-422.</w:t>
      </w:r>
    </w:p>
    <w:p w14:paraId="6A309F3D" w14:textId="7813A17D" w:rsidR="00F44210" w:rsidRPr="00F44210" w:rsidRDefault="00F44210" w:rsidP="00F44210">
      <w:pPr>
        <w:pStyle w:val="EndNoteBibliography"/>
        <w:spacing w:line="360" w:lineRule="auto"/>
        <w:ind w:left="720" w:hanging="720"/>
        <w:rPr>
          <w:noProof/>
        </w:rPr>
      </w:pPr>
      <w:r w:rsidRPr="00F44210">
        <w:rPr>
          <w:noProof/>
        </w:rPr>
        <w:t>15.</w:t>
      </w:r>
      <w:r w:rsidRPr="00F44210">
        <w:rPr>
          <w:noProof/>
        </w:rPr>
        <w:tab/>
        <w:t>Davila AF, Hawes I, Garcia J, Gelsinger DR, DiRuggiero J, Ascaso C, Osano A, Wierzchos J:</w:t>
      </w:r>
      <w:r w:rsidRPr="00F44210">
        <w:rPr>
          <w:b/>
          <w:noProof/>
        </w:rPr>
        <w:t xml:space="preserve"> In situ metabolism in halite endolithic microbial communities of the hyperarid Atacama Desert</w:t>
      </w:r>
      <w:r w:rsidRPr="00F44210">
        <w:rPr>
          <w:noProof/>
        </w:rPr>
        <w:t xml:space="preserve">. </w:t>
      </w:r>
      <w:r w:rsidRPr="00F44210">
        <w:rPr>
          <w:i/>
          <w:noProof/>
        </w:rPr>
        <w:t xml:space="preserve">Front Microbiol </w:t>
      </w:r>
      <w:r w:rsidRPr="00F44210">
        <w:rPr>
          <w:noProof/>
        </w:rPr>
        <w:t xml:space="preserve">2015, </w:t>
      </w:r>
      <w:hyperlink r:id="rId23" w:history="1">
        <w:r w:rsidRPr="00F44210">
          <w:rPr>
            <w:rStyle w:val="Hyperlink"/>
            <w:rFonts w:ascii="Times New Roman" w:hAnsi="Times New Roman" w:cs="Times New Roman"/>
            <w:noProof/>
          </w:rPr>
          <w:t>http://dx.doi.org/10.3389/fmicb.2015.01035</w:t>
        </w:r>
      </w:hyperlink>
      <w:r w:rsidRPr="00F44210">
        <w:rPr>
          <w:noProof/>
        </w:rPr>
        <w:t>.</w:t>
      </w:r>
    </w:p>
    <w:p w14:paraId="6E5ABB0A" w14:textId="77777777" w:rsidR="00F44210" w:rsidRPr="00F44210" w:rsidRDefault="00F44210" w:rsidP="00F44210">
      <w:pPr>
        <w:pStyle w:val="EndNoteBibliography"/>
        <w:spacing w:line="360" w:lineRule="auto"/>
        <w:ind w:left="720" w:hanging="720"/>
        <w:rPr>
          <w:noProof/>
        </w:rPr>
      </w:pPr>
      <w:r w:rsidRPr="00F44210">
        <w:rPr>
          <w:noProof/>
        </w:rPr>
        <w:t>16.</w:t>
      </w:r>
      <w:r w:rsidRPr="00F44210">
        <w:rPr>
          <w:noProof/>
        </w:rPr>
        <w:tab/>
        <w:t xml:space="preserve">Crits-Christoph A, Gelsinger DR, Ma B, Wierzchos J, Ravel J, Davila A, Casero MC, DiRuggiero J: </w:t>
      </w:r>
      <w:r w:rsidRPr="00F44210">
        <w:rPr>
          <w:b/>
          <w:noProof/>
        </w:rPr>
        <w:t>Functional interactions of archaea, bacteria and viruses in a hypersaline endolithic community</w:t>
      </w:r>
      <w:r w:rsidRPr="00F44210">
        <w:rPr>
          <w:noProof/>
        </w:rPr>
        <w:t xml:space="preserve">. </w:t>
      </w:r>
      <w:r w:rsidRPr="00F44210">
        <w:rPr>
          <w:i/>
          <w:noProof/>
        </w:rPr>
        <w:t xml:space="preserve">Environ Microbiol </w:t>
      </w:r>
      <w:r w:rsidRPr="00F44210">
        <w:rPr>
          <w:noProof/>
        </w:rPr>
        <w:t xml:space="preserve">2016, </w:t>
      </w:r>
      <w:r w:rsidRPr="00F44210">
        <w:rPr>
          <w:b/>
          <w:noProof/>
        </w:rPr>
        <w:t>18</w:t>
      </w:r>
      <w:r w:rsidRPr="00F44210">
        <w:rPr>
          <w:noProof/>
        </w:rPr>
        <w:t>(6):2064-2077.</w:t>
      </w:r>
    </w:p>
    <w:p w14:paraId="76DB155C" w14:textId="77777777" w:rsidR="00F44210" w:rsidRPr="00F44210" w:rsidRDefault="00F44210" w:rsidP="00F44210">
      <w:pPr>
        <w:pStyle w:val="EndNoteBibliography"/>
        <w:spacing w:line="360" w:lineRule="auto"/>
        <w:ind w:left="720" w:hanging="720"/>
        <w:rPr>
          <w:noProof/>
        </w:rPr>
      </w:pPr>
      <w:r w:rsidRPr="00F44210">
        <w:rPr>
          <w:noProof/>
        </w:rPr>
        <w:t>17.</w:t>
      </w:r>
      <w:r w:rsidRPr="00F44210">
        <w:rPr>
          <w:noProof/>
        </w:rPr>
        <w:tab/>
        <w:t xml:space="preserve">Davila AF, Gomez-Silva B, de los Rios A, Ascaso C, Olivares H, McKay CP, Wierzchos J: </w:t>
      </w:r>
      <w:r w:rsidRPr="00F44210">
        <w:rPr>
          <w:b/>
          <w:noProof/>
        </w:rPr>
        <w:t>Facilitation of endolithic microbial survival in the hyperarid core of the Atacama Desert by mineral deliquescence</w:t>
      </w:r>
      <w:r w:rsidRPr="00F44210">
        <w:rPr>
          <w:noProof/>
        </w:rPr>
        <w:t xml:space="preserve">. </w:t>
      </w:r>
      <w:r w:rsidRPr="00F44210">
        <w:rPr>
          <w:i/>
          <w:noProof/>
        </w:rPr>
        <w:t xml:space="preserve">J Geophys Res </w:t>
      </w:r>
      <w:r w:rsidRPr="00F44210">
        <w:rPr>
          <w:noProof/>
        </w:rPr>
        <w:t xml:space="preserve">2008, </w:t>
      </w:r>
      <w:r w:rsidRPr="00F44210">
        <w:rPr>
          <w:b/>
          <w:noProof/>
        </w:rPr>
        <w:t>113</w:t>
      </w:r>
      <w:r w:rsidRPr="00F44210">
        <w:rPr>
          <w:noProof/>
        </w:rPr>
        <w:t>(G01028):G01028, doi:01010.01029/02007JG000561.</w:t>
      </w:r>
    </w:p>
    <w:p w14:paraId="03EED706" w14:textId="77777777" w:rsidR="00F44210" w:rsidRPr="00F44210" w:rsidRDefault="00F44210" w:rsidP="00F44210">
      <w:pPr>
        <w:pStyle w:val="EndNoteBibliography"/>
        <w:spacing w:line="360" w:lineRule="auto"/>
        <w:ind w:left="720" w:hanging="720"/>
        <w:rPr>
          <w:noProof/>
        </w:rPr>
      </w:pPr>
      <w:r w:rsidRPr="00F44210">
        <w:rPr>
          <w:noProof/>
        </w:rPr>
        <w:t>18.</w:t>
      </w:r>
      <w:r w:rsidRPr="00F44210">
        <w:rPr>
          <w:noProof/>
        </w:rPr>
        <w:tab/>
        <w:t xml:space="preserve">Wierzchos J, de los Ríos A, Ascaso C: </w:t>
      </w:r>
      <w:r w:rsidRPr="00F44210">
        <w:rPr>
          <w:b/>
          <w:noProof/>
        </w:rPr>
        <w:t>Microorganisms in desert rocks: the edge of life on Earth</w:t>
      </w:r>
      <w:r w:rsidRPr="00F44210">
        <w:rPr>
          <w:noProof/>
        </w:rPr>
        <w:t xml:space="preserve">. </w:t>
      </w:r>
      <w:r w:rsidRPr="00F44210">
        <w:rPr>
          <w:i/>
          <w:noProof/>
        </w:rPr>
        <w:t xml:space="preserve">Inter Microbiol </w:t>
      </w:r>
      <w:r w:rsidRPr="00F44210">
        <w:rPr>
          <w:noProof/>
        </w:rPr>
        <w:t xml:space="preserve">2012, </w:t>
      </w:r>
      <w:r w:rsidRPr="00F44210">
        <w:rPr>
          <w:b/>
          <w:noProof/>
        </w:rPr>
        <w:t>15</w:t>
      </w:r>
      <w:r w:rsidRPr="00F44210">
        <w:rPr>
          <w:noProof/>
        </w:rPr>
        <w:t>:173-183.</w:t>
      </w:r>
    </w:p>
    <w:p w14:paraId="49AC5014" w14:textId="77777777" w:rsidR="00F44210" w:rsidRPr="00F44210" w:rsidRDefault="00F44210" w:rsidP="00F44210">
      <w:pPr>
        <w:pStyle w:val="EndNoteBibliography"/>
        <w:spacing w:line="360" w:lineRule="auto"/>
        <w:ind w:left="720" w:hanging="720"/>
        <w:rPr>
          <w:noProof/>
        </w:rPr>
      </w:pPr>
      <w:r w:rsidRPr="00F44210">
        <w:rPr>
          <w:noProof/>
        </w:rPr>
        <w:t>19.</w:t>
      </w:r>
      <w:r w:rsidRPr="00F44210">
        <w:rPr>
          <w:noProof/>
        </w:rPr>
        <w:tab/>
        <w:t xml:space="preserve">Cereceda P, Larrain H, Osses P, Farías M, Egaña I: </w:t>
      </w:r>
      <w:r w:rsidRPr="00F44210">
        <w:rPr>
          <w:b/>
          <w:noProof/>
        </w:rPr>
        <w:t>The spatial and temporal variability of fog and its relation to fog oases in the Atacama Desert, Chile</w:t>
      </w:r>
      <w:r w:rsidRPr="00F44210">
        <w:rPr>
          <w:noProof/>
        </w:rPr>
        <w:t xml:space="preserve">. </w:t>
      </w:r>
      <w:r w:rsidRPr="00F44210">
        <w:rPr>
          <w:i/>
          <w:noProof/>
        </w:rPr>
        <w:t xml:space="preserve">Atmospheric Res </w:t>
      </w:r>
      <w:r w:rsidRPr="00F44210">
        <w:rPr>
          <w:noProof/>
        </w:rPr>
        <w:t xml:space="preserve">2008, </w:t>
      </w:r>
      <w:r w:rsidRPr="00F44210">
        <w:rPr>
          <w:b/>
          <w:noProof/>
        </w:rPr>
        <w:t>87</w:t>
      </w:r>
      <w:r w:rsidRPr="00F44210">
        <w:rPr>
          <w:noProof/>
        </w:rPr>
        <w:t>:312-323.</w:t>
      </w:r>
    </w:p>
    <w:p w14:paraId="3B485CEC" w14:textId="77777777" w:rsidR="00F44210" w:rsidRPr="00F44210" w:rsidRDefault="00F44210" w:rsidP="00F44210">
      <w:pPr>
        <w:pStyle w:val="EndNoteBibliography"/>
        <w:spacing w:line="360" w:lineRule="auto"/>
        <w:ind w:left="720" w:hanging="720"/>
        <w:rPr>
          <w:noProof/>
        </w:rPr>
      </w:pPr>
      <w:r w:rsidRPr="00F44210">
        <w:rPr>
          <w:noProof/>
        </w:rPr>
        <w:lastRenderedPageBreak/>
        <w:t>20.</w:t>
      </w:r>
      <w:r w:rsidRPr="00F44210">
        <w:rPr>
          <w:noProof/>
        </w:rPr>
        <w:tab/>
        <w:t xml:space="preserve">Finstad K, Pfeiffer M, McNicol G, Barnes J, Demergasso C, Chong G, Amundson R: </w:t>
      </w:r>
      <w:r w:rsidRPr="00F44210">
        <w:rPr>
          <w:b/>
          <w:noProof/>
        </w:rPr>
        <w:t>Rates and geochemical processes of soil and salt crust formation in Salars of the Atacama Desert, Chile</w:t>
      </w:r>
      <w:r w:rsidRPr="00F44210">
        <w:rPr>
          <w:noProof/>
        </w:rPr>
        <w:t xml:space="preserve">. </w:t>
      </w:r>
      <w:r w:rsidRPr="00F44210">
        <w:rPr>
          <w:i/>
          <w:noProof/>
        </w:rPr>
        <w:t xml:space="preserve">Geoderma </w:t>
      </w:r>
      <w:r w:rsidRPr="00F44210">
        <w:rPr>
          <w:noProof/>
        </w:rPr>
        <w:t xml:space="preserve">2016, </w:t>
      </w:r>
      <w:r w:rsidRPr="00F44210">
        <w:rPr>
          <w:b/>
          <w:noProof/>
        </w:rPr>
        <w:t>284</w:t>
      </w:r>
      <w:r w:rsidRPr="00F44210">
        <w:rPr>
          <w:noProof/>
        </w:rPr>
        <w:t>:57-72.</w:t>
      </w:r>
    </w:p>
    <w:p w14:paraId="0E4C4256" w14:textId="77777777" w:rsidR="00F44210" w:rsidRPr="00F44210" w:rsidRDefault="00F44210" w:rsidP="00F44210">
      <w:pPr>
        <w:pStyle w:val="EndNoteBibliography"/>
        <w:spacing w:line="360" w:lineRule="auto"/>
        <w:ind w:left="720" w:hanging="720"/>
        <w:rPr>
          <w:noProof/>
        </w:rPr>
      </w:pPr>
      <w:r w:rsidRPr="00F44210">
        <w:rPr>
          <w:noProof/>
        </w:rPr>
        <w:t>21.</w:t>
      </w:r>
      <w:r w:rsidRPr="00F44210">
        <w:rPr>
          <w:noProof/>
        </w:rPr>
        <w:tab/>
        <w:t xml:space="preserve">Davila AF, Hawes I, Ascaso C, Wierzchos J: </w:t>
      </w:r>
      <w:r w:rsidRPr="00F44210">
        <w:rPr>
          <w:b/>
          <w:noProof/>
        </w:rPr>
        <w:t>Salt deliquescence drives photosynthesis in the hyperarid Atacama Desert</w:t>
      </w:r>
      <w:r w:rsidRPr="00F44210">
        <w:rPr>
          <w:noProof/>
        </w:rPr>
        <w:t xml:space="preserve">. </w:t>
      </w:r>
      <w:r w:rsidRPr="00F44210">
        <w:rPr>
          <w:i/>
          <w:noProof/>
        </w:rPr>
        <w:t xml:space="preserve">Environ Microbial </w:t>
      </w:r>
      <w:r w:rsidRPr="00F44210">
        <w:rPr>
          <w:noProof/>
        </w:rPr>
        <w:t>2013(DOI: 10.1111/1758-2229.12050).</w:t>
      </w:r>
    </w:p>
    <w:p w14:paraId="41A13888" w14:textId="77777777" w:rsidR="00F44210" w:rsidRPr="00F44210" w:rsidRDefault="00F44210" w:rsidP="00F44210">
      <w:pPr>
        <w:pStyle w:val="EndNoteBibliography"/>
        <w:spacing w:line="360" w:lineRule="auto"/>
        <w:ind w:left="720" w:hanging="720"/>
        <w:rPr>
          <w:noProof/>
        </w:rPr>
      </w:pPr>
      <w:r w:rsidRPr="00F44210">
        <w:rPr>
          <w:noProof/>
        </w:rPr>
        <w:t>22.</w:t>
      </w:r>
      <w:r w:rsidRPr="00F44210">
        <w:rPr>
          <w:noProof/>
        </w:rPr>
        <w:tab/>
        <w:t xml:space="preserve">Finstad KM, Probst AJ, Thomas BC, Andersen GL, Demergasso C, Echeverria A, Amundson RG, Banfield JF: </w:t>
      </w:r>
      <w:r w:rsidRPr="00F44210">
        <w:rPr>
          <w:b/>
          <w:noProof/>
        </w:rPr>
        <w:t>Microbial Community Structure and the Persistence of Cyanobacterial Populations in Salt Crusts of the Hyperarid Atacama Desert from Genome-Resolved Metagenomics</w:t>
      </w:r>
      <w:r w:rsidRPr="00F44210">
        <w:rPr>
          <w:noProof/>
        </w:rPr>
        <w:t xml:space="preserve">. </w:t>
      </w:r>
      <w:r w:rsidRPr="00F44210">
        <w:rPr>
          <w:i/>
          <w:noProof/>
        </w:rPr>
        <w:t xml:space="preserve">Front Microbiol </w:t>
      </w:r>
      <w:r w:rsidRPr="00F44210">
        <w:rPr>
          <w:noProof/>
        </w:rPr>
        <w:t xml:space="preserve">2017, </w:t>
      </w:r>
      <w:r w:rsidRPr="00F44210">
        <w:rPr>
          <w:b/>
          <w:noProof/>
        </w:rPr>
        <w:t>8</w:t>
      </w:r>
      <w:r w:rsidRPr="00F44210">
        <w:rPr>
          <w:noProof/>
        </w:rPr>
        <w:t>:1435.</w:t>
      </w:r>
    </w:p>
    <w:p w14:paraId="7E718F3A" w14:textId="77777777" w:rsidR="00F44210" w:rsidRPr="00F44210" w:rsidRDefault="00F44210" w:rsidP="00F44210">
      <w:pPr>
        <w:pStyle w:val="EndNoteBibliography"/>
        <w:spacing w:line="360" w:lineRule="auto"/>
        <w:ind w:left="720" w:hanging="720"/>
        <w:rPr>
          <w:noProof/>
        </w:rPr>
      </w:pPr>
      <w:r w:rsidRPr="00F44210">
        <w:rPr>
          <w:noProof/>
        </w:rPr>
        <w:t>23.</w:t>
      </w:r>
      <w:r w:rsidRPr="00F44210">
        <w:rPr>
          <w:noProof/>
        </w:rPr>
        <w:tab/>
        <w:t>Robinson CK, Wierzchos J, Black C, Crits-Christoph A, Ma B, Ravel J, Ascaso C, Artieda O, Valea S, Roldan M</w:t>
      </w:r>
      <w:r w:rsidRPr="00F44210">
        <w:rPr>
          <w:i/>
          <w:noProof/>
        </w:rPr>
        <w:t xml:space="preserve"> et al</w:t>
      </w:r>
      <w:r w:rsidRPr="00F44210">
        <w:rPr>
          <w:noProof/>
        </w:rPr>
        <w:t xml:space="preserve">: </w:t>
      </w:r>
      <w:r w:rsidRPr="00F44210">
        <w:rPr>
          <w:b/>
          <w:noProof/>
        </w:rPr>
        <w:t>Microbial diversity and the presence of algae in halite endolithic communities are correlated to atmospheric moisture in the hyper-arid zone of the Atacama Desert</w:t>
      </w:r>
      <w:r w:rsidRPr="00F44210">
        <w:rPr>
          <w:noProof/>
        </w:rPr>
        <w:t xml:space="preserve">. </w:t>
      </w:r>
      <w:r w:rsidRPr="00F44210">
        <w:rPr>
          <w:i/>
          <w:noProof/>
        </w:rPr>
        <w:t xml:space="preserve">Environ Microbiol </w:t>
      </w:r>
      <w:r w:rsidRPr="00F44210">
        <w:rPr>
          <w:noProof/>
        </w:rPr>
        <w:t xml:space="preserve">2015, </w:t>
      </w:r>
      <w:r w:rsidRPr="00F44210">
        <w:rPr>
          <w:b/>
          <w:noProof/>
        </w:rPr>
        <w:t>17</w:t>
      </w:r>
      <w:r w:rsidRPr="00F44210">
        <w:rPr>
          <w:noProof/>
        </w:rPr>
        <w:t>:299-315.</w:t>
      </w:r>
    </w:p>
    <w:p w14:paraId="06AC671F" w14:textId="77777777" w:rsidR="00F44210" w:rsidRPr="00F44210" w:rsidRDefault="00F44210" w:rsidP="00F44210">
      <w:pPr>
        <w:pStyle w:val="EndNoteBibliography"/>
        <w:spacing w:line="360" w:lineRule="auto"/>
        <w:ind w:left="720" w:hanging="720"/>
        <w:rPr>
          <w:noProof/>
        </w:rPr>
      </w:pPr>
      <w:r w:rsidRPr="00F44210">
        <w:rPr>
          <w:noProof/>
        </w:rPr>
        <w:t>24.</w:t>
      </w:r>
      <w:r w:rsidRPr="00F44210">
        <w:rPr>
          <w:noProof/>
        </w:rPr>
        <w:tab/>
        <w:t xml:space="preserve">Oren A: </w:t>
      </w:r>
      <w:r w:rsidRPr="00F44210">
        <w:rPr>
          <w:b/>
          <w:noProof/>
        </w:rPr>
        <w:t>Microbial life at high salt concentrations: phylogenetic and metabolic diversity</w:t>
      </w:r>
      <w:r w:rsidRPr="00F44210">
        <w:rPr>
          <w:noProof/>
        </w:rPr>
        <w:t xml:space="preserve">. </w:t>
      </w:r>
      <w:r w:rsidRPr="00F44210">
        <w:rPr>
          <w:i/>
          <w:noProof/>
        </w:rPr>
        <w:t xml:space="preserve">Saline Systems </w:t>
      </w:r>
      <w:r w:rsidRPr="00F44210">
        <w:rPr>
          <w:noProof/>
        </w:rPr>
        <w:t xml:space="preserve">2008, </w:t>
      </w:r>
      <w:r w:rsidRPr="00F44210">
        <w:rPr>
          <w:b/>
          <w:noProof/>
        </w:rPr>
        <w:t>4</w:t>
      </w:r>
      <w:r w:rsidRPr="00F44210">
        <w:rPr>
          <w:noProof/>
        </w:rPr>
        <w:t>:doi:10.1186/1746-1448-1184-1182.</w:t>
      </w:r>
    </w:p>
    <w:p w14:paraId="2504B746" w14:textId="77777777" w:rsidR="00F44210" w:rsidRPr="00F44210" w:rsidRDefault="00F44210" w:rsidP="00F44210">
      <w:pPr>
        <w:pStyle w:val="EndNoteBibliography"/>
        <w:spacing w:line="360" w:lineRule="auto"/>
        <w:ind w:left="720" w:hanging="720"/>
        <w:rPr>
          <w:noProof/>
        </w:rPr>
      </w:pPr>
      <w:r w:rsidRPr="00F44210">
        <w:rPr>
          <w:noProof/>
        </w:rPr>
        <w:t>25.</w:t>
      </w:r>
      <w:r w:rsidRPr="00F44210">
        <w:rPr>
          <w:noProof/>
        </w:rPr>
        <w:tab/>
        <w:t xml:space="preserve">Gunde-Cimerman N, Plemenitas A, Oren A: </w:t>
      </w:r>
      <w:r w:rsidRPr="00F44210">
        <w:rPr>
          <w:b/>
          <w:noProof/>
        </w:rPr>
        <w:t>Strategies of adaptation of microorganisms of the three domains of life to high salt concentrations</w:t>
      </w:r>
      <w:r w:rsidRPr="00F44210">
        <w:rPr>
          <w:noProof/>
        </w:rPr>
        <w:t xml:space="preserve">. </w:t>
      </w:r>
      <w:r w:rsidRPr="00F44210">
        <w:rPr>
          <w:i/>
          <w:noProof/>
        </w:rPr>
        <w:t xml:space="preserve">FEMS Microbiol Rev </w:t>
      </w:r>
      <w:r w:rsidRPr="00F44210">
        <w:rPr>
          <w:noProof/>
        </w:rPr>
        <w:t xml:space="preserve">2018, </w:t>
      </w:r>
      <w:r w:rsidRPr="00F44210">
        <w:rPr>
          <w:b/>
          <w:noProof/>
        </w:rPr>
        <w:t>42</w:t>
      </w:r>
      <w:r w:rsidRPr="00F44210">
        <w:rPr>
          <w:noProof/>
        </w:rPr>
        <w:t>(3):353-375.</w:t>
      </w:r>
    </w:p>
    <w:p w14:paraId="67B36B00" w14:textId="77777777" w:rsidR="00F44210" w:rsidRPr="00F44210" w:rsidRDefault="00F44210" w:rsidP="00F44210">
      <w:pPr>
        <w:pStyle w:val="EndNoteBibliography"/>
        <w:spacing w:line="360" w:lineRule="auto"/>
        <w:ind w:left="720" w:hanging="720"/>
        <w:rPr>
          <w:noProof/>
        </w:rPr>
      </w:pPr>
      <w:r w:rsidRPr="00F44210">
        <w:rPr>
          <w:noProof/>
        </w:rPr>
        <w:t>26.</w:t>
      </w:r>
      <w:r w:rsidRPr="00F44210">
        <w:rPr>
          <w:noProof/>
        </w:rPr>
        <w:tab/>
        <w:t>Hamm JN, Erdmann S, Eloe-Fadrosh EA, Angeloni A, Zhong L, Brownlee C, Williams TJ, Barton K, Carswell S, Smith MA</w:t>
      </w:r>
      <w:r w:rsidRPr="00F44210">
        <w:rPr>
          <w:i/>
          <w:noProof/>
        </w:rPr>
        <w:t xml:space="preserve"> et al</w:t>
      </w:r>
      <w:r w:rsidRPr="00F44210">
        <w:rPr>
          <w:noProof/>
        </w:rPr>
        <w:t xml:space="preserve">: </w:t>
      </w:r>
      <w:r w:rsidRPr="00F44210">
        <w:rPr>
          <w:b/>
          <w:noProof/>
        </w:rPr>
        <w:t>Unexpected host dependency of Antarctic Nanohaloarchaeota</w:t>
      </w:r>
      <w:r w:rsidRPr="00F44210">
        <w:rPr>
          <w:noProof/>
        </w:rPr>
        <w:t xml:space="preserve">. </w:t>
      </w:r>
      <w:r w:rsidRPr="00F44210">
        <w:rPr>
          <w:i/>
          <w:noProof/>
        </w:rPr>
        <w:t xml:space="preserve">Proc Natl Acad Sci U S A </w:t>
      </w:r>
      <w:r w:rsidRPr="00F44210">
        <w:rPr>
          <w:noProof/>
        </w:rPr>
        <w:t xml:space="preserve">2019, </w:t>
      </w:r>
      <w:r w:rsidRPr="00F44210">
        <w:rPr>
          <w:b/>
          <w:noProof/>
        </w:rPr>
        <w:t>116</w:t>
      </w:r>
      <w:r w:rsidRPr="00F44210">
        <w:rPr>
          <w:noProof/>
        </w:rPr>
        <w:t>(29):14661-14670.</w:t>
      </w:r>
    </w:p>
    <w:p w14:paraId="106FC4D0" w14:textId="77777777" w:rsidR="00F44210" w:rsidRPr="00F44210" w:rsidRDefault="00F44210" w:rsidP="00F44210">
      <w:pPr>
        <w:pStyle w:val="EndNoteBibliography"/>
        <w:spacing w:line="360" w:lineRule="auto"/>
        <w:ind w:left="720" w:hanging="720"/>
        <w:rPr>
          <w:noProof/>
        </w:rPr>
      </w:pPr>
      <w:r w:rsidRPr="00F44210">
        <w:rPr>
          <w:noProof/>
        </w:rPr>
        <w:t>27.</w:t>
      </w:r>
      <w:r w:rsidRPr="00F44210">
        <w:rPr>
          <w:noProof/>
        </w:rPr>
        <w:tab/>
        <w:t xml:space="preserve">Uritskiy G, Tisza MJ, Gelsinger DR, Munn A, Taylor J, DiRuggiero J: </w:t>
      </w:r>
      <w:r w:rsidRPr="00F44210">
        <w:rPr>
          <w:b/>
          <w:noProof/>
        </w:rPr>
        <w:t>Cellular life from the three domains and viruses are transcriptionally active in a hypersaline desert community</w:t>
      </w:r>
      <w:r w:rsidRPr="00F44210">
        <w:rPr>
          <w:noProof/>
        </w:rPr>
        <w:t xml:space="preserve">. </w:t>
      </w:r>
      <w:r w:rsidRPr="00F44210">
        <w:rPr>
          <w:i/>
          <w:noProof/>
        </w:rPr>
        <w:t xml:space="preserve">bioRxiv </w:t>
      </w:r>
      <w:r w:rsidRPr="00F44210">
        <w:rPr>
          <w:noProof/>
        </w:rPr>
        <w:t>2019:839134.</w:t>
      </w:r>
    </w:p>
    <w:p w14:paraId="7A4229E1" w14:textId="77777777" w:rsidR="00F44210" w:rsidRPr="00F44210" w:rsidRDefault="00F44210" w:rsidP="00F44210">
      <w:pPr>
        <w:pStyle w:val="EndNoteBibliography"/>
        <w:spacing w:line="360" w:lineRule="auto"/>
        <w:ind w:left="720" w:hanging="720"/>
        <w:rPr>
          <w:noProof/>
        </w:rPr>
      </w:pPr>
      <w:r w:rsidRPr="00F44210">
        <w:rPr>
          <w:noProof/>
        </w:rPr>
        <w:t>28.</w:t>
      </w:r>
      <w:r w:rsidRPr="00F44210">
        <w:rPr>
          <w:noProof/>
        </w:rPr>
        <w:tab/>
        <w:t xml:space="preserve">Gelsinger DR, Uritskiy G, Reddy R, Munn A, Farney K, DiRuggiero J: </w:t>
      </w:r>
      <w:r w:rsidRPr="00F44210">
        <w:rPr>
          <w:b/>
          <w:noProof/>
        </w:rPr>
        <w:t>Regulatory Noncoding Small RNAs Are Diverse and Abundant in an Extremophilic Microbial Community</w:t>
      </w:r>
      <w:r w:rsidRPr="00F44210">
        <w:rPr>
          <w:noProof/>
        </w:rPr>
        <w:t xml:space="preserve">. </w:t>
      </w:r>
      <w:r w:rsidRPr="00F44210">
        <w:rPr>
          <w:i/>
          <w:noProof/>
        </w:rPr>
        <w:t xml:space="preserve">mSystems </w:t>
      </w:r>
      <w:r w:rsidRPr="00F44210">
        <w:rPr>
          <w:noProof/>
        </w:rPr>
        <w:t xml:space="preserve">2020, </w:t>
      </w:r>
      <w:r w:rsidRPr="00F44210">
        <w:rPr>
          <w:b/>
          <w:noProof/>
        </w:rPr>
        <w:t>5</w:t>
      </w:r>
      <w:r w:rsidRPr="00F44210">
        <w:rPr>
          <w:noProof/>
        </w:rPr>
        <w:t>(1).</w:t>
      </w:r>
    </w:p>
    <w:p w14:paraId="5E92BE8F" w14:textId="77777777" w:rsidR="00F44210" w:rsidRPr="00F44210" w:rsidRDefault="00F44210" w:rsidP="00F44210">
      <w:pPr>
        <w:pStyle w:val="EndNoteBibliography"/>
        <w:spacing w:line="360" w:lineRule="auto"/>
        <w:ind w:left="720" w:hanging="720"/>
        <w:rPr>
          <w:noProof/>
        </w:rPr>
      </w:pPr>
      <w:r w:rsidRPr="00F44210">
        <w:rPr>
          <w:noProof/>
        </w:rPr>
        <w:lastRenderedPageBreak/>
        <w:t>29.</w:t>
      </w:r>
      <w:r w:rsidRPr="00F44210">
        <w:rPr>
          <w:noProof/>
        </w:rPr>
        <w:tab/>
        <w:t xml:space="preserve">Seyedkarimi MS, Aramvash A, Ramezani R: </w:t>
      </w:r>
      <w:r w:rsidRPr="00F44210">
        <w:rPr>
          <w:b/>
          <w:noProof/>
        </w:rPr>
        <w:t>High production of bacteriorhodopsin from wild type Halobacterium salinarum</w:t>
      </w:r>
      <w:r w:rsidRPr="00F44210">
        <w:rPr>
          <w:noProof/>
        </w:rPr>
        <w:t xml:space="preserve">. </w:t>
      </w:r>
      <w:r w:rsidRPr="00F44210">
        <w:rPr>
          <w:i/>
          <w:noProof/>
        </w:rPr>
        <w:t xml:space="preserve">Extremophiles </w:t>
      </w:r>
      <w:r w:rsidRPr="00F44210">
        <w:rPr>
          <w:noProof/>
        </w:rPr>
        <w:t xml:space="preserve">2015, </w:t>
      </w:r>
      <w:r w:rsidRPr="00F44210">
        <w:rPr>
          <w:b/>
          <w:noProof/>
        </w:rPr>
        <w:t>19</w:t>
      </w:r>
      <w:r w:rsidRPr="00F44210">
        <w:rPr>
          <w:noProof/>
        </w:rPr>
        <w:t>(5):1021-1028.</w:t>
      </w:r>
    </w:p>
    <w:p w14:paraId="674CC88D" w14:textId="77777777" w:rsidR="00F44210" w:rsidRPr="00F44210" w:rsidRDefault="00F44210" w:rsidP="00F44210">
      <w:pPr>
        <w:pStyle w:val="EndNoteBibliography"/>
        <w:spacing w:line="360" w:lineRule="auto"/>
        <w:ind w:left="720" w:hanging="720"/>
        <w:rPr>
          <w:noProof/>
        </w:rPr>
      </w:pPr>
      <w:r w:rsidRPr="00F44210">
        <w:rPr>
          <w:noProof/>
        </w:rPr>
        <w:t>30.</w:t>
      </w:r>
      <w:r w:rsidRPr="00F44210">
        <w:rPr>
          <w:noProof/>
        </w:rPr>
        <w:tab/>
        <w:t xml:space="preserve">Oren A: </w:t>
      </w:r>
      <w:r w:rsidRPr="00F44210">
        <w:rPr>
          <w:b/>
          <w:noProof/>
        </w:rPr>
        <w:t>Halophilic archaea on Earth and in space: growth and survival under extreme conditions</w:t>
      </w:r>
      <w:r w:rsidRPr="00F44210">
        <w:rPr>
          <w:noProof/>
        </w:rPr>
        <w:t xml:space="preserve">. </w:t>
      </w:r>
      <w:r w:rsidRPr="00F44210">
        <w:rPr>
          <w:i/>
          <w:noProof/>
        </w:rPr>
        <w:t xml:space="preserve">Philos Trans A Math Phys Eng Sci </w:t>
      </w:r>
      <w:r w:rsidRPr="00F44210">
        <w:rPr>
          <w:noProof/>
        </w:rPr>
        <w:t xml:space="preserve">2014, </w:t>
      </w:r>
      <w:r w:rsidRPr="00F44210">
        <w:rPr>
          <w:b/>
          <w:noProof/>
        </w:rPr>
        <w:t>372</w:t>
      </w:r>
      <w:r w:rsidRPr="00F44210">
        <w:rPr>
          <w:noProof/>
        </w:rPr>
        <w:t>(2030).</w:t>
      </w:r>
    </w:p>
    <w:p w14:paraId="5645E203" w14:textId="77777777" w:rsidR="00F44210" w:rsidRPr="00F44210" w:rsidRDefault="00F44210" w:rsidP="00F44210">
      <w:pPr>
        <w:pStyle w:val="EndNoteBibliography"/>
        <w:spacing w:line="360" w:lineRule="auto"/>
        <w:ind w:left="720" w:hanging="720"/>
        <w:rPr>
          <w:noProof/>
        </w:rPr>
      </w:pPr>
      <w:r w:rsidRPr="00F44210">
        <w:rPr>
          <w:noProof/>
        </w:rPr>
        <w:t>31.</w:t>
      </w:r>
      <w:r w:rsidRPr="00F44210">
        <w:rPr>
          <w:noProof/>
        </w:rPr>
        <w:tab/>
        <w:t xml:space="preserve">Kepner RL, Pratt JR: </w:t>
      </w:r>
      <w:r w:rsidRPr="00F44210">
        <w:rPr>
          <w:b/>
          <w:noProof/>
        </w:rPr>
        <w:t>Use of fluorochromes for direct enumeration of total bacteria in environmental samples:  Past and present</w:t>
      </w:r>
      <w:r w:rsidRPr="00F44210">
        <w:rPr>
          <w:noProof/>
        </w:rPr>
        <w:t xml:space="preserve">. </w:t>
      </w:r>
      <w:r w:rsidRPr="00F44210">
        <w:rPr>
          <w:i/>
          <w:noProof/>
        </w:rPr>
        <w:t xml:space="preserve">Microbiological Reviews </w:t>
      </w:r>
      <w:r w:rsidRPr="00F44210">
        <w:rPr>
          <w:noProof/>
        </w:rPr>
        <w:t xml:space="preserve">1994, </w:t>
      </w:r>
      <w:r w:rsidRPr="00F44210">
        <w:rPr>
          <w:b/>
          <w:noProof/>
        </w:rPr>
        <w:t>58</w:t>
      </w:r>
      <w:r w:rsidRPr="00F44210">
        <w:rPr>
          <w:noProof/>
        </w:rPr>
        <w:t>:603-615.</w:t>
      </w:r>
    </w:p>
    <w:p w14:paraId="410E1284" w14:textId="77777777" w:rsidR="00F44210" w:rsidRPr="00F44210" w:rsidRDefault="00F44210" w:rsidP="00F44210">
      <w:pPr>
        <w:pStyle w:val="EndNoteBibliography"/>
        <w:spacing w:line="360" w:lineRule="auto"/>
        <w:ind w:left="720" w:hanging="720"/>
        <w:rPr>
          <w:noProof/>
        </w:rPr>
      </w:pPr>
      <w:r w:rsidRPr="00F44210">
        <w:rPr>
          <w:noProof/>
        </w:rPr>
        <w:t>32.</w:t>
      </w:r>
      <w:r w:rsidRPr="00F44210">
        <w:rPr>
          <w:noProof/>
        </w:rPr>
        <w:tab/>
        <w:t xml:space="preserve">Needham DM, Fuhrman JA: </w:t>
      </w:r>
      <w:r w:rsidRPr="00F44210">
        <w:rPr>
          <w:b/>
          <w:noProof/>
        </w:rPr>
        <w:t>Pronounced daily succession of phytoplankton, archaea and bacteria following a spring bloom</w:t>
      </w:r>
      <w:r w:rsidRPr="00F44210">
        <w:rPr>
          <w:noProof/>
        </w:rPr>
        <w:t xml:space="preserve">. </w:t>
      </w:r>
      <w:r w:rsidRPr="00F44210">
        <w:rPr>
          <w:i/>
          <w:noProof/>
        </w:rPr>
        <w:t xml:space="preserve">Nat Microbiol </w:t>
      </w:r>
      <w:r w:rsidRPr="00F44210">
        <w:rPr>
          <w:noProof/>
        </w:rPr>
        <w:t xml:space="preserve">2016, </w:t>
      </w:r>
      <w:r w:rsidRPr="00F44210">
        <w:rPr>
          <w:b/>
          <w:noProof/>
        </w:rPr>
        <w:t>1</w:t>
      </w:r>
      <w:r w:rsidRPr="00F44210">
        <w:rPr>
          <w:noProof/>
        </w:rPr>
        <w:t>:16005.</w:t>
      </w:r>
    </w:p>
    <w:p w14:paraId="6ED91B0B" w14:textId="77777777" w:rsidR="00F44210" w:rsidRPr="00F44210" w:rsidRDefault="00F44210" w:rsidP="00F44210">
      <w:pPr>
        <w:pStyle w:val="EndNoteBibliography"/>
        <w:spacing w:line="360" w:lineRule="auto"/>
        <w:ind w:left="720" w:hanging="720"/>
        <w:rPr>
          <w:noProof/>
        </w:rPr>
      </w:pPr>
      <w:r w:rsidRPr="00F44210">
        <w:rPr>
          <w:noProof/>
        </w:rPr>
        <w:t>33.</w:t>
      </w:r>
      <w:r w:rsidRPr="00F44210">
        <w:rPr>
          <w:noProof/>
        </w:rPr>
        <w:tab/>
        <w:t>Bolyen E, Rideout JR, Dillon MR, Bokulich NA, Abnet CC, Al-Ghalith GA, Alexander H, Alm EJ, Arumugam M, Asnicar F</w:t>
      </w:r>
      <w:r w:rsidRPr="00F44210">
        <w:rPr>
          <w:i/>
          <w:noProof/>
        </w:rPr>
        <w:t xml:space="preserve"> et al</w:t>
      </w:r>
      <w:r w:rsidRPr="00F44210">
        <w:rPr>
          <w:noProof/>
        </w:rPr>
        <w:t xml:space="preserve">: </w:t>
      </w:r>
      <w:r w:rsidRPr="00F44210">
        <w:rPr>
          <w:b/>
          <w:noProof/>
        </w:rPr>
        <w:t>Author Correction: Reproducible, interactive, scalable and extensible microbiome data science using QIIME 2</w:t>
      </w:r>
      <w:r w:rsidRPr="00F44210">
        <w:rPr>
          <w:noProof/>
        </w:rPr>
        <w:t xml:space="preserve">. </w:t>
      </w:r>
      <w:r w:rsidRPr="00F44210">
        <w:rPr>
          <w:i/>
          <w:noProof/>
        </w:rPr>
        <w:t xml:space="preserve">Nat Biotechnol </w:t>
      </w:r>
      <w:r w:rsidRPr="00F44210">
        <w:rPr>
          <w:noProof/>
        </w:rPr>
        <w:t xml:space="preserve">2019, </w:t>
      </w:r>
      <w:r w:rsidRPr="00F44210">
        <w:rPr>
          <w:b/>
          <w:noProof/>
        </w:rPr>
        <w:t>37</w:t>
      </w:r>
      <w:r w:rsidRPr="00F44210">
        <w:rPr>
          <w:noProof/>
        </w:rPr>
        <w:t>(9):1091.</w:t>
      </w:r>
    </w:p>
    <w:p w14:paraId="0EA742EF" w14:textId="77777777" w:rsidR="00F44210" w:rsidRPr="00F44210" w:rsidRDefault="00F44210" w:rsidP="00F44210">
      <w:pPr>
        <w:pStyle w:val="EndNoteBibliography"/>
        <w:spacing w:line="360" w:lineRule="auto"/>
        <w:ind w:left="720" w:hanging="720"/>
        <w:rPr>
          <w:noProof/>
        </w:rPr>
      </w:pPr>
      <w:r w:rsidRPr="00F44210">
        <w:rPr>
          <w:noProof/>
        </w:rPr>
        <w:t>34.</w:t>
      </w:r>
      <w:r w:rsidRPr="00F44210">
        <w:rPr>
          <w:noProof/>
        </w:rPr>
        <w:tab/>
        <w:t xml:space="preserve">Callahan BJ, McMurdie PJ, Rosen MJ, Han AW, Johnson AJ, Holmes SP: </w:t>
      </w:r>
      <w:r w:rsidRPr="00F44210">
        <w:rPr>
          <w:b/>
          <w:noProof/>
        </w:rPr>
        <w:t>DADA2: High-resolution sample inference from Illumina amplicon data</w:t>
      </w:r>
      <w:r w:rsidRPr="00F44210">
        <w:rPr>
          <w:noProof/>
        </w:rPr>
        <w:t xml:space="preserve">. </w:t>
      </w:r>
      <w:r w:rsidRPr="00F44210">
        <w:rPr>
          <w:i/>
          <w:noProof/>
        </w:rPr>
        <w:t xml:space="preserve">Nat Methods </w:t>
      </w:r>
      <w:r w:rsidRPr="00F44210">
        <w:rPr>
          <w:noProof/>
        </w:rPr>
        <w:t xml:space="preserve">2016, </w:t>
      </w:r>
      <w:r w:rsidRPr="00F44210">
        <w:rPr>
          <w:b/>
          <w:noProof/>
        </w:rPr>
        <w:t>13</w:t>
      </w:r>
      <w:r w:rsidRPr="00F44210">
        <w:rPr>
          <w:noProof/>
        </w:rPr>
        <w:t>(7):581-583.</w:t>
      </w:r>
    </w:p>
    <w:p w14:paraId="79B79F63" w14:textId="77777777" w:rsidR="00F44210" w:rsidRPr="00F44210" w:rsidRDefault="00F44210" w:rsidP="00F44210">
      <w:pPr>
        <w:pStyle w:val="EndNoteBibliography"/>
        <w:spacing w:line="360" w:lineRule="auto"/>
        <w:ind w:left="720" w:hanging="720"/>
        <w:rPr>
          <w:noProof/>
        </w:rPr>
      </w:pPr>
      <w:r w:rsidRPr="00F44210">
        <w:rPr>
          <w:noProof/>
        </w:rPr>
        <w:t>35.</w:t>
      </w:r>
      <w:r w:rsidRPr="00F44210">
        <w:rPr>
          <w:noProof/>
        </w:rPr>
        <w:tab/>
        <w:t xml:space="preserve">Quast C, Pruesse E, Yilmaz P, Gerken J, Schweer T, Yarza P, Peplies J, Glockner FO: </w:t>
      </w:r>
      <w:r w:rsidRPr="00F44210">
        <w:rPr>
          <w:b/>
          <w:noProof/>
        </w:rPr>
        <w:t>The SILVA ribosomal RNA gene database project: improved data processing and web-based tools</w:t>
      </w:r>
      <w:r w:rsidRPr="00F44210">
        <w:rPr>
          <w:noProof/>
        </w:rPr>
        <w:t xml:space="preserve">. </w:t>
      </w:r>
      <w:r w:rsidRPr="00F44210">
        <w:rPr>
          <w:i/>
          <w:noProof/>
        </w:rPr>
        <w:t xml:space="preserve">Nucleic Acids Res </w:t>
      </w:r>
      <w:r w:rsidRPr="00F44210">
        <w:rPr>
          <w:noProof/>
        </w:rPr>
        <w:t xml:space="preserve">2013, </w:t>
      </w:r>
      <w:r w:rsidRPr="00F44210">
        <w:rPr>
          <w:b/>
          <w:noProof/>
        </w:rPr>
        <w:t>41</w:t>
      </w:r>
      <w:r w:rsidRPr="00F44210">
        <w:rPr>
          <w:noProof/>
        </w:rPr>
        <w:t>(Database issue):D590-596.</w:t>
      </w:r>
    </w:p>
    <w:p w14:paraId="4AC944AF" w14:textId="77777777" w:rsidR="00F44210" w:rsidRPr="00F44210" w:rsidRDefault="00F44210" w:rsidP="00F44210">
      <w:pPr>
        <w:pStyle w:val="EndNoteBibliography"/>
        <w:spacing w:line="360" w:lineRule="auto"/>
        <w:ind w:left="720" w:hanging="720"/>
        <w:rPr>
          <w:noProof/>
        </w:rPr>
      </w:pPr>
      <w:r w:rsidRPr="00F44210">
        <w:rPr>
          <w:noProof/>
        </w:rPr>
        <w:t>36.</w:t>
      </w:r>
      <w:r w:rsidRPr="00F44210">
        <w:rPr>
          <w:noProof/>
        </w:rPr>
        <w:tab/>
        <w:t>Bolyen E, Rideout JR, Dillon MR, Bokulich NA, Abnet CC, Al-Ghalith GA, Alexander H, Alm EJ, Arumugam M, Asnicar F</w:t>
      </w:r>
      <w:r w:rsidRPr="00F44210">
        <w:rPr>
          <w:i/>
          <w:noProof/>
        </w:rPr>
        <w:t xml:space="preserve"> et al</w:t>
      </w:r>
      <w:r w:rsidRPr="00F44210">
        <w:rPr>
          <w:noProof/>
        </w:rPr>
        <w:t xml:space="preserve">: </w:t>
      </w:r>
      <w:r w:rsidRPr="00F44210">
        <w:rPr>
          <w:b/>
          <w:noProof/>
        </w:rPr>
        <w:t>Reproducible, interactive, scalable and extensible microbiome data science using QIIME 2</w:t>
      </w:r>
      <w:r w:rsidRPr="00F44210">
        <w:rPr>
          <w:noProof/>
        </w:rPr>
        <w:t xml:space="preserve">. </w:t>
      </w:r>
      <w:r w:rsidRPr="00F44210">
        <w:rPr>
          <w:i/>
          <w:noProof/>
        </w:rPr>
        <w:t xml:space="preserve">Nat Biotechnol </w:t>
      </w:r>
      <w:r w:rsidRPr="00F44210">
        <w:rPr>
          <w:noProof/>
        </w:rPr>
        <w:t xml:space="preserve">2019, </w:t>
      </w:r>
      <w:r w:rsidRPr="00F44210">
        <w:rPr>
          <w:b/>
          <w:noProof/>
        </w:rPr>
        <w:t>37</w:t>
      </w:r>
      <w:r w:rsidRPr="00F44210">
        <w:rPr>
          <w:noProof/>
        </w:rPr>
        <w:t>(8):852-857.</w:t>
      </w:r>
    </w:p>
    <w:p w14:paraId="0B220B02" w14:textId="77777777" w:rsidR="00F44210" w:rsidRPr="00F44210" w:rsidRDefault="00F44210" w:rsidP="00F44210">
      <w:pPr>
        <w:pStyle w:val="EndNoteBibliography"/>
        <w:spacing w:line="360" w:lineRule="auto"/>
        <w:ind w:left="720" w:hanging="720"/>
        <w:rPr>
          <w:noProof/>
        </w:rPr>
      </w:pPr>
      <w:r w:rsidRPr="00F44210">
        <w:rPr>
          <w:noProof/>
        </w:rPr>
        <w:t>37.</w:t>
      </w:r>
      <w:r w:rsidRPr="00F44210">
        <w:rPr>
          <w:noProof/>
        </w:rPr>
        <w:tab/>
        <w:t>Tucker CM, Cadotte MW, Carvalho SB, Davies TJ, Ferrier S, Fritz SA, Grenyer R, Helmus MR, Jin LS, Mooers AO</w:t>
      </w:r>
      <w:r w:rsidRPr="00F44210">
        <w:rPr>
          <w:i/>
          <w:noProof/>
        </w:rPr>
        <w:t xml:space="preserve"> et al</w:t>
      </w:r>
      <w:r w:rsidRPr="00F44210">
        <w:rPr>
          <w:noProof/>
        </w:rPr>
        <w:t xml:space="preserve">: </w:t>
      </w:r>
      <w:r w:rsidRPr="00F44210">
        <w:rPr>
          <w:b/>
          <w:noProof/>
        </w:rPr>
        <w:t>A guide to phylogenetic metrics for conservation, community ecology and macroecology</w:t>
      </w:r>
      <w:r w:rsidRPr="00F44210">
        <w:rPr>
          <w:noProof/>
        </w:rPr>
        <w:t xml:space="preserve">. </w:t>
      </w:r>
      <w:r w:rsidRPr="00F44210">
        <w:rPr>
          <w:i/>
          <w:noProof/>
        </w:rPr>
        <w:t xml:space="preserve">Biol Rev Camb Philos Soc </w:t>
      </w:r>
      <w:r w:rsidRPr="00F44210">
        <w:rPr>
          <w:noProof/>
        </w:rPr>
        <w:t xml:space="preserve">2017, </w:t>
      </w:r>
      <w:r w:rsidRPr="00F44210">
        <w:rPr>
          <w:b/>
          <w:noProof/>
        </w:rPr>
        <w:t>92</w:t>
      </w:r>
      <w:r w:rsidRPr="00F44210">
        <w:rPr>
          <w:noProof/>
        </w:rPr>
        <w:t>(2):698-715.</w:t>
      </w:r>
    </w:p>
    <w:p w14:paraId="322C4D31" w14:textId="77777777" w:rsidR="00F44210" w:rsidRPr="00F44210" w:rsidRDefault="00F44210" w:rsidP="00F44210">
      <w:pPr>
        <w:pStyle w:val="EndNoteBibliography"/>
        <w:spacing w:line="360" w:lineRule="auto"/>
        <w:ind w:left="720" w:hanging="720"/>
        <w:rPr>
          <w:noProof/>
        </w:rPr>
      </w:pPr>
      <w:r w:rsidRPr="00F44210">
        <w:rPr>
          <w:noProof/>
        </w:rPr>
        <w:t>38.</w:t>
      </w:r>
      <w:r w:rsidRPr="00F44210">
        <w:rPr>
          <w:noProof/>
        </w:rPr>
        <w:tab/>
        <w:t xml:space="preserve">Mandal S, Van Treuren W, White RA, Eggesbo M, Knight R, Peddada SD: </w:t>
      </w:r>
      <w:r w:rsidRPr="00F44210">
        <w:rPr>
          <w:b/>
          <w:noProof/>
        </w:rPr>
        <w:t>Analysis of composition of microbiomes: a novel method for studying microbial composition</w:t>
      </w:r>
      <w:r w:rsidRPr="00F44210">
        <w:rPr>
          <w:noProof/>
        </w:rPr>
        <w:t xml:space="preserve">. </w:t>
      </w:r>
      <w:r w:rsidRPr="00F44210">
        <w:rPr>
          <w:i/>
          <w:noProof/>
        </w:rPr>
        <w:t xml:space="preserve">Microb Ecol Health Dis </w:t>
      </w:r>
      <w:r w:rsidRPr="00F44210">
        <w:rPr>
          <w:noProof/>
        </w:rPr>
        <w:t xml:space="preserve">2015, </w:t>
      </w:r>
      <w:r w:rsidRPr="00F44210">
        <w:rPr>
          <w:b/>
          <w:noProof/>
        </w:rPr>
        <w:t>26</w:t>
      </w:r>
      <w:r w:rsidRPr="00F44210">
        <w:rPr>
          <w:noProof/>
        </w:rPr>
        <w:t>:27663.</w:t>
      </w:r>
    </w:p>
    <w:p w14:paraId="5CE72501" w14:textId="77777777" w:rsidR="00F44210" w:rsidRPr="00F44210" w:rsidRDefault="00F44210" w:rsidP="00F44210">
      <w:pPr>
        <w:pStyle w:val="EndNoteBibliography"/>
        <w:spacing w:line="360" w:lineRule="auto"/>
        <w:ind w:left="720" w:hanging="720"/>
        <w:rPr>
          <w:noProof/>
        </w:rPr>
      </w:pPr>
      <w:r w:rsidRPr="00F44210">
        <w:rPr>
          <w:noProof/>
        </w:rPr>
        <w:t>39.</w:t>
      </w:r>
      <w:r w:rsidRPr="00F44210">
        <w:rPr>
          <w:noProof/>
        </w:rPr>
        <w:tab/>
        <w:t xml:space="preserve">Evans S, Martiny JB, Allison SD: </w:t>
      </w:r>
      <w:r w:rsidRPr="00F44210">
        <w:rPr>
          <w:b/>
          <w:noProof/>
        </w:rPr>
        <w:t>Effects of dispersal and selection on stochastic assembly in microbial communities</w:t>
      </w:r>
      <w:r w:rsidRPr="00F44210">
        <w:rPr>
          <w:noProof/>
        </w:rPr>
        <w:t xml:space="preserve">. </w:t>
      </w:r>
      <w:r w:rsidRPr="00F44210">
        <w:rPr>
          <w:i/>
          <w:noProof/>
        </w:rPr>
        <w:t xml:space="preserve">ISME J </w:t>
      </w:r>
      <w:r w:rsidRPr="00F44210">
        <w:rPr>
          <w:noProof/>
        </w:rPr>
        <w:t xml:space="preserve">2017, </w:t>
      </w:r>
      <w:r w:rsidRPr="00F44210">
        <w:rPr>
          <w:b/>
          <w:noProof/>
        </w:rPr>
        <w:t>11</w:t>
      </w:r>
      <w:r w:rsidRPr="00F44210">
        <w:rPr>
          <w:noProof/>
        </w:rPr>
        <w:t>(1):176-185.</w:t>
      </w:r>
    </w:p>
    <w:p w14:paraId="1218CCDB" w14:textId="77777777" w:rsidR="00F44210" w:rsidRPr="00F44210" w:rsidRDefault="00F44210" w:rsidP="00F44210">
      <w:pPr>
        <w:pStyle w:val="EndNoteBibliography"/>
        <w:spacing w:line="360" w:lineRule="auto"/>
        <w:ind w:left="720" w:hanging="720"/>
        <w:rPr>
          <w:noProof/>
        </w:rPr>
      </w:pPr>
      <w:r w:rsidRPr="00F44210">
        <w:rPr>
          <w:noProof/>
        </w:rPr>
        <w:lastRenderedPageBreak/>
        <w:t>40.</w:t>
      </w:r>
      <w:r w:rsidRPr="00F44210">
        <w:rPr>
          <w:noProof/>
        </w:rPr>
        <w:tab/>
        <w:t>Nemergut DR, Schmidt SK, Fukami T, O'Neill SP, Bilinski TM, Stanish LF, Knelman JE, Darcy JL, Lynch RC, Wickey P</w:t>
      </w:r>
      <w:r w:rsidRPr="00F44210">
        <w:rPr>
          <w:i/>
          <w:noProof/>
        </w:rPr>
        <w:t xml:space="preserve"> et al</w:t>
      </w:r>
      <w:r w:rsidRPr="00F44210">
        <w:rPr>
          <w:noProof/>
        </w:rPr>
        <w:t xml:space="preserve">: </w:t>
      </w:r>
      <w:r w:rsidRPr="00F44210">
        <w:rPr>
          <w:b/>
          <w:noProof/>
        </w:rPr>
        <w:t>Patterns and processes of microbial community assembly</w:t>
      </w:r>
      <w:r w:rsidRPr="00F44210">
        <w:rPr>
          <w:noProof/>
        </w:rPr>
        <w:t xml:space="preserve">. </w:t>
      </w:r>
      <w:r w:rsidRPr="00F44210">
        <w:rPr>
          <w:i/>
          <w:noProof/>
        </w:rPr>
        <w:t xml:space="preserve">Microbiol Mol Biol Rev </w:t>
      </w:r>
      <w:r w:rsidRPr="00F44210">
        <w:rPr>
          <w:noProof/>
        </w:rPr>
        <w:t xml:space="preserve">2013, </w:t>
      </w:r>
      <w:r w:rsidRPr="00F44210">
        <w:rPr>
          <w:b/>
          <w:noProof/>
        </w:rPr>
        <w:t>77</w:t>
      </w:r>
      <w:r w:rsidRPr="00F44210">
        <w:rPr>
          <w:noProof/>
        </w:rPr>
        <w:t>(3):342-356.</w:t>
      </w:r>
    </w:p>
    <w:p w14:paraId="182A6A12" w14:textId="77777777" w:rsidR="00F44210" w:rsidRPr="00F44210" w:rsidRDefault="00F44210" w:rsidP="00F44210">
      <w:pPr>
        <w:pStyle w:val="EndNoteBibliography"/>
        <w:spacing w:line="360" w:lineRule="auto"/>
        <w:ind w:left="720" w:hanging="720"/>
        <w:rPr>
          <w:noProof/>
        </w:rPr>
      </w:pPr>
      <w:r w:rsidRPr="00F44210">
        <w:rPr>
          <w:noProof/>
        </w:rPr>
        <w:t>41.</w:t>
      </w:r>
      <w:r w:rsidRPr="00F44210">
        <w:rPr>
          <w:noProof/>
        </w:rPr>
        <w:tab/>
        <w:t xml:space="preserve">Rocha EPC: </w:t>
      </w:r>
      <w:r w:rsidRPr="00F44210">
        <w:rPr>
          <w:b/>
          <w:noProof/>
        </w:rPr>
        <w:t>Neutral Theory, Microbial Practice: Challenges in Bacterial Population Genetics</w:t>
      </w:r>
      <w:r w:rsidRPr="00F44210">
        <w:rPr>
          <w:noProof/>
        </w:rPr>
        <w:t xml:space="preserve">. </w:t>
      </w:r>
      <w:r w:rsidRPr="00F44210">
        <w:rPr>
          <w:i/>
          <w:noProof/>
        </w:rPr>
        <w:t xml:space="preserve">Mol Biol Evol </w:t>
      </w:r>
      <w:r w:rsidRPr="00F44210">
        <w:rPr>
          <w:noProof/>
        </w:rPr>
        <w:t xml:space="preserve">2018, </w:t>
      </w:r>
      <w:r w:rsidRPr="00F44210">
        <w:rPr>
          <w:b/>
          <w:noProof/>
        </w:rPr>
        <w:t>35</w:t>
      </w:r>
      <w:r w:rsidRPr="00F44210">
        <w:rPr>
          <w:noProof/>
        </w:rPr>
        <w:t>(6):1338-1347.</w:t>
      </w:r>
    </w:p>
    <w:p w14:paraId="5A85E17D" w14:textId="77777777" w:rsidR="00F44210" w:rsidRPr="00F44210" w:rsidRDefault="00F44210" w:rsidP="00F44210">
      <w:pPr>
        <w:pStyle w:val="EndNoteBibliography"/>
        <w:spacing w:line="360" w:lineRule="auto"/>
        <w:ind w:left="720" w:hanging="720"/>
        <w:rPr>
          <w:noProof/>
        </w:rPr>
      </w:pPr>
      <w:r w:rsidRPr="00F44210">
        <w:rPr>
          <w:noProof/>
        </w:rPr>
        <w:t>42.</w:t>
      </w:r>
      <w:r w:rsidRPr="00F44210">
        <w:rPr>
          <w:noProof/>
        </w:rPr>
        <w:tab/>
        <w:t xml:space="preserve">Siglioccolo A, Paiardini A, Piscitelli M, Pascarella S: </w:t>
      </w:r>
      <w:r w:rsidRPr="00F44210">
        <w:rPr>
          <w:b/>
          <w:noProof/>
        </w:rPr>
        <w:t>Structural adaptation of extreme halophilic proteins through decrease of conserved hydrophobic contact surface</w:t>
      </w:r>
      <w:r w:rsidRPr="00F44210">
        <w:rPr>
          <w:noProof/>
        </w:rPr>
        <w:t xml:space="preserve">. </w:t>
      </w:r>
      <w:r w:rsidRPr="00F44210">
        <w:rPr>
          <w:i/>
          <w:noProof/>
        </w:rPr>
        <w:t xml:space="preserve">BMC Struct Biol </w:t>
      </w:r>
      <w:r w:rsidRPr="00F44210">
        <w:rPr>
          <w:noProof/>
        </w:rPr>
        <w:t xml:space="preserve">2011, </w:t>
      </w:r>
      <w:r w:rsidRPr="00F44210">
        <w:rPr>
          <w:b/>
          <w:noProof/>
        </w:rPr>
        <w:t>11</w:t>
      </w:r>
      <w:r w:rsidRPr="00F44210">
        <w:rPr>
          <w:noProof/>
        </w:rPr>
        <w:t>:50.</w:t>
      </w:r>
    </w:p>
    <w:p w14:paraId="3ACE876F" w14:textId="77777777" w:rsidR="00F44210" w:rsidRPr="00F44210" w:rsidRDefault="00F44210" w:rsidP="00F44210">
      <w:pPr>
        <w:pStyle w:val="EndNoteBibliography"/>
        <w:spacing w:line="360" w:lineRule="auto"/>
        <w:ind w:left="720" w:hanging="720"/>
        <w:rPr>
          <w:noProof/>
        </w:rPr>
      </w:pPr>
      <w:r w:rsidRPr="00F44210">
        <w:rPr>
          <w:noProof/>
        </w:rPr>
        <w:t>43.</w:t>
      </w:r>
      <w:r w:rsidRPr="00F44210">
        <w:rPr>
          <w:noProof/>
        </w:rPr>
        <w:tab/>
        <w:t xml:space="preserve">Narasingarao P, Podell S, Ugalde JA, Brochier-Armanet C, Emerson JB, Brocks JJ, Heidelberg KB, Banfield JF, Allen EE: </w:t>
      </w:r>
      <w:r w:rsidRPr="00F44210">
        <w:rPr>
          <w:b/>
          <w:noProof/>
        </w:rPr>
        <w:t>De novo metagenomic assembly reveals abundant novel major lineage of Archaea in hypersaline microbial communities</w:t>
      </w:r>
      <w:r w:rsidRPr="00F44210">
        <w:rPr>
          <w:noProof/>
        </w:rPr>
        <w:t xml:space="preserve">. </w:t>
      </w:r>
      <w:r w:rsidRPr="00F44210">
        <w:rPr>
          <w:i/>
          <w:noProof/>
        </w:rPr>
        <w:t xml:space="preserve">ISME J </w:t>
      </w:r>
      <w:r w:rsidRPr="00F44210">
        <w:rPr>
          <w:noProof/>
        </w:rPr>
        <w:t xml:space="preserve">2012, </w:t>
      </w:r>
      <w:r w:rsidRPr="00F44210">
        <w:rPr>
          <w:b/>
          <w:noProof/>
        </w:rPr>
        <w:t>6</w:t>
      </w:r>
      <w:r w:rsidRPr="00F44210">
        <w:rPr>
          <w:noProof/>
        </w:rPr>
        <w:t>(1):81-93.</w:t>
      </w:r>
    </w:p>
    <w:p w14:paraId="356897E5" w14:textId="77777777" w:rsidR="00F44210" w:rsidRPr="00F44210" w:rsidRDefault="00F44210" w:rsidP="00F44210">
      <w:pPr>
        <w:pStyle w:val="EndNoteBibliography"/>
        <w:spacing w:line="360" w:lineRule="auto"/>
        <w:ind w:left="720" w:hanging="720"/>
        <w:rPr>
          <w:noProof/>
        </w:rPr>
      </w:pPr>
      <w:r w:rsidRPr="00F44210">
        <w:rPr>
          <w:noProof/>
        </w:rPr>
        <w:t>44.</w:t>
      </w:r>
      <w:r w:rsidRPr="00F44210">
        <w:rPr>
          <w:noProof/>
        </w:rPr>
        <w:tab/>
        <w:t xml:space="preserve">Yabushita A, Kobayashi T: </w:t>
      </w:r>
      <w:r w:rsidRPr="00F44210">
        <w:rPr>
          <w:b/>
          <w:noProof/>
        </w:rPr>
        <w:t>Primary conformation change in bacteriorhodopsin on photoexcitation</w:t>
      </w:r>
      <w:r w:rsidRPr="00F44210">
        <w:rPr>
          <w:noProof/>
        </w:rPr>
        <w:t xml:space="preserve">. </w:t>
      </w:r>
      <w:r w:rsidRPr="00F44210">
        <w:rPr>
          <w:i/>
          <w:noProof/>
        </w:rPr>
        <w:t xml:space="preserve">Biophys J </w:t>
      </w:r>
      <w:r w:rsidRPr="00F44210">
        <w:rPr>
          <w:noProof/>
        </w:rPr>
        <w:t xml:space="preserve">2009, </w:t>
      </w:r>
      <w:r w:rsidRPr="00F44210">
        <w:rPr>
          <w:b/>
          <w:noProof/>
        </w:rPr>
        <w:t>96</w:t>
      </w:r>
      <w:r w:rsidRPr="00F44210">
        <w:rPr>
          <w:noProof/>
        </w:rPr>
        <w:t>(4):1447-1461.</w:t>
      </w:r>
    </w:p>
    <w:p w14:paraId="3EDADFBE" w14:textId="77777777" w:rsidR="00F44210" w:rsidRPr="00F44210" w:rsidRDefault="00F44210" w:rsidP="00F44210">
      <w:pPr>
        <w:pStyle w:val="EndNoteBibliography"/>
        <w:spacing w:line="360" w:lineRule="auto"/>
        <w:ind w:left="720" w:hanging="720"/>
        <w:rPr>
          <w:noProof/>
        </w:rPr>
      </w:pPr>
      <w:r w:rsidRPr="00F44210">
        <w:rPr>
          <w:noProof/>
        </w:rPr>
        <w:t>45.</w:t>
      </w:r>
      <w:r w:rsidRPr="00F44210">
        <w:rPr>
          <w:noProof/>
        </w:rPr>
        <w:tab/>
        <w:t xml:space="preserve">Nishida A, Thiel V, Nakagawa M, Ayukawa S, Yamamura M: </w:t>
      </w:r>
      <w:r w:rsidRPr="00F44210">
        <w:rPr>
          <w:b/>
          <w:noProof/>
        </w:rPr>
        <w:t>Effect of light wavelength on hot spring microbial mat biodiversity</w:t>
      </w:r>
      <w:r w:rsidRPr="00F44210">
        <w:rPr>
          <w:noProof/>
        </w:rPr>
        <w:t xml:space="preserve">. </w:t>
      </w:r>
      <w:r w:rsidRPr="00F44210">
        <w:rPr>
          <w:i/>
          <w:noProof/>
        </w:rPr>
        <w:t xml:space="preserve">PLoS One </w:t>
      </w:r>
      <w:r w:rsidRPr="00F44210">
        <w:rPr>
          <w:noProof/>
        </w:rPr>
        <w:t xml:space="preserve">2018, </w:t>
      </w:r>
      <w:r w:rsidRPr="00F44210">
        <w:rPr>
          <w:b/>
          <w:noProof/>
        </w:rPr>
        <w:t>13</w:t>
      </w:r>
      <w:r w:rsidRPr="00F44210">
        <w:rPr>
          <w:noProof/>
        </w:rPr>
        <w:t>(1):e0191650.</w:t>
      </w:r>
    </w:p>
    <w:p w14:paraId="040EFC65" w14:textId="77777777" w:rsidR="00F44210" w:rsidRPr="00F44210" w:rsidRDefault="00F44210" w:rsidP="00F44210">
      <w:pPr>
        <w:pStyle w:val="EndNoteBibliography"/>
        <w:spacing w:line="360" w:lineRule="auto"/>
        <w:ind w:left="720" w:hanging="720"/>
        <w:rPr>
          <w:noProof/>
        </w:rPr>
      </w:pPr>
      <w:r w:rsidRPr="00F44210">
        <w:rPr>
          <w:noProof/>
        </w:rPr>
        <w:t>46.</w:t>
      </w:r>
      <w:r w:rsidRPr="00F44210">
        <w:rPr>
          <w:noProof/>
        </w:rPr>
        <w:tab/>
        <w:t xml:space="preserve">Carreira C, Piel T, Staal M, Stuut JB, Middelboe M, Brussaard CP: </w:t>
      </w:r>
      <w:r w:rsidRPr="00F44210">
        <w:rPr>
          <w:b/>
          <w:noProof/>
        </w:rPr>
        <w:t>Microscale spatial distributions of microbes and viruses in intertidal photosynthetic microbial mats</w:t>
      </w:r>
      <w:r w:rsidRPr="00F44210">
        <w:rPr>
          <w:noProof/>
        </w:rPr>
        <w:t xml:space="preserve">. </w:t>
      </w:r>
      <w:r w:rsidRPr="00F44210">
        <w:rPr>
          <w:i/>
          <w:noProof/>
        </w:rPr>
        <w:t xml:space="preserve">Springerplus </w:t>
      </w:r>
      <w:r w:rsidRPr="00F44210">
        <w:rPr>
          <w:noProof/>
        </w:rPr>
        <w:t xml:space="preserve">2015, </w:t>
      </w:r>
      <w:r w:rsidRPr="00F44210">
        <w:rPr>
          <w:b/>
          <w:noProof/>
        </w:rPr>
        <w:t>4</w:t>
      </w:r>
      <w:r w:rsidRPr="00F44210">
        <w:rPr>
          <w:noProof/>
        </w:rPr>
        <w:t>:239.</w:t>
      </w:r>
    </w:p>
    <w:p w14:paraId="5A2598E5" w14:textId="77777777" w:rsidR="00F44210" w:rsidRPr="00F44210" w:rsidRDefault="00F44210" w:rsidP="00F44210">
      <w:pPr>
        <w:pStyle w:val="EndNoteBibliography"/>
        <w:spacing w:line="360" w:lineRule="auto"/>
        <w:ind w:left="720" w:hanging="720"/>
        <w:rPr>
          <w:noProof/>
        </w:rPr>
      </w:pPr>
      <w:r w:rsidRPr="00F44210">
        <w:rPr>
          <w:noProof/>
        </w:rPr>
        <w:t>47.</w:t>
      </w:r>
      <w:r w:rsidRPr="00F44210">
        <w:rPr>
          <w:noProof/>
        </w:rPr>
        <w:tab/>
        <w:t xml:space="preserve">Walker JJ, Pace NR: </w:t>
      </w:r>
      <w:r w:rsidRPr="00F44210">
        <w:rPr>
          <w:b/>
          <w:noProof/>
        </w:rPr>
        <w:t>Endolithic microbial ecosystems</w:t>
      </w:r>
      <w:r w:rsidRPr="00F44210">
        <w:rPr>
          <w:noProof/>
        </w:rPr>
        <w:t xml:space="preserve">. </w:t>
      </w:r>
      <w:r w:rsidRPr="00F44210">
        <w:rPr>
          <w:i/>
          <w:noProof/>
        </w:rPr>
        <w:t xml:space="preserve">Annu Rev Microbiol </w:t>
      </w:r>
      <w:r w:rsidRPr="00F44210">
        <w:rPr>
          <w:noProof/>
        </w:rPr>
        <w:t xml:space="preserve">2007, </w:t>
      </w:r>
      <w:r w:rsidRPr="00F44210">
        <w:rPr>
          <w:b/>
          <w:noProof/>
        </w:rPr>
        <w:t>61</w:t>
      </w:r>
      <w:r w:rsidRPr="00F44210">
        <w:rPr>
          <w:noProof/>
        </w:rPr>
        <w:t>:331-347.</w:t>
      </w:r>
    </w:p>
    <w:p w14:paraId="44655B80" w14:textId="77777777" w:rsidR="00F44210" w:rsidRPr="00F44210" w:rsidRDefault="00F44210" w:rsidP="00F44210">
      <w:pPr>
        <w:pStyle w:val="EndNoteBibliography"/>
        <w:spacing w:line="360" w:lineRule="auto"/>
        <w:ind w:left="720" w:hanging="720"/>
        <w:rPr>
          <w:noProof/>
        </w:rPr>
      </w:pPr>
      <w:r w:rsidRPr="00F44210">
        <w:rPr>
          <w:noProof/>
        </w:rPr>
        <w:t>48.</w:t>
      </w:r>
      <w:r w:rsidRPr="00F44210">
        <w:rPr>
          <w:noProof/>
        </w:rPr>
        <w:tab/>
        <w:t xml:space="preserve">Vitek P, Jehlicka J, Ascaso C, Masek V, Gomez-Silva B, Olivares H, Wierzchos J: </w:t>
      </w:r>
      <w:r w:rsidRPr="00F44210">
        <w:rPr>
          <w:b/>
          <w:noProof/>
        </w:rPr>
        <w:t>Distribution of scytonemin in endolithic microbial communities from halite crusts in the hyperarid zone of the Atacama Desert, Chile</w:t>
      </w:r>
      <w:r w:rsidRPr="00F44210">
        <w:rPr>
          <w:noProof/>
        </w:rPr>
        <w:t xml:space="preserve">. </w:t>
      </w:r>
      <w:r w:rsidRPr="00F44210">
        <w:rPr>
          <w:i/>
          <w:noProof/>
        </w:rPr>
        <w:t xml:space="preserve">FEMS Microbiol Ecol </w:t>
      </w:r>
      <w:r w:rsidRPr="00F44210">
        <w:rPr>
          <w:noProof/>
        </w:rPr>
        <w:t xml:space="preserve">2014, </w:t>
      </w:r>
      <w:r w:rsidRPr="00F44210">
        <w:rPr>
          <w:b/>
          <w:noProof/>
        </w:rPr>
        <w:t>90</w:t>
      </w:r>
      <w:r w:rsidRPr="00F44210">
        <w:rPr>
          <w:noProof/>
        </w:rPr>
        <w:t>(2):351-366.</w:t>
      </w:r>
    </w:p>
    <w:p w14:paraId="5DD081C3" w14:textId="77777777" w:rsidR="00F44210" w:rsidRPr="00F44210" w:rsidRDefault="00F44210" w:rsidP="00F44210">
      <w:pPr>
        <w:pStyle w:val="EndNoteBibliography"/>
        <w:spacing w:line="360" w:lineRule="auto"/>
        <w:ind w:left="720" w:hanging="720"/>
        <w:rPr>
          <w:noProof/>
        </w:rPr>
      </w:pPr>
      <w:r w:rsidRPr="00F44210">
        <w:rPr>
          <w:noProof/>
        </w:rPr>
        <w:t>49.</w:t>
      </w:r>
      <w:r w:rsidRPr="00F44210">
        <w:rPr>
          <w:noProof/>
        </w:rPr>
        <w:tab/>
        <w:t>Shi Y, Li Y, Xiang X, Sun R, Yang T, He D, Zhang K, Ni Y, Zhu YG, Adams JM</w:t>
      </w:r>
      <w:r w:rsidRPr="00F44210">
        <w:rPr>
          <w:i/>
          <w:noProof/>
        </w:rPr>
        <w:t xml:space="preserve"> et al</w:t>
      </w:r>
      <w:r w:rsidRPr="00F44210">
        <w:rPr>
          <w:noProof/>
        </w:rPr>
        <w:t xml:space="preserve">: </w:t>
      </w:r>
      <w:r w:rsidRPr="00F44210">
        <w:rPr>
          <w:b/>
          <w:noProof/>
        </w:rPr>
        <w:t>Spatial scale affects the relative role of stochasticity versus determinism in soil bacterial communities in wheat fields across the North China Plain</w:t>
      </w:r>
      <w:r w:rsidRPr="00F44210">
        <w:rPr>
          <w:noProof/>
        </w:rPr>
        <w:t xml:space="preserve">. </w:t>
      </w:r>
      <w:r w:rsidRPr="00F44210">
        <w:rPr>
          <w:i/>
          <w:noProof/>
        </w:rPr>
        <w:t xml:space="preserve">Microbiome </w:t>
      </w:r>
      <w:r w:rsidRPr="00F44210">
        <w:rPr>
          <w:noProof/>
        </w:rPr>
        <w:t xml:space="preserve">2018, </w:t>
      </w:r>
      <w:r w:rsidRPr="00F44210">
        <w:rPr>
          <w:b/>
          <w:noProof/>
        </w:rPr>
        <w:t>6</w:t>
      </w:r>
      <w:r w:rsidRPr="00F44210">
        <w:rPr>
          <w:noProof/>
        </w:rPr>
        <w:t>(1):27.</w:t>
      </w:r>
    </w:p>
    <w:p w14:paraId="42F9954E" w14:textId="77777777" w:rsidR="00F44210" w:rsidRPr="00F44210" w:rsidRDefault="00F44210" w:rsidP="00F44210">
      <w:pPr>
        <w:pStyle w:val="EndNoteBibliography"/>
        <w:spacing w:line="360" w:lineRule="auto"/>
        <w:ind w:left="720" w:hanging="720"/>
        <w:rPr>
          <w:noProof/>
        </w:rPr>
      </w:pPr>
      <w:r w:rsidRPr="00F44210">
        <w:rPr>
          <w:noProof/>
        </w:rPr>
        <w:lastRenderedPageBreak/>
        <w:t>50.</w:t>
      </w:r>
      <w:r w:rsidRPr="00F44210">
        <w:rPr>
          <w:noProof/>
        </w:rPr>
        <w:tab/>
        <w:t xml:space="preserve">Li L, Ma ZS: </w:t>
      </w:r>
      <w:r w:rsidRPr="00F44210">
        <w:rPr>
          <w:b/>
          <w:noProof/>
        </w:rPr>
        <w:t>Testing the Neutral Theory of Biodiversity with Human Microbiome Datasets</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1448.</w:t>
      </w:r>
    </w:p>
    <w:p w14:paraId="18E14C82" w14:textId="77777777" w:rsidR="00F44210" w:rsidRPr="00F44210" w:rsidRDefault="00F44210" w:rsidP="00F44210">
      <w:pPr>
        <w:pStyle w:val="EndNoteBibliography"/>
        <w:spacing w:line="360" w:lineRule="auto"/>
        <w:ind w:left="720" w:hanging="720"/>
        <w:rPr>
          <w:noProof/>
        </w:rPr>
      </w:pPr>
      <w:r w:rsidRPr="00F44210">
        <w:rPr>
          <w:noProof/>
        </w:rPr>
        <w:t>51.</w:t>
      </w:r>
      <w:r w:rsidRPr="00F44210">
        <w:rPr>
          <w:noProof/>
        </w:rPr>
        <w:tab/>
        <w:t>Jha AR, Davenport ER, Gautam Y, Bhandari D, Tandukar S, Ng KM, Fragiadakis GK, Holmes S, Gautam GP, Leach J</w:t>
      </w:r>
      <w:r w:rsidRPr="00F44210">
        <w:rPr>
          <w:i/>
          <w:noProof/>
        </w:rPr>
        <w:t xml:space="preserve"> et al</w:t>
      </w:r>
      <w:r w:rsidRPr="00F44210">
        <w:rPr>
          <w:noProof/>
        </w:rPr>
        <w:t xml:space="preserve">: </w:t>
      </w:r>
      <w:r w:rsidRPr="00F44210">
        <w:rPr>
          <w:b/>
          <w:noProof/>
        </w:rPr>
        <w:t>Gut microbiome transition across a lifestyle gradient in Himalaya</w:t>
      </w:r>
      <w:r w:rsidRPr="00F44210">
        <w:rPr>
          <w:noProof/>
        </w:rPr>
        <w:t xml:space="preserve">. </w:t>
      </w:r>
      <w:r w:rsidRPr="00F44210">
        <w:rPr>
          <w:i/>
          <w:noProof/>
        </w:rPr>
        <w:t xml:space="preserve">PLoS Biol </w:t>
      </w:r>
      <w:r w:rsidRPr="00F44210">
        <w:rPr>
          <w:noProof/>
        </w:rPr>
        <w:t xml:space="preserve">2018, </w:t>
      </w:r>
      <w:r w:rsidRPr="00F44210">
        <w:rPr>
          <w:b/>
          <w:noProof/>
        </w:rPr>
        <w:t>16</w:t>
      </w:r>
      <w:r w:rsidRPr="00F44210">
        <w:rPr>
          <w:noProof/>
        </w:rPr>
        <w:t>(11):e2005396.</w:t>
      </w:r>
    </w:p>
    <w:p w14:paraId="38DD2D16" w14:textId="77777777" w:rsidR="00F44210" w:rsidRPr="00F44210" w:rsidRDefault="00F44210" w:rsidP="00F44210">
      <w:pPr>
        <w:pStyle w:val="EndNoteBibliography"/>
        <w:spacing w:line="360" w:lineRule="auto"/>
        <w:ind w:left="720" w:hanging="720"/>
        <w:rPr>
          <w:noProof/>
        </w:rPr>
      </w:pPr>
      <w:r w:rsidRPr="00F44210">
        <w:rPr>
          <w:noProof/>
        </w:rPr>
        <w:t>52.</w:t>
      </w:r>
      <w:r w:rsidRPr="00F44210">
        <w:rPr>
          <w:noProof/>
        </w:rPr>
        <w:tab/>
        <w:t>Albenberg L, Esipova TV, Judge CP, Bittinger K, Chen J, Laughlin A, Grunberg S, Baldassano RN, Lewis JD, Li H</w:t>
      </w:r>
      <w:r w:rsidRPr="00F44210">
        <w:rPr>
          <w:i/>
          <w:noProof/>
        </w:rPr>
        <w:t xml:space="preserve"> et al</w:t>
      </w:r>
      <w:r w:rsidRPr="00F44210">
        <w:rPr>
          <w:noProof/>
        </w:rPr>
        <w:t xml:space="preserve">: </w:t>
      </w:r>
      <w:r w:rsidRPr="00F44210">
        <w:rPr>
          <w:b/>
          <w:noProof/>
        </w:rPr>
        <w:t>Correlation between intraluminal oxygen gradient and radial partitioning of intestinal microbiota</w:t>
      </w:r>
      <w:r w:rsidRPr="00F44210">
        <w:rPr>
          <w:noProof/>
        </w:rPr>
        <w:t xml:space="preserve">. </w:t>
      </w:r>
      <w:r w:rsidRPr="00F44210">
        <w:rPr>
          <w:i/>
          <w:noProof/>
        </w:rPr>
        <w:t xml:space="preserve">Gastroenterology </w:t>
      </w:r>
      <w:r w:rsidRPr="00F44210">
        <w:rPr>
          <w:noProof/>
        </w:rPr>
        <w:t xml:space="preserve">2014, </w:t>
      </w:r>
      <w:r w:rsidRPr="00F44210">
        <w:rPr>
          <w:b/>
          <w:noProof/>
        </w:rPr>
        <w:t>147</w:t>
      </w:r>
      <w:r w:rsidRPr="00F44210">
        <w:rPr>
          <w:noProof/>
        </w:rPr>
        <w:t>(5):1055-1063 e1058.</w:t>
      </w:r>
    </w:p>
    <w:p w14:paraId="299C9E72" w14:textId="77777777" w:rsidR="00F44210" w:rsidRPr="00F44210" w:rsidRDefault="00F44210" w:rsidP="00F44210">
      <w:pPr>
        <w:pStyle w:val="EndNoteBibliography"/>
        <w:spacing w:line="360" w:lineRule="auto"/>
        <w:ind w:left="720" w:hanging="720"/>
        <w:rPr>
          <w:noProof/>
        </w:rPr>
      </w:pPr>
      <w:r w:rsidRPr="00F44210">
        <w:rPr>
          <w:noProof/>
        </w:rPr>
        <w:t>53.</w:t>
      </w:r>
      <w:r w:rsidRPr="00F44210">
        <w:rPr>
          <w:noProof/>
        </w:rPr>
        <w:tab/>
        <w:t xml:space="preserve">Vellend M: </w:t>
      </w:r>
      <w:r w:rsidRPr="00F44210">
        <w:rPr>
          <w:b/>
          <w:noProof/>
        </w:rPr>
        <w:t>Conceptual synthesis in community ecology</w:t>
      </w:r>
      <w:r w:rsidRPr="00F44210">
        <w:rPr>
          <w:noProof/>
        </w:rPr>
        <w:t xml:space="preserve">. </w:t>
      </w:r>
      <w:r w:rsidRPr="00F44210">
        <w:rPr>
          <w:i/>
          <w:noProof/>
        </w:rPr>
        <w:t xml:space="preserve">Q Rev Biol </w:t>
      </w:r>
      <w:r w:rsidRPr="00F44210">
        <w:rPr>
          <w:noProof/>
        </w:rPr>
        <w:t xml:space="preserve">2010, </w:t>
      </w:r>
      <w:r w:rsidRPr="00F44210">
        <w:rPr>
          <w:b/>
          <w:noProof/>
        </w:rPr>
        <w:t>85</w:t>
      </w:r>
      <w:r w:rsidRPr="00F44210">
        <w:rPr>
          <w:noProof/>
        </w:rPr>
        <w:t>(2):183-206.</w:t>
      </w:r>
    </w:p>
    <w:p w14:paraId="10FDDF1B" w14:textId="77777777" w:rsidR="00F44210" w:rsidRPr="00F44210" w:rsidRDefault="00F44210" w:rsidP="00F44210">
      <w:pPr>
        <w:pStyle w:val="EndNoteBibliography"/>
        <w:spacing w:line="360" w:lineRule="auto"/>
        <w:ind w:left="720" w:hanging="720"/>
        <w:rPr>
          <w:noProof/>
        </w:rPr>
      </w:pPr>
      <w:r w:rsidRPr="00F44210">
        <w:rPr>
          <w:noProof/>
        </w:rPr>
        <w:t>54.</w:t>
      </w:r>
      <w:r w:rsidRPr="00F44210">
        <w:rPr>
          <w:noProof/>
        </w:rPr>
        <w:tab/>
        <w:t xml:space="preserve">Allison SD, Martiny JB: </w:t>
      </w:r>
      <w:r w:rsidRPr="00F44210">
        <w:rPr>
          <w:b/>
          <w:noProof/>
        </w:rPr>
        <w:t>Colloquium paper: resistance, resilience, and redundancy in microbial communities</w:t>
      </w:r>
      <w:r w:rsidRPr="00F44210">
        <w:rPr>
          <w:noProof/>
        </w:rPr>
        <w:t xml:space="preserve">. </w:t>
      </w:r>
      <w:r w:rsidRPr="00F44210">
        <w:rPr>
          <w:i/>
          <w:noProof/>
        </w:rPr>
        <w:t xml:space="preserve">Proc Natl Acad Sci U S A </w:t>
      </w:r>
      <w:r w:rsidRPr="00F44210">
        <w:rPr>
          <w:noProof/>
        </w:rPr>
        <w:t xml:space="preserve">2008, </w:t>
      </w:r>
      <w:r w:rsidRPr="00F44210">
        <w:rPr>
          <w:b/>
          <w:noProof/>
        </w:rPr>
        <w:t>105 Suppl 1</w:t>
      </w:r>
      <w:r w:rsidRPr="00F44210">
        <w:rPr>
          <w:noProof/>
        </w:rPr>
        <w:t>:11512-11519.</w:t>
      </w:r>
    </w:p>
    <w:p w14:paraId="586D803B" w14:textId="78773A20" w:rsidR="00026BB7" w:rsidRDefault="00F44210" w:rsidP="00F44210">
      <w:pPr>
        <w:spacing w:line="360" w:lineRule="auto"/>
        <w:rPr>
          <w:b/>
        </w:rPr>
      </w:pPr>
      <w:r>
        <w:rPr>
          <w:b/>
        </w:rPr>
        <w:fldChar w:fldCharType="end"/>
      </w:r>
    </w:p>
    <w:sectPr w:rsidR="00026BB7" w:rsidSect="002D2EC5">
      <w:footerReference w:type="even" r:id="rId24"/>
      <w:footerReference w:type="default" r:id="rId2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B0FFC" w16cex:dateUtc="2020-04-22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37C1E5" w16cid:durableId="224B0FFC"/>
  <w16cid:commentId w16cid:paraId="4CF0398B" w16cid:durableId="224B074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0BE92" w14:textId="77777777" w:rsidR="00797E66" w:rsidRDefault="00797E66" w:rsidP="00EC3978">
      <w:r>
        <w:separator/>
      </w:r>
    </w:p>
  </w:endnote>
  <w:endnote w:type="continuationSeparator" w:id="0">
    <w:p w14:paraId="2E7CA5B8" w14:textId="77777777" w:rsidR="00797E66" w:rsidRDefault="00797E66"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EFE9E" w14:textId="77777777" w:rsidR="00AD54ED" w:rsidRDefault="00AD54ED"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CF8145" w14:textId="77777777" w:rsidR="00AD54ED" w:rsidRDefault="00AD54ED" w:rsidP="005F239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939796" w14:textId="77777777" w:rsidR="00AD54ED" w:rsidRDefault="00AD54ED"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4578">
      <w:rPr>
        <w:rStyle w:val="PageNumber"/>
        <w:noProof/>
      </w:rPr>
      <w:t>23</w:t>
    </w:r>
    <w:r>
      <w:rPr>
        <w:rStyle w:val="PageNumber"/>
      </w:rPr>
      <w:fldChar w:fldCharType="end"/>
    </w:r>
  </w:p>
  <w:p w14:paraId="24F65E7D" w14:textId="77777777" w:rsidR="00AD54ED" w:rsidRDefault="00AD54ED" w:rsidP="005F239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D7549" w14:textId="77777777" w:rsidR="00797E66" w:rsidRDefault="00797E66" w:rsidP="00EC3978">
      <w:r>
        <w:separator/>
      </w:r>
    </w:p>
  </w:footnote>
  <w:footnote w:type="continuationSeparator" w:id="0">
    <w:p w14:paraId="2A82BF32" w14:textId="77777777" w:rsidR="00797E66" w:rsidRDefault="00797E66"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14">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6"/>
  </w:num>
  <w:num w:numId="3">
    <w:abstractNumId w:val="3"/>
  </w:num>
  <w:num w:numId="4">
    <w:abstractNumId w:val="17"/>
  </w:num>
  <w:num w:numId="5">
    <w:abstractNumId w:val="8"/>
  </w:num>
  <w:num w:numId="6">
    <w:abstractNumId w:val="20"/>
  </w:num>
  <w:num w:numId="7">
    <w:abstractNumId w:val="18"/>
  </w:num>
  <w:num w:numId="8">
    <w:abstractNumId w:val="13"/>
  </w:num>
  <w:num w:numId="9">
    <w:abstractNumId w:val="15"/>
  </w:num>
  <w:num w:numId="10">
    <w:abstractNumId w:val="5"/>
  </w:num>
  <w:num w:numId="11">
    <w:abstractNumId w:val="7"/>
  </w:num>
  <w:num w:numId="12">
    <w:abstractNumId w:val="11"/>
  </w:num>
  <w:num w:numId="13">
    <w:abstractNumId w:val="2"/>
  </w:num>
  <w:num w:numId="14">
    <w:abstractNumId w:val="19"/>
  </w:num>
  <w:num w:numId="15">
    <w:abstractNumId w:val="0"/>
  </w:num>
  <w:num w:numId="16">
    <w:abstractNumId w:val="9"/>
  </w:num>
  <w:num w:numId="17">
    <w:abstractNumId w:val="12"/>
  </w:num>
  <w:num w:numId="18">
    <w:abstractNumId w:val="21"/>
  </w:num>
  <w:num w:numId="19">
    <w:abstractNumId w:val="6"/>
  </w:num>
  <w:num w:numId="20">
    <w:abstractNumId w:val="10"/>
  </w:num>
  <w:num w:numId="21">
    <w:abstractNumId w:val="4"/>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3&lt;/item&gt;&lt;item&gt;8580&lt;/item&gt;&lt;item&gt;8625&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24&lt;/item&gt;&lt;/record-ids&gt;&lt;/item&gt;&lt;/Libraries&gt;"/>
  </w:docVars>
  <w:rsids>
    <w:rsidRoot w:val="00D940E0"/>
    <w:rsid w:val="0000086B"/>
    <w:rsid w:val="00003DED"/>
    <w:rsid w:val="00004581"/>
    <w:rsid w:val="00004F90"/>
    <w:rsid w:val="000069A7"/>
    <w:rsid w:val="00013006"/>
    <w:rsid w:val="000133BF"/>
    <w:rsid w:val="00015646"/>
    <w:rsid w:val="00015C08"/>
    <w:rsid w:val="00020282"/>
    <w:rsid w:val="00020FD7"/>
    <w:rsid w:val="00025C63"/>
    <w:rsid w:val="000260DC"/>
    <w:rsid w:val="00026BB7"/>
    <w:rsid w:val="00030302"/>
    <w:rsid w:val="00033A0B"/>
    <w:rsid w:val="00033E7B"/>
    <w:rsid w:val="00040B68"/>
    <w:rsid w:val="00041E3A"/>
    <w:rsid w:val="00041F20"/>
    <w:rsid w:val="00042B04"/>
    <w:rsid w:val="00045C75"/>
    <w:rsid w:val="000464A5"/>
    <w:rsid w:val="00047D38"/>
    <w:rsid w:val="0005091C"/>
    <w:rsid w:val="00052316"/>
    <w:rsid w:val="0005386D"/>
    <w:rsid w:val="000549A4"/>
    <w:rsid w:val="000558D6"/>
    <w:rsid w:val="00056CAF"/>
    <w:rsid w:val="00063A78"/>
    <w:rsid w:val="000657EC"/>
    <w:rsid w:val="0006627B"/>
    <w:rsid w:val="000669B0"/>
    <w:rsid w:val="00071879"/>
    <w:rsid w:val="00071CCB"/>
    <w:rsid w:val="00071F35"/>
    <w:rsid w:val="00072DA0"/>
    <w:rsid w:val="00073B9B"/>
    <w:rsid w:val="000744DB"/>
    <w:rsid w:val="00074741"/>
    <w:rsid w:val="00076007"/>
    <w:rsid w:val="00080659"/>
    <w:rsid w:val="00081195"/>
    <w:rsid w:val="00081921"/>
    <w:rsid w:val="00081DBD"/>
    <w:rsid w:val="00081EAF"/>
    <w:rsid w:val="00082E25"/>
    <w:rsid w:val="00083B5B"/>
    <w:rsid w:val="00083BD3"/>
    <w:rsid w:val="000853E6"/>
    <w:rsid w:val="00087955"/>
    <w:rsid w:val="00092F28"/>
    <w:rsid w:val="00093ACD"/>
    <w:rsid w:val="00094AD9"/>
    <w:rsid w:val="00094B3C"/>
    <w:rsid w:val="00094C11"/>
    <w:rsid w:val="00097CD9"/>
    <w:rsid w:val="000A0810"/>
    <w:rsid w:val="000A0E69"/>
    <w:rsid w:val="000A5EE5"/>
    <w:rsid w:val="000A6390"/>
    <w:rsid w:val="000A63ED"/>
    <w:rsid w:val="000B0A61"/>
    <w:rsid w:val="000B15AD"/>
    <w:rsid w:val="000B1729"/>
    <w:rsid w:val="000B4727"/>
    <w:rsid w:val="000B5114"/>
    <w:rsid w:val="000B7001"/>
    <w:rsid w:val="000B7B66"/>
    <w:rsid w:val="000B7C37"/>
    <w:rsid w:val="000C0BE1"/>
    <w:rsid w:val="000C1DA9"/>
    <w:rsid w:val="000C287C"/>
    <w:rsid w:val="000C67EF"/>
    <w:rsid w:val="000D1039"/>
    <w:rsid w:val="000D1D5D"/>
    <w:rsid w:val="000D210A"/>
    <w:rsid w:val="000D5337"/>
    <w:rsid w:val="000D574F"/>
    <w:rsid w:val="000D5A18"/>
    <w:rsid w:val="000D687F"/>
    <w:rsid w:val="000D772A"/>
    <w:rsid w:val="000E52EF"/>
    <w:rsid w:val="000E581A"/>
    <w:rsid w:val="000E5E03"/>
    <w:rsid w:val="000E77A2"/>
    <w:rsid w:val="000F297F"/>
    <w:rsid w:val="000F416B"/>
    <w:rsid w:val="000F47BC"/>
    <w:rsid w:val="000F603B"/>
    <w:rsid w:val="000F6854"/>
    <w:rsid w:val="000F6D95"/>
    <w:rsid w:val="001006C7"/>
    <w:rsid w:val="0010255A"/>
    <w:rsid w:val="00103E8C"/>
    <w:rsid w:val="001059E2"/>
    <w:rsid w:val="00105CF6"/>
    <w:rsid w:val="00105EE9"/>
    <w:rsid w:val="00107480"/>
    <w:rsid w:val="00110EBE"/>
    <w:rsid w:val="001138EB"/>
    <w:rsid w:val="0011567D"/>
    <w:rsid w:val="00116162"/>
    <w:rsid w:val="0011679B"/>
    <w:rsid w:val="00117ED0"/>
    <w:rsid w:val="0012021E"/>
    <w:rsid w:val="00120B0F"/>
    <w:rsid w:val="001212F2"/>
    <w:rsid w:val="00122E4A"/>
    <w:rsid w:val="0012309D"/>
    <w:rsid w:val="00124448"/>
    <w:rsid w:val="001251DE"/>
    <w:rsid w:val="0013028E"/>
    <w:rsid w:val="00131295"/>
    <w:rsid w:val="00131C4E"/>
    <w:rsid w:val="00133751"/>
    <w:rsid w:val="00134DD1"/>
    <w:rsid w:val="001370B8"/>
    <w:rsid w:val="00137ABA"/>
    <w:rsid w:val="00141446"/>
    <w:rsid w:val="00142D28"/>
    <w:rsid w:val="0014342C"/>
    <w:rsid w:val="00144E89"/>
    <w:rsid w:val="001456FB"/>
    <w:rsid w:val="00155D32"/>
    <w:rsid w:val="0015674E"/>
    <w:rsid w:val="00161712"/>
    <w:rsid w:val="001632BF"/>
    <w:rsid w:val="00163885"/>
    <w:rsid w:val="00165DC8"/>
    <w:rsid w:val="00166C21"/>
    <w:rsid w:val="0017045E"/>
    <w:rsid w:val="00171156"/>
    <w:rsid w:val="00171887"/>
    <w:rsid w:val="0017227E"/>
    <w:rsid w:val="00173612"/>
    <w:rsid w:val="00173719"/>
    <w:rsid w:val="00182B35"/>
    <w:rsid w:val="00187299"/>
    <w:rsid w:val="0019174D"/>
    <w:rsid w:val="0019195D"/>
    <w:rsid w:val="00192127"/>
    <w:rsid w:val="00193D0D"/>
    <w:rsid w:val="001A08AC"/>
    <w:rsid w:val="001A0AF0"/>
    <w:rsid w:val="001A0DBA"/>
    <w:rsid w:val="001A49C4"/>
    <w:rsid w:val="001A51F6"/>
    <w:rsid w:val="001B1354"/>
    <w:rsid w:val="001B2A9F"/>
    <w:rsid w:val="001B37F5"/>
    <w:rsid w:val="001B3E32"/>
    <w:rsid w:val="001B43F7"/>
    <w:rsid w:val="001B4817"/>
    <w:rsid w:val="001B5721"/>
    <w:rsid w:val="001B7700"/>
    <w:rsid w:val="001C072D"/>
    <w:rsid w:val="001C13E3"/>
    <w:rsid w:val="001C1A8E"/>
    <w:rsid w:val="001C2B13"/>
    <w:rsid w:val="001C2D59"/>
    <w:rsid w:val="001C3651"/>
    <w:rsid w:val="001C4376"/>
    <w:rsid w:val="001C63F0"/>
    <w:rsid w:val="001D0AD8"/>
    <w:rsid w:val="001D58A5"/>
    <w:rsid w:val="001D60EC"/>
    <w:rsid w:val="001D6C54"/>
    <w:rsid w:val="001D7B6F"/>
    <w:rsid w:val="001D7EF5"/>
    <w:rsid w:val="001E1C2C"/>
    <w:rsid w:val="001E5518"/>
    <w:rsid w:val="001E5EF3"/>
    <w:rsid w:val="001E65DE"/>
    <w:rsid w:val="001F1175"/>
    <w:rsid w:val="001F135F"/>
    <w:rsid w:val="001F1AB7"/>
    <w:rsid w:val="001F211F"/>
    <w:rsid w:val="001F404E"/>
    <w:rsid w:val="001F559A"/>
    <w:rsid w:val="001F5ECA"/>
    <w:rsid w:val="001F780E"/>
    <w:rsid w:val="002001BA"/>
    <w:rsid w:val="00200456"/>
    <w:rsid w:val="00200788"/>
    <w:rsid w:val="0020206E"/>
    <w:rsid w:val="002023C8"/>
    <w:rsid w:val="00205792"/>
    <w:rsid w:val="0020613E"/>
    <w:rsid w:val="00206582"/>
    <w:rsid w:val="00206E74"/>
    <w:rsid w:val="002114D0"/>
    <w:rsid w:val="002127CF"/>
    <w:rsid w:val="00212C18"/>
    <w:rsid w:val="002139A4"/>
    <w:rsid w:val="002167D8"/>
    <w:rsid w:val="002245E6"/>
    <w:rsid w:val="002250E7"/>
    <w:rsid w:val="002334C2"/>
    <w:rsid w:val="0023416A"/>
    <w:rsid w:val="00237C52"/>
    <w:rsid w:val="00241E77"/>
    <w:rsid w:val="00242207"/>
    <w:rsid w:val="0024468C"/>
    <w:rsid w:val="00244F8A"/>
    <w:rsid w:val="0024729E"/>
    <w:rsid w:val="00247637"/>
    <w:rsid w:val="00254625"/>
    <w:rsid w:val="002548E0"/>
    <w:rsid w:val="0025594D"/>
    <w:rsid w:val="00256C78"/>
    <w:rsid w:val="0025778C"/>
    <w:rsid w:val="0026171F"/>
    <w:rsid w:val="00261D26"/>
    <w:rsid w:val="00265533"/>
    <w:rsid w:val="002706CD"/>
    <w:rsid w:val="00270C1F"/>
    <w:rsid w:val="00270DCB"/>
    <w:rsid w:val="00270EBA"/>
    <w:rsid w:val="00272C00"/>
    <w:rsid w:val="0027322A"/>
    <w:rsid w:val="00274696"/>
    <w:rsid w:val="002767BB"/>
    <w:rsid w:val="00280E30"/>
    <w:rsid w:val="002817C2"/>
    <w:rsid w:val="00283716"/>
    <w:rsid w:val="00284DC0"/>
    <w:rsid w:val="002912AC"/>
    <w:rsid w:val="00294306"/>
    <w:rsid w:val="0029474C"/>
    <w:rsid w:val="00294BF3"/>
    <w:rsid w:val="00294F5C"/>
    <w:rsid w:val="0029700D"/>
    <w:rsid w:val="002A1253"/>
    <w:rsid w:val="002A1746"/>
    <w:rsid w:val="002A469E"/>
    <w:rsid w:val="002A46E4"/>
    <w:rsid w:val="002B1EC9"/>
    <w:rsid w:val="002B4427"/>
    <w:rsid w:val="002B47DA"/>
    <w:rsid w:val="002B5C58"/>
    <w:rsid w:val="002B6943"/>
    <w:rsid w:val="002C09F3"/>
    <w:rsid w:val="002C103D"/>
    <w:rsid w:val="002C13D8"/>
    <w:rsid w:val="002C2272"/>
    <w:rsid w:val="002C22E7"/>
    <w:rsid w:val="002C3535"/>
    <w:rsid w:val="002C441D"/>
    <w:rsid w:val="002C58FB"/>
    <w:rsid w:val="002D2278"/>
    <w:rsid w:val="002D278D"/>
    <w:rsid w:val="002D2EC5"/>
    <w:rsid w:val="002D47F3"/>
    <w:rsid w:val="002E0637"/>
    <w:rsid w:val="002E2B00"/>
    <w:rsid w:val="002E50FE"/>
    <w:rsid w:val="002F0177"/>
    <w:rsid w:val="002F0F88"/>
    <w:rsid w:val="002F1941"/>
    <w:rsid w:val="002F1F3F"/>
    <w:rsid w:val="002F60E2"/>
    <w:rsid w:val="002F6A81"/>
    <w:rsid w:val="002F7323"/>
    <w:rsid w:val="0030024F"/>
    <w:rsid w:val="00301C08"/>
    <w:rsid w:val="00307468"/>
    <w:rsid w:val="00312329"/>
    <w:rsid w:val="00314D5B"/>
    <w:rsid w:val="0032726D"/>
    <w:rsid w:val="00327695"/>
    <w:rsid w:val="00332F7C"/>
    <w:rsid w:val="003339A1"/>
    <w:rsid w:val="00340042"/>
    <w:rsid w:val="003407C7"/>
    <w:rsid w:val="00342DAA"/>
    <w:rsid w:val="00344047"/>
    <w:rsid w:val="00345CFD"/>
    <w:rsid w:val="003479AB"/>
    <w:rsid w:val="00350494"/>
    <w:rsid w:val="0035072D"/>
    <w:rsid w:val="0035080F"/>
    <w:rsid w:val="003525BE"/>
    <w:rsid w:val="003610ED"/>
    <w:rsid w:val="00362350"/>
    <w:rsid w:val="00363D0B"/>
    <w:rsid w:val="00364065"/>
    <w:rsid w:val="0036680B"/>
    <w:rsid w:val="003753B7"/>
    <w:rsid w:val="00377325"/>
    <w:rsid w:val="00377809"/>
    <w:rsid w:val="00380EDC"/>
    <w:rsid w:val="00381D08"/>
    <w:rsid w:val="0038489A"/>
    <w:rsid w:val="00385221"/>
    <w:rsid w:val="003911EE"/>
    <w:rsid w:val="003945FF"/>
    <w:rsid w:val="00396D32"/>
    <w:rsid w:val="003A0089"/>
    <w:rsid w:val="003A1641"/>
    <w:rsid w:val="003A17C0"/>
    <w:rsid w:val="003A3756"/>
    <w:rsid w:val="003B0CC6"/>
    <w:rsid w:val="003B3AD7"/>
    <w:rsid w:val="003B3F2A"/>
    <w:rsid w:val="003B40C9"/>
    <w:rsid w:val="003C2E24"/>
    <w:rsid w:val="003C4254"/>
    <w:rsid w:val="003C7C1E"/>
    <w:rsid w:val="003C7D03"/>
    <w:rsid w:val="003C7E90"/>
    <w:rsid w:val="003D0F50"/>
    <w:rsid w:val="003D2151"/>
    <w:rsid w:val="003D4303"/>
    <w:rsid w:val="003D4FFE"/>
    <w:rsid w:val="003E2CFC"/>
    <w:rsid w:val="003E345E"/>
    <w:rsid w:val="003F0479"/>
    <w:rsid w:val="003F30B1"/>
    <w:rsid w:val="003F4B81"/>
    <w:rsid w:val="003F59D9"/>
    <w:rsid w:val="003F5C48"/>
    <w:rsid w:val="003F6D0C"/>
    <w:rsid w:val="003F7B20"/>
    <w:rsid w:val="004001C1"/>
    <w:rsid w:val="004002F3"/>
    <w:rsid w:val="00400CBB"/>
    <w:rsid w:val="00401154"/>
    <w:rsid w:val="004012FD"/>
    <w:rsid w:val="00401E51"/>
    <w:rsid w:val="00403CDF"/>
    <w:rsid w:val="004041B2"/>
    <w:rsid w:val="00405F93"/>
    <w:rsid w:val="004101A0"/>
    <w:rsid w:val="00415A77"/>
    <w:rsid w:val="0041651C"/>
    <w:rsid w:val="00417ECB"/>
    <w:rsid w:val="00421A90"/>
    <w:rsid w:val="00424D61"/>
    <w:rsid w:val="00425509"/>
    <w:rsid w:val="004255E2"/>
    <w:rsid w:val="00426B3E"/>
    <w:rsid w:val="00426BA4"/>
    <w:rsid w:val="004321D0"/>
    <w:rsid w:val="00433CBA"/>
    <w:rsid w:val="00437026"/>
    <w:rsid w:val="00440890"/>
    <w:rsid w:val="00440C1B"/>
    <w:rsid w:val="00441AFC"/>
    <w:rsid w:val="00441B3F"/>
    <w:rsid w:val="00444123"/>
    <w:rsid w:val="00444F15"/>
    <w:rsid w:val="004451B5"/>
    <w:rsid w:val="004464E5"/>
    <w:rsid w:val="0044671E"/>
    <w:rsid w:val="00446949"/>
    <w:rsid w:val="00451319"/>
    <w:rsid w:val="00451428"/>
    <w:rsid w:val="004514FF"/>
    <w:rsid w:val="0045216F"/>
    <w:rsid w:val="004524B0"/>
    <w:rsid w:val="00456E31"/>
    <w:rsid w:val="00460F56"/>
    <w:rsid w:val="00462862"/>
    <w:rsid w:val="00463E20"/>
    <w:rsid w:val="00466DF3"/>
    <w:rsid w:val="00470EF0"/>
    <w:rsid w:val="0047548D"/>
    <w:rsid w:val="0047694B"/>
    <w:rsid w:val="0047773C"/>
    <w:rsid w:val="00481A2F"/>
    <w:rsid w:val="00482289"/>
    <w:rsid w:val="004840C0"/>
    <w:rsid w:val="004915FB"/>
    <w:rsid w:val="00496AFA"/>
    <w:rsid w:val="004A0A34"/>
    <w:rsid w:val="004A3C5B"/>
    <w:rsid w:val="004A5C24"/>
    <w:rsid w:val="004A7185"/>
    <w:rsid w:val="004B24DB"/>
    <w:rsid w:val="004B539D"/>
    <w:rsid w:val="004B63DE"/>
    <w:rsid w:val="004C0BA8"/>
    <w:rsid w:val="004C1832"/>
    <w:rsid w:val="004C2BD8"/>
    <w:rsid w:val="004C361C"/>
    <w:rsid w:val="004C7A39"/>
    <w:rsid w:val="004C7E3C"/>
    <w:rsid w:val="004D0728"/>
    <w:rsid w:val="004D114F"/>
    <w:rsid w:val="004D1470"/>
    <w:rsid w:val="004D3E95"/>
    <w:rsid w:val="004D4EC2"/>
    <w:rsid w:val="004D5552"/>
    <w:rsid w:val="004D6E7C"/>
    <w:rsid w:val="004E0339"/>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539D"/>
    <w:rsid w:val="00515FE2"/>
    <w:rsid w:val="00517EB2"/>
    <w:rsid w:val="00522789"/>
    <w:rsid w:val="0052356E"/>
    <w:rsid w:val="00524C60"/>
    <w:rsid w:val="00525FDB"/>
    <w:rsid w:val="005264CE"/>
    <w:rsid w:val="00527C50"/>
    <w:rsid w:val="00527E3B"/>
    <w:rsid w:val="00530C31"/>
    <w:rsid w:val="0053118D"/>
    <w:rsid w:val="0053119C"/>
    <w:rsid w:val="00531718"/>
    <w:rsid w:val="00531F72"/>
    <w:rsid w:val="005331B7"/>
    <w:rsid w:val="005335BB"/>
    <w:rsid w:val="00534BC9"/>
    <w:rsid w:val="00535431"/>
    <w:rsid w:val="0053765A"/>
    <w:rsid w:val="00540F90"/>
    <w:rsid w:val="005429BA"/>
    <w:rsid w:val="00542CF0"/>
    <w:rsid w:val="005458A6"/>
    <w:rsid w:val="00551F56"/>
    <w:rsid w:val="00551FF4"/>
    <w:rsid w:val="00553609"/>
    <w:rsid w:val="00555219"/>
    <w:rsid w:val="005601BB"/>
    <w:rsid w:val="005616D6"/>
    <w:rsid w:val="00561F37"/>
    <w:rsid w:val="00561F3C"/>
    <w:rsid w:val="00562E22"/>
    <w:rsid w:val="005638AC"/>
    <w:rsid w:val="00564FBE"/>
    <w:rsid w:val="0056697E"/>
    <w:rsid w:val="00566DE9"/>
    <w:rsid w:val="0057203B"/>
    <w:rsid w:val="00572C64"/>
    <w:rsid w:val="005751D4"/>
    <w:rsid w:val="005761D1"/>
    <w:rsid w:val="0057631F"/>
    <w:rsid w:val="00580E95"/>
    <w:rsid w:val="00585097"/>
    <w:rsid w:val="005875CE"/>
    <w:rsid w:val="00590ED8"/>
    <w:rsid w:val="00591669"/>
    <w:rsid w:val="0059207C"/>
    <w:rsid w:val="00592470"/>
    <w:rsid w:val="00592990"/>
    <w:rsid w:val="00596553"/>
    <w:rsid w:val="005A4651"/>
    <w:rsid w:val="005A4BFB"/>
    <w:rsid w:val="005A6C0F"/>
    <w:rsid w:val="005A7AFB"/>
    <w:rsid w:val="005B1727"/>
    <w:rsid w:val="005B2481"/>
    <w:rsid w:val="005B3B7C"/>
    <w:rsid w:val="005B48C9"/>
    <w:rsid w:val="005B51F3"/>
    <w:rsid w:val="005B6DBE"/>
    <w:rsid w:val="005B76AE"/>
    <w:rsid w:val="005B7FA6"/>
    <w:rsid w:val="005C2637"/>
    <w:rsid w:val="005C3405"/>
    <w:rsid w:val="005C4F8A"/>
    <w:rsid w:val="005C77E4"/>
    <w:rsid w:val="005D255D"/>
    <w:rsid w:val="005E176A"/>
    <w:rsid w:val="005E2C3F"/>
    <w:rsid w:val="005E37A7"/>
    <w:rsid w:val="005E445D"/>
    <w:rsid w:val="005E4C99"/>
    <w:rsid w:val="005E63EF"/>
    <w:rsid w:val="005E6525"/>
    <w:rsid w:val="005E655B"/>
    <w:rsid w:val="005F074E"/>
    <w:rsid w:val="005F0D68"/>
    <w:rsid w:val="005F18C9"/>
    <w:rsid w:val="005F2397"/>
    <w:rsid w:val="005F26CA"/>
    <w:rsid w:val="005F35DE"/>
    <w:rsid w:val="005F63BB"/>
    <w:rsid w:val="005F7D6D"/>
    <w:rsid w:val="005F7EDF"/>
    <w:rsid w:val="00600CDE"/>
    <w:rsid w:val="00605F52"/>
    <w:rsid w:val="00611859"/>
    <w:rsid w:val="006139B2"/>
    <w:rsid w:val="00613F84"/>
    <w:rsid w:val="0061608F"/>
    <w:rsid w:val="00617D17"/>
    <w:rsid w:val="00623656"/>
    <w:rsid w:val="006242D9"/>
    <w:rsid w:val="00624CFD"/>
    <w:rsid w:val="00625435"/>
    <w:rsid w:val="00630D38"/>
    <w:rsid w:val="00630FA9"/>
    <w:rsid w:val="0063263E"/>
    <w:rsid w:val="0063452B"/>
    <w:rsid w:val="006375A0"/>
    <w:rsid w:val="006406D5"/>
    <w:rsid w:val="006425D1"/>
    <w:rsid w:val="00643E35"/>
    <w:rsid w:val="00644FAB"/>
    <w:rsid w:val="006460CD"/>
    <w:rsid w:val="006465D5"/>
    <w:rsid w:val="00647FB4"/>
    <w:rsid w:val="006544AC"/>
    <w:rsid w:val="00655AC0"/>
    <w:rsid w:val="00657900"/>
    <w:rsid w:val="00660993"/>
    <w:rsid w:val="00661204"/>
    <w:rsid w:val="00670E7C"/>
    <w:rsid w:val="00673F10"/>
    <w:rsid w:val="00675BF7"/>
    <w:rsid w:val="006813ED"/>
    <w:rsid w:val="00682003"/>
    <w:rsid w:val="00684439"/>
    <w:rsid w:val="00684987"/>
    <w:rsid w:val="00691CF5"/>
    <w:rsid w:val="006938FD"/>
    <w:rsid w:val="00693A69"/>
    <w:rsid w:val="00695E1E"/>
    <w:rsid w:val="006976F8"/>
    <w:rsid w:val="006A0C36"/>
    <w:rsid w:val="006A20D8"/>
    <w:rsid w:val="006A32B2"/>
    <w:rsid w:val="006A613F"/>
    <w:rsid w:val="006B1D96"/>
    <w:rsid w:val="006B1FF3"/>
    <w:rsid w:val="006B4914"/>
    <w:rsid w:val="006B6214"/>
    <w:rsid w:val="006B65C3"/>
    <w:rsid w:val="006B73A2"/>
    <w:rsid w:val="006B7E55"/>
    <w:rsid w:val="006C07F1"/>
    <w:rsid w:val="006C0A86"/>
    <w:rsid w:val="006C0B98"/>
    <w:rsid w:val="006C379D"/>
    <w:rsid w:val="006C4020"/>
    <w:rsid w:val="006D21E3"/>
    <w:rsid w:val="006D22FD"/>
    <w:rsid w:val="006E1E70"/>
    <w:rsid w:val="006E2A16"/>
    <w:rsid w:val="006E2A58"/>
    <w:rsid w:val="006E41DC"/>
    <w:rsid w:val="006E4A30"/>
    <w:rsid w:val="0070370A"/>
    <w:rsid w:val="00705320"/>
    <w:rsid w:val="00706094"/>
    <w:rsid w:val="0071036B"/>
    <w:rsid w:val="007111BD"/>
    <w:rsid w:val="007111ED"/>
    <w:rsid w:val="00711C96"/>
    <w:rsid w:val="00716060"/>
    <w:rsid w:val="007167F8"/>
    <w:rsid w:val="007251BF"/>
    <w:rsid w:val="00725CD0"/>
    <w:rsid w:val="00726BDD"/>
    <w:rsid w:val="0072721D"/>
    <w:rsid w:val="007273ED"/>
    <w:rsid w:val="00731192"/>
    <w:rsid w:val="00731D18"/>
    <w:rsid w:val="00732BA8"/>
    <w:rsid w:val="0073617C"/>
    <w:rsid w:val="00741EFC"/>
    <w:rsid w:val="00741FF2"/>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894"/>
    <w:rsid w:val="00781506"/>
    <w:rsid w:val="0078169C"/>
    <w:rsid w:val="00782C48"/>
    <w:rsid w:val="00790D31"/>
    <w:rsid w:val="0079346A"/>
    <w:rsid w:val="00794D0C"/>
    <w:rsid w:val="007954C3"/>
    <w:rsid w:val="00796181"/>
    <w:rsid w:val="00796B2C"/>
    <w:rsid w:val="00796E03"/>
    <w:rsid w:val="00797E66"/>
    <w:rsid w:val="007A0941"/>
    <w:rsid w:val="007A2CDE"/>
    <w:rsid w:val="007A3897"/>
    <w:rsid w:val="007A5470"/>
    <w:rsid w:val="007A5D9E"/>
    <w:rsid w:val="007A5E32"/>
    <w:rsid w:val="007A7CA4"/>
    <w:rsid w:val="007B0BBB"/>
    <w:rsid w:val="007B1472"/>
    <w:rsid w:val="007B35D8"/>
    <w:rsid w:val="007B55FA"/>
    <w:rsid w:val="007C105E"/>
    <w:rsid w:val="007C1AFD"/>
    <w:rsid w:val="007C1DE8"/>
    <w:rsid w:val="007C20E5"/>
    <w:rsid w:val="007C2186"/>
    <w:rsid w:val="007C296F"/>
    <w:rsid w:val="007C4336"/>
    <w:rsid w:val="007C48F0"/>
    <w:rsid w:val="007C61D3"/>
    <w:rsid w:val="007C7741"/>
    <w:rsid w:val="007D264D"/>
    <w:rsid w:val="007D41FA"/>
    <w:rsid w:val="007D4E32"/>
    <w:rsid w:val="007E4AF9"/>
    <w:rsid w:val="007F1999"/>
    <w:rsid w:val="007F3EE1"/>
    <w:rsid w:val="00800DDC"/>
    <w:rsid w:val="0080288E"/>
    <w:rsid w:val="0080351B"/>
    <w:rsid w:val="00804267"/>
    <w:rsid w:val="00804338"/>
    <w:rsid w:val="00806217"/>
    <w:rsid w:val="00806821"/>
    <w:rsid w:val="00811021"/>
    <w:rsid w:val="00812187"/>
    <w:rsid w:val="008123A5"/>
    <w:rsid w:val="008151D6"/>
    <w:rsid w:val="00815239"/>
    <w:rsid w:val="0081592F"/>
    <w:rsid w:val="00816FAB"/>
    <w:rsid w:val="00817DE0"/>
    <w:rsid w:val="00822446"/>
    <w:rsid w:val="00822794"/>
    <w:rsid w:val="00822FD6"/>
    <w:rsid w:val="00827CEE"/>
    <w:rsid w:val="00830865"/>
    <w:rsid w:val="00830B57"/>
    <w:rsid w:val="00832F35"/>
    <w:rsid w:val="008333AC"/>
    <w:rsid w:val="00833C20"/>
    <w:rsid w:val="008353AA"/>
    <w:rsid w:val="008365D7"/>
    <w:rsid w:val="00841D8D"/>
    <w:rsid w:val="00843C86"/>
    <w:rsid w:val="00845075"/>
    <w:rsid w:val="0084507A"/>
    <w:rsid w:val="00845DBA"/>
    <w:rsid w:val="00846603"/>
    <w:rsid w:val="00846DB0"/>
    <w:rsid w:val="0084727E"/>
    <w:rsid w:val="008479C1"/>
    <w:rsid w:val="00850811"/>
    <w:rsid w:val="00852BF6"/>
    <w:rsid w:val="0085468B"/>
    <w:rsid w:val="00854DF4"/>
    <w:rsid w:val="008556EF"/>
    <w:rsid w:val="00860B41"/>
    <w:rsid w:val="0086342C"/>
    <w:rsid w:val="00863E7A"/>
    <w:rsid w:val="00864908"/>
    <w:rsid w:val="00865552"/>
    <w:rsid w:val="00871761"/>
    <w:rsid w:val="00871952"/>
    <w:rsid w:val="00872AB9"/>
    <w:rsid w:val="008745A9"/>
    <w:rsid w:val="00875C5F"/>
    <w:rsid w:val="008765C5"/>
    <w:rsid w:val="008768EF"/>
    <w:rsid w:val="008777CA"/>
    <w:rsid w:val="00877CE5"/>
    <w:rsid w:val="00883ED3"/>
    <w:rsid w:val="00884AB1"/>
    <w:rsid w:val="00884CDE"/>
    <w:rsid w:val="008852CB"/>
    <w:rsid w:val="00885A47"/>
    <w:rsid w:val="0088686B"/>
    <w:rsid w:val="0088695B"/>
    <w:rsid w:val="0089181D"/>
    <w:rsid w:val="0089422C"/>
    <w:rsid w:val="00897154"/>
    <w:rsid w:val="008A2A33"/>
    <w:rsid w:val="008A3187"/>
    <w:rsid w:val="008A57B9"/>
    <w:rsid w:val="008A60B3"/>
    <w:rsid w:val="008B14AA"/>
    <w:rsid w:val="008B2967"/>
    <w:rsid w:val="008B361F"/>
    <w:rsid w:val="008B68A4"/>
    <w:rsid w:val="008C58BE"/>
    <w:rsid w:val="008C5A56"/>
    <w:rsid w:val="008D21F8"/>
    <w:rsid w:val="008D2593"/>
    <w:rsid w:val="008D2B8C"/>
    <w:rsid w:val="008D3476"/>
    <w:rsid w:val="008D7D25"/>
    <w:rsid w:val="008E1074"/>
    <w:rsid w:val="008E4362"/>
    <w:rsid w:val="008E72FF"/>
    <w:rsid w:val="008E7460"/>
    <w:rsid w:val="008F227A"/>
    <w:rsid w:val="008F2518"/>
    <w:rsid w:val="008F4200"/>
    <w:rsid w:val="008F4CDA"/>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C62"/>
    <w:rsid w:val="00923019"/>
    <w:rsid w:val="00924834"/>
    <w:rsid w:val="00930026"/>
    <w:rsid w:val="00931CFA"/>
    <w:rsid w:val="00934A4B"/>
    <w:rsid w:val="00935413"/>
    <w:rsid w:val="0093541F"/>
    <w:rsid w:val="00935431"/>
    <w:rsid w:val="00936F68"/>
    <w:rsid w:val="00941EAD"/>
    <w:rsid w:val="0094432F"/>
    <w:rsid w:val="009536D9"/>
    <w:rsid w:val="00953CFA"/>
    <w:rsid w:val="00960E6F"/>
    <w:rsid w:val="009639BE"/>
    <w:rsid w:val="00964061"/>
    <w:rsid w:val="00970368"/>
    <w:rsid w:val="009704B7"/>
    <w:rsid w:val="0097595C"/>
    <w:rsid w:val="009764E8"/>
    <w:rsid w:val="009774E7"/>
    <w:rsid w:val="00980FA8"/>
    <w:rsid w:val="00983664"/>
    <w:rsid w:val="0098592F"/>
    <w:rsid w:val="00987B2E"/>
    <w:rsid w:val="009909A4"/>
    <w:rsid w:val="00993F7E"/>
    <w:rsid w:val="00995860"/>
    <w:rsid w:val="00995930"/>
    <w:rsid w:val="009A0335"/>
    <w:rsid w:val="009A11AC"/>
    <w:rsid w:val="009A650E"/>
    <w:rsid w:val="009A66EE"/>
    <w:rsid w:val="009B0146"/>
    <w:rsid w:val="009B0605"/>
    <w:rsid w:val="009B6C49"/>
    <w:rsid w:val="009C0195"/>
    <w:rsid w:val="009C4007"/>
    <w:rsid w:val="009C48A9"/>
    <w:rsid w:val="009C5219"/>
    <w:rsid w:val="009C6BC5"/>
    <w:rsid w:val="009D05A6"/>
    <w:rsid w:val="009D19A0"/>
    <w:rsid w:val="009D2AFB"/>
    <w:rsid w:val="009D3234"/>
    <w:rsid w:val="009D46B6"/>
    <w:rsid w:val="009D5678"/>
    <w:rsid w:val="009D7D57"/>
    <w:rsid w:val="009D7E02"/>
    <w:rsid w:val="009E0826"/>
    <w:rsid w:val="009E2E0E"/>
    <w:rsid w:val="009E58D8"/>
    <w:rsid w:val="009E71BF"/>
    <w:rsid w:val="009E733B"/>
    <w:rsid w:val="009F0B74"/>
    <w:rsid w:val="009F4350"/>
    <w:rsid w:val="009F7394"/>
    <w:rsid w:val="00A00738"/>
    <w:rsid w:val="00A011D4"/>
    <w:rsid w:val="00A01BE4"/>
    <w:rsid w:val="00A03D95"/>
    <w:rsid w:val="00A06440"/>
    <w:rsid w:val="00A10921"/>
    <w:rsid w:val="00A11AFC"/>
    <w:rsid w:val="00A12739"/>
    <w:rsid w:val="00A13B2D"/>
    <w:rsid w:val="00A144F0"/>
    <w:rsid w:val="00A16042"/>
    <w:rsid w:val="00A22C00"/>
    <w:rsid w:val="00A23CA6"/>
    <w:rsid w:val="00A243A9"/>
    <w:rsid w:val="00A24F86"/>
    <w:rsid w:val="00A25647"/>
    <w:rsid w:val="00A25A6E"/>
    <w:rsid w:val="00A27271"/>
    <w:rsid w:val="00A303D2"/>
    <w:rsid w:val="00A31AF4"/>
    <w:rsid w:val="00A35538"/>
    <w:rsid w:val="00A35B68"/>
    <w:rsid w:val="00A40BA6"/>
    <w:rsid w:val="00A43ED8"/>
    <w:rsid w:val="00A471D5"/>
    <w:rsid w:val="00A5099F"/>
    <w:rsid w:val="00A537D2"/>
    <w:rsid w:val="00A53C99"/>
    <w:rsid w:val="00A5702C"/>
    <w:rsid w:val="00A5714B"/>
    <w:rsid w:val="00A62644"/>
    <w:rsid w:val="00A631D4"/>
    <w:rsid w:val="00A64D53"/>
    <w:rsid w:val="00A66352"/>
    <w:rsid w:val="00A70157"/>
    <w:rsid w:val="00A72B9A"/>
    <w:rsid w:val="00A73F8B"/>
    <w:rsid w:val="00A803F3"/>
    <w:rsid w:val="00A82B12"/>
    <w:rsid w:val="00A82D0D"/>
    <w:rsid w:val="00A82E4D"/>
    <w:rsid w:val="00A93295"/>
    <w:rsid w:val="00A96774"/>
    <w:rsid w:val="00AA09C9"/>
    <w:rsid w:val="00AA5664"/>
    <w:rsid w:val="00AA7061"/>
    <w:rsid w:val="00AA7473"/>
    <w:rsid w:val="00AB1636"/>
    <w:rsid w:val="00AB16D7"/>
    <w:rsid w:val="00AB35E9"/>
    <w:rsid w:val="00AB578A"/>
    <w:rsid w:val="00AB5F4C"/>
    <w:rsid w:val="00AC047D"/>
    <w:rsid w:val="00AC1C3F"/>
    <w:rsid w:val="00AC39A3"/>
    <w:rsid w:val="00AC427D"/>
    <w:rsid w:val="00AC6CB3"/>
    <w:rsid w:val="00AC774A"/>
    <w:rsid w:val="00AC79FE"/>
    <w:rsid w:val="00AC7BB3"/>
    <w:rsid w:val="00AD183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4336"/>
    <w:rsid w:val="00AF7B32"/>
    <w:rsid w:val="00AF7E5F"/>
    <w:rsid w:val="00B025A6"/>
    <w:rsid w:val="00B0493F"/>
    <w:rsid w:val="00B0666A"/>
    <w:rsid w:val="00B13AA1"/>
    <w:rsid w:val="00B147DB"/>
    <w:rsid w:val="00B153D9"/>
    <w:rsid w:val="00B20B2A"/>
    <w:rsid w:val="00B21D32"/>
    <w:rsid w:val="00B2390F"/>
    <w:rsid w:val="00B240B7"/>
    <w:rsid w:val="00B2471B"/>
    <w:rsid w:val="00B25ABF"/>
    <w:rsid w:val="00B26DCC"/>
    <w:rsid w:val="00B30B9F"/>
    <w:rsid w:val="00B32A4E"/>
    <w:rsid w:val="00B34C94"/>
    <w:rsid w:val="00B35E49"/>
    <w:rsid w:val="00B40EB7"/>
    <w:rsid w:val="00B42440"/>
    <w:rsid w:val="00B43458"/>
    <w:rsid w:val="00B45826"/>
    <w:rsid w:val="00B46861"/>
    <w:rsid w:val="00B50525"/>
    <w:rsid w:val="00B50F7F"/>
    <w:rsid w:val="00B530A9"/>
    <w:rsid w:val="00B53204"/>
    <w:rsid w:val="00B54394"/>
    <w:rsid w:val="00B553BF"/>
    <w:rsid w:val="00B6039F"/>
    <w:rsid w:val="00B6388C"/>
    <w:rsid w:val="00B6581D"/>
    <w:rsid w:val="00B6718B"/>
    <w:rsid w:val="00B72402"/>
    <w:rsid w:val="00B74867"/>
    <w:rsid w:val="00B74E1E"/>
    <w:rsid w:val="00B75F7D"/>
    <w:rsid w:val="00B76C05"/>
    <w:rsid w:val="00B77509"/>
    <w:rsid w:val="00B80F29"/>
    <w:rsid w:val="00B8209A"/>
    <w:rsid w:val="00B82B5B"/>
    <w:rsid w:val="00B83B10"/>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C8"/>
    <w:rsid w:val="00BF2D61"/>
    <w:rsid w:val="00BF5658"/>
    <w:rsid w:val="00C01732"/>
    <w:rsid w:val="00C02774"/>
    <w:rsid w:val="00C05B96"/>
    <w:rsid w:val="00C069B1"/>
    <w:rsid w:val="00C13289"/>
    <w:rsid w:val="00C16153"/>
    <w:rsid w:val="00C265C4"/>
    <w:rsid w:val="00C30985"/>
    <w:rsid w:val="00C31534"/>
    <w:rsid w:val="00C3164A"/>
    <w:rsid w:val="00C317B1"/>
    <w:rsid w:val="00C31CA9"/>
    <w:rsid w:val="00C3301B"/>
    <w:rsid w:val="00C347D9"/>
    <w:rsid w:val="00C34A28"/>
    <w:rsid w:val="00C42607"/>
    <w:rsid w:val="00C453E5"/>
    <w:rsid w:val="00C463F7"/>
    <w:rsid w:val="00C50B46"/>
    <w:rsid w:val="00C51526"/>
    <w:rsid w:val="00C51E94"/>
    <w:rsid w:val="00C51F09"/>
    <w:rsid w:val="00C5201A"/>
    <w:rsid w:val="00C53107"/>
    <w:rsid w:val="00C55254"/>
    <w:rsid w:val="00C55931"/>
    <w:rsid w:val="00C56374"/>
    <w:rsid w:val="00C56981"/>
    <w:rsid w:val="00C57712"/>
    <w:rsid w:val="00C602A1"/>
    <w:rsid w:val="00C606BD"/>
    <w:rsid w:val="00C60A43"/>
    <w:rsid w:val="00C65E89"/>
    <w:rsid w:val="00C70DCC"/>
    <w:rsid w:val="00C71E5D"/>
    <w:rsid w:val="00C73EDF"/>
    <w:rsid w:val="00C74578"/>
    <w:rsid w:val="00C74860"/>
    <w:rsid w:val="00C75000"/>
    <w:rsid w:val="00C76599"/>
    <w:rsid w:val="00C77053"/>
    <w:rsid w:val="00C804CF"/>
    <w:rsid w:val="00C827F2"/>
    <w:rsid w:val="00C87272"/>
    <w:rsid w:val="00C87E50"/>
    <w:rsid w:val="00C87FE3"/>
    <w:rsid w:val="00C93C45"/>
    <w:rsid w:val="00C94625"/>
    <w:rsid w:val="00C951D9"/>
    <w:rsid w:val="00C95810"/>
    <w:rsid w:val="00C959B7"/>
    <w:rsid w:val="00C96B78"/>
    <w:rsid w:val="00CA04F8"/>
    <w:rsid w:val="00CA15BB"/>
    <w:rsid w:val="00CA1F25"/>
    <w:rsid w:val="00CA6784"/>
    <w:rsid w:val="00CB453C"/>
    <w:rsid w:val="00CB4D7C"/>
    <w:rsid w:val="00CB5757"/>
    <w:rsid w:val="00CB7466"/>
    <w:rsid w:val="00CC3E72"/>
    <w:rsid w:val="00CC3FF5"/>
    <w:rsid w:val="00CC62A5"/>
    <w:rsid w:val="00CD0778"/>
    <w:rsid w:val="00CD0802"/>
    <w:rsid w:val="00CD0CF1"/>
    <w:rsid w:val="00CD1A00"/>
    <w:rsid w:val="00CD235C"/>
    <w:rsid w:val="00CD3432"/>
    <w:rsid w:val="00CD40A2"/>
    <w:rsid w:val="00CD4358"/>
    <w:rsid w:val="00CD4F82"/>
    <w:rsid w:val="00CD52E1"/>
    <w:rsid w:val="00CD5444"/>
    <w:rsid w:val="00CD54BE"/>
    <w:rsid w:val="00CD62D4"/>
    <w:rsid w:val="00CD64F9"/>
    <w:rsid w:val="00CE039D"/>
    <w:rsid w:val="00CE05EC"/>
    <w:rsid w:val="00CE4105"/>
    <w:rsid w:val="00CE64B6"/>
    <w:rsid w:val="00CF38B4"/>
    <w:rsid w:val="00CF3A9E"/>
    <w:rsid w:val="00CF443E"/>
    <w:rsid w:val="00D01051"/>
    <w:rsid w:val="00D064E6"/>
    <w:rsid w:val="00D1002C"/>
    <w:rsid w:val="00D100F7"/>
    <w:rsid w:val="00D12642"/>
    <w:rsid w:val="00D129CB"/>
    <w:rsid w:val="00D14CD5"/>
    <w:rsid w:val="00D163A8"/>
    <w:rsid w:val="00D1670D"/>
    <w:rsid w:val="00D16DB7"/>
    <w:rsid w:val="00D16FAD"/>
    <w:rsid w:val="00D205BB"/>
    <w:rsid w:val="00D21FC8"/>
    <w:rsid w:val="00D23589"/>
    <w:rsid w:val="00D23C7C"/>
    <w:rsid w:val="00D24D41"/>
    <w:rsid w:val="00D25698"/>
    <w:rsid w:val="00D257FF"/>
    <w:rsid w:val="00D26BCA"/>
    <w:rsid w:val="00D30503"/>
    <w:rsid w:val="00D30C62"/>
    <w:rsid w:val="00D35EDB"/>
    <w:rsid w:val="00D371EC"/>
    <w:rsid w:val="00D44C84"/>
    <w:rsid w:val="00D517EA"/>
    <w:rsid w:val="00D5285C"/>
    <w:rsid w:val="00D53EE2"/>
    <w:rsid w:val="00D55B30"/>
    <w:rsid w:val="00D575E3"/>
    <w:rsid w:val="00D61568"/>
    <w:rsid w:val="00D61592"/>
    <w:rsid w:val="00D626DB"/>
    <w:rsid w:val="00D66091"/>
    <w:rsid w:val="00D6685C"/>
    <w:rsid w:val="00D66C3D"/>
    <w:rsid w:val="00D82B37"/>
    <w:rsid w:val="00D82C39"/>
    <w:rsid w:val="00D83B32"/>
    <w:rsid w:val="00D918CA"/>
    <w:rsid w:val="00D9238F"/>
    <w:rsid w:val="00D940E0"/>
    <w:rsid w:val="00D9725A"/>
    <w:rsid w:val="00DA0944"/>
    <w:rsid w:val="00DA1D0F"/>
    <w:rsid w:val="00DA43E9"/>
    <w:rsid w:val="00DA7467"/>
    <w:rsid w:val="00DA7E8E"/>
    <w:rsid w:val="00DB5540"/>
    <w:rsid w:val="00DB683D"/>
    <w:rsid w:val="00DB6995"/>
    <w:rsid w:val="00DB71DA"/>
    <w:rsid w:val="00DC11F6"/>
    <w:rsid w:val="00DC5F10"/>
    <w:rsid w:val="00DC6F12"/>
    <w:rsid w:val="00DD2E72"/>
    <w:rsid w:val="00DD35F9"/>
    <w:rsid w:val="00DD374E"/>
    <w:rsid w:val="00DD582E"/>
    <w:rsid w:val="00DD74C6"/>
    <w:rsid w:val="00DD7F56"/>
    <w:rsid w:val="00DE095F"/>
    <w:rsid w:val="00DE2CE2"/>
    <w:rsid w:val="00DF20AD"/>
    <w:rsid w:val="00DF2475"/>
    <w:rsid w:val="00DF4004"/>
    <w:rsid w:val="00DF5C67"/>
    <w:rsid w:val="00DF759B"/>
    <w:rsid w:val="00E00990"/>
    <w:rsid w:val="00E02F3F"/>
    <w:rsid w:val="00E0304E"/>
    <w:rsid w:val="00E034C1"/>
    <w:rsid w:val="00E04F17"/>
    <w:rsid w:val="00E075E8"/>
    <w:rsid w:val="00E07E9E"/>
    <w:rsid w:val="00E10011"/>
    <w:rsid w:val="00E10287"/>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2902"/>
    <w:rsid w:val="00E563B5"/>
    <w:rsid w:val="00E613CC"/>
    <w:rsid w:val="00E61920"/>
    <w:rsid w:val="00E640DD"/>
    <w:rsid w:val="00E70871"/>
    <w:rsid w:val="00E7185F"/>
    <w:rsid w:val="00E71998"/>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644D"/>
    <w:rsid w:val="00EA67ED"/>
    <w:rsid w:val="00EB099E"/>
    <w:rsid w:val="00EB2A18"/>
    <w:rsid w:val="00EB33F1"/>
    <w:rsid w:val="00EB4A77"/>
    <w:rsid w:val="00EB5FCC"/>
    <w:rsid w:val="00EB6718"/>
    <w:rsid w:val="00EB6D13"/>
    <w:rsid w:val="00EB7E54"/>
    <w:rsid w:val="00EC063B"/>
    <w:rsid w:val="00EC06DA"/>
    <w:rsid w:val="00EC3978"/>
    <w:rsid w:val="00EC3BE4"/>
    <w:rsid w:val="00EC63F4"/>
    <w:rsid w:val="00EC7BD7"/>
    <w:rsid w:val="00ED142B"/>
    <w:rsid w:val="00ED377B"/>
    <w:rsid w:val="00EE0A3B"/>
    <w:rsid w:val="00EE0DAD"/>
    <w:rsid w:val="00EE1A63"/>
    <w:rsid w:val="00EE3B51"/>
    <w:rsid w:val="00EE4199"/>
    <w:rsid w:val="00EE642F"/>
    <w:rsid w:val="00EE709C"/>
    <w:rsid w:val="00EE7471"/>
    <w:rsid w:val="00EF2CB2"/>
    <w:rsid w:val="00EF516C"/>
    <w:rsid w:val="00EF6134"/>
    <w:rsid w:val="00EF7418"/>
    <w:rsid w:val="00F020D1"/>
    <w:rsid w:val="00F05037"/>
    <w:rsid w:val="00F05129"/>
    <w:rsid w:val="00F05F7D"/>
    <w:rsid w:val="00F076C2"/>
    <w:rsid w:val="00F115AC"/>
    <w:rsid w:val="00F12B72"/>
    <w:rsid w:val="00F15731"/>
    <w:rsid w:val="00F15ADA"/>
    <w:rsid w:val="00F1654B"/>
    <w:rsid w:val="00F169B2"/>
    <w:rsid w:val="00F20030"/>
    <w:rsid w:val="00F21001"/>
    <w:rsid w:val="00F220E6"/>
    <w:rsid w:val="00F2417B"/>
    <w:rsid w:val="00F31CE4"/>
    <w:rsid w:val="00F326E8"/>
    <w:rsid w:val="00F35F05"/>
    <w:rsid w:val="00F35F7A"/>
    <w:rsid w:val="00F37692"/>
    <w:rsid w:val="00F37D74"/>
    <w:rsid w:val="00F44210"/>
    <w:rsid w:val="00F4429A"/>
    <w:rsid w:val="00F45888"/>
    <w:rsid w:val="00F45FF5"/>
    <w:rsid w:val="00F5338D"/>
    <w:rsid w:val="00F53643"/>
    <w:rsid w:val="00F53851"/>
    <w:rsid w:val="00F53EBF"/>
    <w:rsid w:val="00F5485A"/>
    <w:rsid w:val="00F548F8"/>
    <w:rsid w:val="00F549C9"/>
    <w:rsid w:val="00F54A18"/>
    <w:rsid w:val="00F54A7D"/>
    <w:rsid w:val="00F55198"/>
    <w:rsid w:val="00F60134"/>
    <w:rsid w:val="00F601E1"/>
    <w:rsid w:val="00F64BAD"/>
    <w:rsid w:val="00F64F08"/>
    <w:rsid w:val="00F66F17"/>
    <w:rsid w:val="00F703E3"/>
    <w:rsid w:val="00F70AA2"/>
    <w:rsid w:val="00F76D25"/>
    <w:rsid w:val="00F776A2"/>
    <w:rsid w:val="00F7781E"/>
    <w:rsid w:val="00F82B16"/>
    <w:rsid w:val="00F830D7"/>
    <w:rsid w:val="00F83DF5"/>
    <w:rsid w:val="00F873B1"/>
    <w:rsid w:val="00F932AE"/>
    <w:rsid w:val="00F959C0"/>
    <w:rsid w:val="00F95CC7"/>
    <w:rsid w:val="00FA0753"/>
    <w:rsid w:val="00FA69D9"/>
    <w:rsid w:val="00FB1F91"/>
    <w:rsid w:val="00FB4914"/>
    <w:rsid w:val="00FB4E83"/>
    <w:rsid w:val="00FB58EF"/>
    <w:rsid w:val="00FB60B5"/>
    <w:rsid w:val="00FB6597"/>
    <w:rsid w:val="00FB6E18"/>
    <w:rsid w:val="00FC5425"/>
    <w:rsid w:val="00FC707D"/>
    <w:rsid w:val="00FC71CC"/>
    <w:rsid w:val="00FC730E"/>
    <w:rsid w:val="00FD0F23"/>
    <w:rsid w:val="00FD47DB"/>
    <w:rsid w:val="00FD4B39"/>
    <w:rsid w:val="00FD794B"/>
    <w:rsid w:val="00FE3603"/>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43600"/>
  <w14:defaultImageDpi w14:val="32767"/>
  <w15:chartTrackingRefBased/>
  <w15:docId w15:val="{8639D5DC-F06F-754F-9482-4F9E1478F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rPr>
      <w:rFonts w:asciiTheme="minorHAnsi" w:hAnsiTheme="minorHAnsi" w:cstheme="minorBidi"/>
    </w:r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cstheme="minorBidi"/>
    </w:rPr>
  </w:style>
  <w:style w:type="paragraph" w:customStyle="1" w:styleId="EndNoteBibliography">
    <w:name w:val="EndNote Bibliography"/>
    <w:basedOn w:val="Normal"/>
    <w:rsid w:val="00F35F7A"/>
    <w:rPr>
      <w:rFonts w:ascii="Calibri" w:hAnsi="Calibri" w:cstheme="minorBidi"/>
    </w:rPr>
  </w:style>
  <w:style w:type="paragraph" w:styleId="Revision">
    <w:name w:val="Revision"/>
    <w:hidden/>
    <w:uiPriority w:val="99"/>
    <w:semiHidden/>
    <w:rsid w:val="005761D1"/>
  </w:style>
  <w:style w:type="paragraph" w:customStyle="1" w:styleId="Default">
    <w:name w:val="Default"/>
    <w:rsid w:val="00F549C9"/>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DefaultParagraphFont"/>
    <w:uiPriority w:val="99"/>
    <w:rsid w:val="0093541F"/>
    <w:rPr>
      <w:color w:val="605E5C"/>
      <w:shd w:val="clear" w:color="auto" w:fill="E1DFDD"/>
    </w:rPr>
  </w:style>
  <w:style w:type="paragraph" w:styleId="NoSpacing">
    <w:name w:val="No Spacing"/>
    <w:uiPriority w:val="1"/>
    <w:qFormat/>
    <w:rsid w:val="00EF516C"/>
    <w:rPr>
      <w:rFonts w:eastAsia="SimSun"/>
      <w:sz w:val="22"/>
      <w:szCs w:val="22"/>
    </w:rPr>
  </w:style>
  <w:style w:type="character" w:styleId="FollowedHyperlink">
    <w:name w:val="FollowedHyperlink"/>
    <w:basedOn w:val="DefaultParagraphFont"/>
    <w:uiPriority w:val="99"/>
    <w:semiHidden/>
    <w:unhideWhenUsed/>
    <w:rsid w:val="00F2417B"/>
    <w:rPr>
      <w:color w:val="954F72" w:themeColor="followedHyperlink"/>
      <w:u w:val="single"/>
    </w:rPr>
  </w:style>
  <w:style w:type="paragraph" w:styleId="DocumentMap">
    <w:name w:val="Document Map"/>
    <w:basedOn w:val="Normal"/>
    <w:link w:val="DocumentMapChar"/>
    <w:uiPriority w:val="99"/>
    <w:semiHidden/>
    <w:unhideWhenUsed/>
    <w:rsid w:val="005F2397"/>
  </w:style>
  <w:style w:type="character" w:customStyle="1" w:styleId="DocumentMapChar">
    <w:name w:val="Document Map Char"/>
    <w:basedOn w:val="DefaultParagraphFont"/>
    <w:link w:val="DocumentMap"/>
    <w:uiPriority w:val="99"/>
    <w:semiHidden/>
    <w:rsid w:val="005F2397"/>
    <w:rPr>
      <w:rFonts w:ascii="Times New Roman" w:hAnsi="Times New Roman" w:cs="Times New Roman"/>
    </w:rPr>
  </w:style>
  <w:style w:type="character" w:styleId="PageNumber">
    <w:name w:val="page number"/>
    <w:basedOn w:val="DefaultParagraphFont"/>
    <w:uiPriority w:val="99"/>
    <w:semiHidden/>
    <w:unhideWhenUsed/>
    <w:rsid w:val="005F2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hyperlink" Target="http://dx.doi.org/10.3389/fmicb.2015.01035" TargetMode="Externa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30" Type="http://schemas.microsoft.com/office/2016/09/relationships/commentsIds" Target="commentsIds.xml"/><Relationship Id="rId31" Type="http://schemas.microsoft.com/office/2018/08/relationships/commentsExtensible" Target="commentsExtensible.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02103-7939-DA49-909C-70B384F73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8262</Words>
  <Characters>104099</Characters>
  <Application>Microsoft Macintosh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8</cp:revision>
  <dcterms:created xsi:type="dcterms:W3CDTF">2020-06-05T17:27:00Z</dcterms:created>
  <dcterms:modified xsi:type="dcterms:W3CDTF">2020-06-0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